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r w:rsidRPr="00F17259">
        <w:rPr>
          <w:szCs w:val="21"/>
        </w:rPr>
        <w:t>Hongbo Li, Linwen Zheng*, Hanyu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77777777"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64F3A86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4E0CC8">
        <w:rPr>
          <w:highlight w:val="yellow"/>
          <w:rPrChange w:id="5" w:author="Windows 用户" w:date="2021-12-16T13:16:00Z">
            <w:rPr/>
          </w:rPrChange>
        </w:rPr>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w:t>
      </w:r>
      <w:del w:id="6" w:author="Windows 用户" w:date="2021-11-18T21:32:00Z">
        <w:r w:rsidRPr="00A57B74" w:rsidDel="008A1EC3">
          <w:delText>n</w:delText>
        </w:r>
      </w:del>
      <w:r w:rsidRPr="00A57B74">
        <w:t xml:space="preserve"> </w:t>
      </w:r>
      <w:ins w:id="7" w:author="Windows 用户" w:date="2021-11-18T21:32:00Z">
        <w:r w:rsidR="008A1EC3" w:rsidRPr="008A1EC3">
          <w:t>customized</w:t>
        </w:r>
        <w:r w:rsidR="008A1EC3" w:rsidRPr="008A1EC3" w:rsidDel="008A1EC3">
          <w:t xml:space="preserve"> </w:t>
        </w:r>
      </w:ins>
      <w:del w:id="8" w:author="Windows 用户" w:date="2021-11-18T21:32:00Z">
        <w:r w:rsidRPr="00A57B74" w:rsidDel="008A1EC3">
          <w:delText xml:space="preserve">improved </w:delText>
        </w:r>
      </w:del>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9" w:name="OLE_LINK1"/>
      <w:r w:rsidRPr="00A57B74">
        <w:t>Flexible projects</w:t>
      </w:r>
      <w:bookmarkEnd w:id="9"/>
      <w:r w:rsidRPr="00A57B74">
        <w:t>; Genetic algorithm</w:t>
      </w:r>
    </w:p>
    <w:p w14:paraId="06E76C72" w14:textId="77777777" w:rsidR="007D716A" w:rsidRPr="00A57B74"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7777777"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10" w:name="OLE_LINK12"/>
      <w:bookmarkStart w:id="11"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10"/>
      <w:bookmarkEnd w:id="11"/>
      <w:r>
        <w:rPr>
          <w:rFonts w:cstheme="minorEastAsia"/>
          <w:noProof/>
          <w:kern w:val="0"/>
        </w:rPr>
        <w:t>(Li &amp; Demeulemeester, 2016; Li et al., 2018)</w:t>
      </w:r>
      <w:r w:rsidRPr="00A57B74">
        <w:t>.</w:t>
      </w:r>
    </w:p>
    <w:p w14:paraId="23D96E22" w14:textId="0AB1DA39" w:rsidR="00445F11" w:rsidRPr="007F0BBA" w:rsidRDefault="007D716A">
      <w:pPr>
        <w:ind w:firstLine="420"/>
        <w:rPr>
          <w:color w:val="0070C0"/>
        </w:rPr>
        <w:pPrChange w:id="12" w:author="Windows 用户" w:date="2021-12-28T12:21:00Z">
          <w:pPr>
            <w:ind w:leftChars="100" w:left="210" w:firstLineChars="100" w:firstLine="210"/>
          </w:pPr>
        </w:pPrChange>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ins w:id="13" w:author="Windows 用户" w:date="2021-12-06T14:55:00Z">
        <w:r w:rsidR="005E1749">
          <w:rPr>
            <w:rFonts w:cstheme="minorEastAsia"/>
            <w:kern w:val="0"/>
          </w:rPr>
          <w:t xml:space="preserve"> </w:t>
        </w:r>
        <w:r w:rsidR="005E1749" w:rsidRPr="005E1749">
          <w:rPr>
            <w:noProof/>
            <w:color w:val="0070C0"/>
            <w:rPrChange w:id="14" w:author="Windows 用户" w:date="2021-12-06T14:55:00Z">
              <w:rPr>
                <w:noProof/>
              </w:rPr>
            </w:rPrChange>
          </w:rPr>
          <w:t>(</w:t>
        </w:r>
        <w:bookmarkStart w:id="15" w:name="OLE_LINK76"/>
        <w:bookmarkStart w:id="16" w:name="OLE_LINK77"/>
        <w:r w:rsidR="005E1749" w:rsidRPr="005E1749">
          <w:rPr>
            <w:noProof/>
            <w:color w:val="0070C0"/>
            <w:rPrChange w:id="17" w:author="Windows 用户" w:date="2021-12-06T14:55:00Z">
              <w:rPr>
                <w:noProof/>
              </w:rPr>
            </w:rPrChange>
          </w:rPr>
          <w:t xml:space="preserve">Neumann </w:t>
        </w:r>
        <w:bookmarkEnd w:id="15"/>
        <w:bookmarkEnd w:id="16"/>
        <w:r w:rsidR="005E1749" w:rsidRPr="005E1749">
          <w:rPr>
            <w:noProof/>
            <w:color w:val="0070C0"/>
            <w:rPrChange w:id="18" w:author="Windows 用户" w:date="2021-12-06T14:55:00Z">
              <w:rPr>
                <w:noProof/>
              </w:rPr>
            </w:rPrChange>
          </w:rPr>
          <w:t>et al., 2012)</w:t>
        </w:r>
      </w:ins>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tabu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6E64B14" w:rsidR="00DD525E" w:rsidRDefault="007D716A" w:rsidP="007F0BBA">
      <w:pPr>
        <w:ind w:firstLine="420"/>
        <w:rPr>
          <w:ins w:id="19" w:author="Windows 用户" w:date="2022-01-10T21:25:00Z"/>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 xml:space="preserve">(Davari &amp; Demeulemeester, 2019; </w:t>
      </w:r>
      <w:bookmarkStart w:id="20" w:name="OLE_LINK67"/>
      <w:r w:rsidR="004C6CDA" w:rsidRPr="00C70BEA">
        <w:rPr>
          <w:rFonts w:cstheme="minorEastAsia"/>
          <w:kern w:val="0"/>
        </w:rPr>
        <w:t>Caramia</w:t>
      </w:r>
      <w:bookmarkEnd w:id="20"/>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E84741">
        <w:rPr>
          <w:rFonts w:cstheme="minorEastAsia"/>
          <w:color w:val="0070C0"/>
          <w:kern w:val="0"/>
          <w:rPrChange w:id="21" w:author="Windows 用户" w:date="2022-01-06T21:31:00Z">
            <w:rPr>
              <w:rFonts w:cstheme="minorEastAsia"/>
              <w:kern w:val="0"/>
            </w:rPr>
          </w:rPrChange>
        </w:rPr>
        <w:t xml:space="preserve"> </w:t>
      </w:r>
      <w:ins w:id="22" w:author="Windows 用户" w:date="2022-01-06T21:31:00Z">
        <w:r w:rsidR="00E84741" w:rsidRPr="00E84741">
          <w:rPr>
            <w:rFonts w:cstheme="minorEastAsia"/>
            <w:color w:val="0070C0"/>
            <w:kern w:val="0"/>
            <w:rPrChange w:id="23" w:author="Windows 用户" w:date="2022-01-06T21:31:00Z">
              <w:rPr>
                <w:rFonts w:cstheme="minorEastAsia"/>
                <w:kern w:val="0"/>
              </w:rPr>
            </w:rPrChange>
          </w:rPr>
          <w:t>as the project becomes more complex and the technologies or methods used become more diverse, the above assumptions are not consistent with the actual situation</w:t>
        </w:r>
      </w:ins>
      <w:del w:id="24" w:author="Windows 用户" w:date="2022-01-06T21:16:00Z">
        <w:r w:rsidRPr="00E84741" w:rsidDel="00D50256">
          <w:rPr>
            <w:rFonts w:cstheme="minorEastAsia"/>
            <w:color w:val="0070C0"/>
            <w:kern w:val="0"/>
            <w:rPrChange w:id="25" w:author="Windows 用户" w:date="2022-01-06T21:31:00Z">
              <w:rPr>
                <w:rFonts w:cstheme="minorEastAsia"/>
                <w:kern w:val="0"/>
              </w:rPr>
            </w:rPrChange>
          </w:rPr>
          <w:delText>in real-world projects</w:delText>
        </w:r>
      </w:del>
      <w:ins w:id="26" w:author="Windows 用户" w:date="2022-01-06T21:30:00Z">
        <w:r w:rsidR="008A19C6" w:rsidRPr="00E84741">
          <w:rPr>
            <w:rFonts w:cstheme="minorEastAsia"/>
            <w:color w:val="0070C0"/>
            <w:kern w:val="0"/>
            <w:rPrChange w:id="27" w:author="Windows 用户" w:date="2022-01-06T21:31:00Z">
              <w:rPr>
                <w:rFonts w:cstheme="minorEastAsia"/>
                <w:kern w:val="0"/>
              </w:rPr>
            </w:rPrChange>
          </w:rPr>
          <w:t>.</w:t>
        </w:r>
      </w:ins>
      <w:ins w:id="28" w:author="Windows 用户" w:date="2022-01-06T21:31:00Z">
        <w:r w:rsidR="00E84741" w:rsidRPr="00E84741">
          <w:rPr>
            <w:rFonts w:cstheme="minorEastAsia"/>
            <w:color w:val="0070C0"/>
            <w:kern w:val="0"/>
            <w:rPrChange w:id="29" w:author="Windows 用户" w:date="2022-01-06T21:31:00Z">
              <w:rPr>
                <w:rFonts w:cstheme="minorEastAsia"/>
                <w:kern w:val="0"/>
              </w:rPr>
            </w:rPrChange>
          </w:rPr>
          <w:t xml:space="preserve"> </w:t>
        </w:r>
      </w:ins>
      <w:del w:id="30" w:author="Windows 用户" w:date="2022-01-06T21:30:00Z">
        <w:r w:rsidRPr="004E0903" w:rsidDel="008A19C6">
          <w:rPr>
            <w:rFonts w:cstheme="minorEastAsia"/>
            <w:kern w:val="0"/>
          </w:rPr>
          <w:delText xml:space="preserve">, </w:delText>
        </w:r>
      </w:del>
      <w:ins w:id="31" w:author="Windows 用户" w:date="2022-01-06T21:29:00Z">
        <w:r w:rsidR="008A19C6" w:rsidRPr="004426DC">
          <w:rPr>
            <w:color w:val="0070C0"/>
          </w:rPr>
          <w:t>For example, In the IT and R&amp;D sectors, flexible project management methods (agile and extreme) are becoming more and more popular in practice,</w:t>
        </w:r>
        <w:r w:rsidR="008A19C6" w:rsidRPr="002F6FE3">
          <w:rPr>
            <w:color w:val="0070C0"/>
          </w:rPr>
          <w:t xml:space="preserve"> and flexible methods require flexible project structures (Kosztyán &amp; Szalkai, 2020)</w:t>
        </w:r>
        <w:r w:rsidR="008A19C6">
          <w:rPr>
            <w:color w:val="0070C0"/>
          </w:rPr>
          <w:t>.</w:t>
        </w:r>
        <w:r w:rsidR="008A19C6" w:rsidRPr="002F6FE3">
          <w:rPr>
            <w:color w:val="0070C0"/>
          </w:rPr>
          <w:t xml:space="preserve"> </w:t>
        </w:r>
        <w:r w:rsidR="008A19C6">
          <w:rPr>
            <w:color w:val="0070C0"/>
          </w:rPr>
          <w:t xml:space="preserve">T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ins>
      <w:ins w:id="32" w:author="Windows 用户" w:date="2022-01-06T21:32:00Z">
        <w:r w:rsidR="007C5C18">
          <w:rPr>
            <w:color w:val="0070C0"/>
          </w:rPr>
          <w:t>.</w:t>
        </w:r>
      </w:ins>
      <w:ins w:id="33" w:author="Windows 用户" w:date="2022-01-07T09:01:00Z">
        <w:r w:rsidR="00F5189C">
          <w:rPr>
            <w:rFonts w:cstheme="minorEastAsia" w:hint="eastAsia"/>
            <w:kern w:val="0"/>
          </w:rPr>
          <w:t xml:space="preserve"> </w:t>
        </w:r>
      </w:ins>
      <w:ins w:id="34" w:author="Windows 用户" w:date="2022-01-06T21:32:00Z">
        <w:r w:rsidR="00773821">
          <w:rPr>
            <w:rFonts w:cstheme="minorEastAsia" w:hint="eastAsia"/>
            <w:color w:val="0070C0"/>
            <w:kern w:val="0"/>
          </w:rPr>
          <w:t>T</w:t>
        </w:r>
        <w:r w:rsidR="00773821">
          <w:rPr>
            <w:rFonts w:cstheme="minorEastAsia"/>
            <w:color w:val="0070C0"/>
            <w:kern w:val="0"/>
          </w:rPr>
          <w:t xml:space="preserve">herefore, </w:t>
        </w:r>
      </w:ins>
      <w:ins w:id="35" w:author="Windows 用户" w:date="2022-01-10T20:33:00Z">
        <w:r w:rsidR="00EF09B0" w:rsidRPr="00EF09B0">
          <w:rPr>
            <w:rFonts w:cstheme="minorEastAsia"/>
            <w:color w:val="0070C0"/>
            <w:kern w:val="0"/>
            <w:rPrChange w:id="36" w:author="Windows 用户" w:date="2022-01-10T20:33:00Z">
              <w:rPr>
                <w:rFonts w:cstheme="minorEastAsia"/>
                <w:kern w:val="0"/>
              </w:rPr>
            </w:rPrChange>
          </w:rPr>
          <w:t>a project can be accomplished in a number of ways in a realistic scenario</w:t>
        </w:r>
        <w:r w:rsidR="00EF09B0">
          <w:rPr>
            <w:rFonts w:cstheme="minorEastAsia" w:hint="eastAsia"/>
            <w:kern w:val="0"/>
          </w:rPr>
          <w:t>,</w:t>
        </w:r>
        <w:r w:rsidR="00EF09B0">
          <w:rPr>
            <w:rFonts w:cstheme="minorEastAsia"/>
            <w:kern w:val="0"/>
          </w:rPr>
          <w:t xml:space="preserve"> </w:t>
        </w:r>
      </w:ins>
      <w:moveToRangeStart w:id="37" w:author="Windows 用户" w:date="2022-01-06T21:15:00Z" w:name="move92396135"/>
      <w:ins w:id="38" w:author="Windows 用户" w:date="2022-01-06T21:15:00Z">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ins>
      <w:ins w:id="39" w:author="Windows 用户" w:date="2022-01-07T09:04:00Z">
        <w:r w:rsidR="00E3572D">
          <w:rPr>
            <w:rFonts w:cstheme="minorEastAsia" w:hint="eastAsia"/>
            <w:kern w:val="0"/>
          </w:rPr>
          <w:t>.</w:t>
        </w:r>
        <w:r w:rsidR="00E3572D">
          <w:rPr>
            <w:rFonts w:cstheme="minorEastAsia"/>
            <w:kern w:val="0"/>
          </w:rPr>
          <w:t xml:space="preserve"> </w:t>
        </w:r>
      </w:ins>
      <w:ins w:id="40" w:author="Windows 用户" w:date="2022-01-06T21:15:00Z">
        <w:del w:id="41" w:author="Windows 用户" w:date="2022-01-07T09:04:00Z">
          <w:r w:rsidR="00E3572D" w:rsidRPr="00831181" w:rsidDel="0098050D">
            <w:rPr>
              <w:rFonts w:cstheme="minorEastAsia"/>
              <w:color w:val="0070C0"/>
              <w:kern w:val="0"/>
              <w:rPrChange w:id="42" w:author="Windows 用户" w:date="2022-01-10T21:29:00Z">
                <w:rPr>
                  <w:rFonts w:cstheme="minorEastAsia"/>
                  <w:kern w:val="0"/>
                </w:rPr>
              </w:rPrChange>
            </w:rPr>
            <w:delText>; even if some activities are not implemented, this does not affect the completion of the project objectives.</w:delText>
          </w:r>
        </w:del>
      </w:ins>
      <w:moveToRangeEnd w:id="37"/>
      <w:ins w:id="43" w:author="Windows 用户" w:date="2022-01-10T21:29:00Z">
        <w:r w:rsidR="00831181" w:rsidRPr="00831181">
          <w:rPr>
            <w:rFonts w:cstheme="minorEastAsia"/>
            <w:color w:val="0070C0"/>
            <w:kern w:val="0"/>
            <w:rPrChange w:id="44" w:author="Windows 用户" w:date="2022-01-10T21:29:00Z">
              <w:rPr>
                <w:rFonts w:cstheme="minorEastAsia"/>
                <w:kern w:val="0"/>
              </w:rPr>
            </w:rPrChange>
          </w:rPr>
          <w:t xml:space="preserve">Different methods correspond to different activities and </w:t>
        </w:r>
        <w:r w:rsidR="00831181">
          <w:rPr>
            <w:rFonts w:cstheme="minorEastAsia" w:hint="eastAsia"/>
            <w:color w:val="0070C0"/>
            <w:kern w:val="0"/>
          </w:rPr>
          <w:t>precedence</w:t>
        </w:r>
        <w:r w:rsidR="00831181">
          <w:rPr>
            <w:rFonts w:cstheme="minorEastAsia"/>
            <w:color w:val="0070C0"/>
            <w:kern w:val="0"/>
          </w:rPr>
          <w:t xml:space="preserve"> </w:t>
        </w:r>
        <w:r w:rsidR="00831181">
          <w:rPr>
            <w:rFonts w:cstheme="minorEastAsia" w:hint="eastAsia"/>
            <w:color w:val="0070C0"/>
            <w:kern w:val="0"/>
          </w:rPr>
          <w:t>relationship</w:t>
        </w:r>
        <w:r w:rsidR="00831181">
          <w:rPr>
            <w:rFonts w:cstheme="minorEastAsia"/>
            <w:color w:val="0070C0"/>
            <w:kern w:val="0"/>
          </w:rPr>
          <w:t>s</w:t>
        </w:r>
        <w:r w:rsidR="00831181" w:rsidRPr="00831181">
          <w:rPr>
            <w:rFonts w:cstheme="minorEastAsia"/>
            <w:color w:val="0070C0"/>
            <w:kern w:val="0"/>
            <w:rPrChange w:id="45" w:author="Windows 用户" w:date="2022-01-10T21:29:00Z">
              <w:rPr>
                <w:rFonts w:cstheme="minorEastAsia"/>
                <w:kern w:val="0"/>
              </w:rPr>
            </w:rPrChange>
          </w:rPr>
          <w:t>, as well as different resource requirements.</w:t>
        </w:r>
        <w:r w:rsidR="00831181">
          <w:rPr>
            <w:rFonts w:cstheme="minorEastAsia"/>
            <w:kern w:val="0"/>
          </w:rPr>
          <w:t xml:space="preserve"> </w:t>
        </w:r>
      </w:ins>
      <w:ins w:id="46" w:author="Windows 用户" w:date="2022-01-06T21:17:00Z">
        <w:r w:rsidR="00B83771" w:rsidRPr="00831181">
          <w:rPr>
            <w:rFonts w:cstheme="minorEastAsia"/>
            <w:kern w:val="0"/>
            <w:rPrChange w:id="47" w:author="Windows 用户" w:date="2022-01-10T21:29:00Z">
              <w:rPr>
                <w:rFonts w:cstheme="minorEastAsia"/>
                <w:kern w:val="0"/>
                <w:highlight w:val="yellow"/>
              </w:rPr>
            </w:rPrChange>
          </w:rPr>
          <w:t xml:space="preserve">Taking a </w:t>
        </w:r>
        <w:r w:rsidR="00B83771" w:rsidRPr="00831181">
          <w:rPr>
            <w:rFonts w:cstheme="minorEastAsia"/>
            <w:kern w:val="0"/>
            <w:rPrChange w:id="48" w:author="Windows 用户" w:date="2022-01-10T21:29:00Z">
              <w:rPr>
                <w:rFonts w:cstheme="minorEastAsia"/>
                <w:kern w:val="0"/>
                <w:highlight w:val="yellow"/>
              </w:rPr>
            </w:rPrChange>
          </w:rPr>
          <w:lastRenderedPageBreak/>
          <w:t>bridge construction project as an example, reinforced</w:t>
        </w:r>
      </w:ins>
      <w:ins w:id="49" w:author="Windows 用户" w:date="2022-01-06T21:20:00Z">
        <w:r w:rsidR="007B0B0D" w:rsidRPr="00831181" w:rsidDel="00B83771">
          <w:rPr>
            <w:rFonts w:cstheme="minorEastAsia"/>
            <w:kern w:val="0"/>
            <w:rPrChange w:id="50" w:author="Windows 用户" w:date="2022-01-10T21:29:00Z">
              <w:rPr>
                <w:rFonts w:cstheme="minorEastAsia"/>
                <w:kern w:val="0"/>
                <w:highlight w:val="yellow"/>
              </w:rPr>
            </w:rPrChange>
          </w:rPr>
          <w:t xml:space="preserve"> </w:t>
        </w:r>
      </w:ins>
      <w:moveToRangeStart w:id="51" w:author="Windows 用户" w:date="2022-01-06T21:10:00Z" w:name="move92395874"/>
      <w:moveTo w:id="52" w:author="Windows 用户" w:date="2022-01-06T21:10:00Z">
        <w:del w:id="53" w:author="Windows 用户" w:date="2022-01-06T21:17:00Z">
          <w:r w:rsidR="00FE134E" w:rsidRPr="00831181" w:rsidDel="00B83771">
            <w:rPr>
              <w:rFonts w:cstheme="minorEastAsia"/>
              <w:kern w:val="0"/>
              <w:rPrChange w:id="54" w:author="Windows 用户" w:date="2022-01-10T21:29:00Z">
                <w:rPr>
                  <w:rFonts w:cstheme="minorEastAsia"/>
                  <w:kern w:val="0"/>
                  <w:highlight w:val="yellow"/>
                </w:rPr>
              </w:rPrChange>
            </w:rPr>
            <w:delText xml:space="preserve">Taking a bridge construction project as an example, reinforced </w:delText>
          </w:r>
        </w:del>
        <w:r w:rsidR="00FE134E" w:rsidRPr="00831181">
          <w:rPr>
            <w:rFonts w:cstheme="minorEastAsia"/>
            <w:kern w:val="0"/>
            <w:rPrChange w:id="55" w:author="Windows 用户" w:date="2022-01-10T21:29:00Z">
              <w:rPr>
                <w:rFonts w:cstheme="minorEastAsia"/>
                <w:kern w:val="0"/>
                <w:highlight w:val="yellow"/>
              </w:rPr>
            </w:rPrChange>
          </w:rPr>
          <w:t xml:space="preserve">concrete or steel </w:t>
        </w:r>
        <w:r w:rsidR="00FE134E" w:rsidRPr="00831181">
          <w:rPr>
            <w:rFonts w:cs="等线"/>
            <w:kern w:val="0"/>
            <w:rPrChange w:id="56" w:author="Windows 用户" w:date="2022-01-10T21:29:00Z">
              <w:rPr>
                <w:rFonts w:cs="等线"/>
                <w:kern w:val="0"/>
                <w:highlight w:val="yellow"/>
              </w:rPr>
            </w:rPrChange>
          </w:rPr>
          <w:t>structures</w:t>
        </w:r>
        <w:r w:rsidR="00FE134E" w:rsidRPr="00831181">
          <w:rPr>
            <w:rFonts w:cstheme="minorEastAsia"/>
            <w:kern w:val="0"/>
            <w:rPrChange w:id="57" w:author="Windows 用户" w:date="2022-01-10T21:29:00Z">
              <w:rPr>
                <w:rFonts w:cstheme="minorEastAsia"/>
                <w:kern w:val="0"/>
                <w:highlight w:val="yellow"/>
              </w:rPr>
            </w:rPrChange>
          </w:rPr>
          <w:t xml:space="preserve"> can be selected for pier construction. If reinforced concrete is selected, the construction of the subbasement, basement and pier shaft should be carried out accordingly. On the other hand, if the steel structure is selected, pretreatment, </w:t>
        </w:r>
        <w:r w:rsidR="00FE134E" w:rsidRPr="00831181">
          <w:rPr>
            <w:rFonts w:cs="等线"/>
            <w:kern w:val="0"/>
            <w:rPrChange w:id="58" w:author="Windows 用户" w:date="2022-01-10T21:29:00Z">
              <w:rPr>
                <w:rFonts w:cs="等线"/>
                <w:kern w:val="0"/>
                <w:highlight w:val="yellow"/>
              </w:rPr>
            </w:rPrChange>
          </w:rPr>
          <w:t>welding</w:t>
        </w:r>
        <w:r w:rsidR="00FE134E" w:rsidRPr="00831181">
          <w:rPr>
            <w:rFonts w:cstheme="minorEastAsia"/>
            <w:kern w:val="0"/>
            <w:rPrChange w:id="59" w:author="Windows 用户" w:date="2022-01-10T21:29:00Z">
              <w:rPr>
                <w:rFonts w:cstheme="minorEastAsia"/>
                <w:kern w:val="0"/>
                <w:highlight w:val="yellow"/>
              </w:rPr>
            </w:rPrChange>
          </w:rPr>
          <w:t xml:space="preserve"> and other activities are required.</w:t>
        </w:r>
        <w:r w:rsidR="00FE134E" w:rsidRPr="00831181">
          <w:rPr>
            <w:rPrChange w:id="60" w:author="Windows 用户" w:date="2022-01-10T21:29:00Z">
              <w:rPr>
                <w:highlight w:val="yellow"/>
              </w:rPr>
            </w:rPrChange>
          </w:rPr>
          <w:t xml:space="preserve"> </w:t>
        </w:r>
        <w:r w:rsidR="00FE134E" w:rsidRPr="00831181">
          <w:rPr>
            <w:rFonts w:cstheme="minorEastAsia"/>
            <w:kern w:val="0"/>
            <w:rPrChange w:id="61" w:author="Windows 用户" w:date="2022-01-10T21:29:00Z">
              <w:rPr>
                <w:rFonts w:cstheme="minorEastAsia"/>
                <w:kern w:val="0"/>
                <w:highlight w:val="yellow"/>
              </w:rPr>
            </w:rPrChange>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moveTo>
      <w:moveToRangeEnd w:id="51"/>
      <w:ins w:id="62" w:author="Windows 用户" w:date="2022-01-06T21:43:00Z">
        <w:r w:rsidR="00113CC1" w:rsidRPr="00113CC1">
          <w:rPr>
            <w:rFonts w:hint="eastAsia"/>
          </w:rPr>
          <w:t xml:space="preserve"> </w:t>
        </w:r>
      </w:ins>
      <w:ins w:id="63" w:author="Windows 用户" w:date="2022-01-10T21:25:00Z">
        <w:r w:rsidR="00DD525E" w:rsidRPr="00DD525E">
          <w:rPr>
            <w:rFonts w:cstheme="minorEastAsia"/>
            <w:color w:val="0070C0"/>
            <w:kern w:val="0"/>
          </w:rPr>
          <w:t xml:space="preserve">These examples provide theoretical and practical support for the project scheduling problem discussed in this </w:t>
        </w:r>
      </w:ins>
      <w:ins w:id="64" w:author="Windows 用户" w:date="2022-01-11T10:24:00Z">
        <w:r w:rsidR="00537FCB">
          <w:rPr>
            <w:rFonts w:cstheme="minorEastAsia"/>
            <w:color w:val="0070C0"/>
            <w:kern w:val="0"/>
          </w:rPr>
          <w:t>paper</w:t>
        </w:r>
      </w:ins>
      <w:ins w:id="65" w:author="Windows 用户" w:date="2022-01-10T21:25:00Z">
        <w:r w:rsidR="00DD525E" w:rsidRPr="00DD525E">
          <w:rPr>
            <w:rFonts w:cstheme="minorEastAsia"/>
            <w:color w:val="0070C0"/>
            <w:kern w:val="0"/>
          </w:rPr>
          <w:t>.</w:t>
        </w:r>
      </w:ins>
    </w:p>
    <w:p w14:paraId="36D4C33E" w14:textId="0474FB77" w:rsidR="00202CE0" w:rsidRPr="00E8154D" w:rsidRDefault="00CB106B" w:rsidP="004E0903">
      <w:pPr>
        <w:ind w:firstLine="420"/>
        <w:rPr>
          <w:ins w:id="66" w:author="Windows 用户" w:date="2021-12-27T10:34:00Z"/>
          <w:rPrChange w:id="67" w:author="Windows 用户" w:date="2021-12-28T10:31:00Z">
            <w:rPr>
              <w:ins w:id="68" w:author="Windows 用户" w:date="2021-12-27T10:34:00Z"/>
              <w:rFonts w:cstheme="minorEastAsia"/>
              <w:kern w:val="0"/>
            </w:rPr>
          </w:rPrChange>
        </w:rPr>
      </w:pPr>
      <w:ins w:id="69" w:author="Windows 用户" w:date="2022-01-11T10:12:00Z">
        <w:r w:rsidRPr="00CB106B">
          <w:rPr>
            <w:rFonts w:cstheme="minorEastAsia"/>
            <w:color w:val="0070C0"/>
            <w:kern w:val="0"/>
            <w:rPrChange w:id="70" w:author="Windows 用户" w:date="2022-01-11T10:12:00Z">
              <w:rPr>
                <w:rFonts w:cstheme="minorEastAsia"/>
                <w:kern w:val="0"/>
              </w:rPr>
            </w:rPrChange>
          </w:rPr>
          <w:t xml:space="preserve">In recent years, more and more researches on the combination of flexible structure and resource-constrained project scheduling, which aim to find a project structure and minimize the project </w:t>
        </w:r>
      </w:ins>
      <w:ins w:id="71" w:author="Windows 用户" w:date="2022-01-11T10:14:00Z">
        <w:r>
          <w:rPr>
            <w:rFonts w:cstheme="minorEastAsia"/>
            <w:color w:val="0070C0"/>
            <w:kern w:val="0"/>
          </w:rPr>
          <w:t>makespan</w:t>
        </w:r>
      </w:ins>
      <w:ins w:id="72" w:author="Windows 用户" w:date="2022-01-11T10:15:00Z">
        <w:r>
          <w:rPr>
            <w:rFonts w:cstheme="minorEastAsia"/>
            <w:color w:val="0070C0"/>
            <w:kern w:val="0"/>
          </w:rPr>
          <w:t xml:space="preserve"> </w:t>
        </w:r>
      </w:ins>
      <w:r w:rsidR="00BE1952">
        <w:rPr>
          <w:rFonts w:cstheme="minorEastAsia"/>
          <w:color w:val="0070C0"/>
          <w:kern w:val="0"/>
        </w:rPr>
        <w:fldChar w:fldCharType="begin"/>
      </w:r>
      <w:r w:rsidR="00BE1952">
        <w:rPr>
          <w:rFonts w:cstheme="minorEastAsia"/>
          <w:color w:val="0070C0"/>
          <w:kern w:val="0"/>
        </w:rPr>
        <w:instrText xml:space="preserve"> ADDIN EN.CITE &lt;EndNote&gt;&lt;Cite&gt;&lt;Author&gt;Servranckx&lt;/Author&gt;&lt;Year&gt;2021&lt;/Year&gt;&lt;RecNum&gt;129&lt;/RecNum&gt;&lt;DisplayText&gt;(Servranckx et al., 2021)&lt;/DisplayText&gt;&lt;record&gt;&lt;rec-number&gt;129&lt;/rec-number&gt;&lt;foreign-keys&gt;&lt;key app="EN" db-id="xffv0rxrjsrdz5ew9dbxfdvfpf5ept2v0pxz" timestamp="1641825851"&gt;129&lt;/key&gt;&lt;/foreign-keys&gt;&lt;ref-type name="Journal Article"&gt;17&lt;/ref-type&gt;&lt;contributors&gt;&lt;authors&gt;&lt;author&gt;Servranckx, Tom&lt;/author&gt;&lt;author&gt;Coelho, José&lt;/author&gt;&lt;author&gt;Vanhoucke, Mario&lt;/author&gt;&lt;/authors&gt;&lt;/contributors&gt;&lt;titles&gt;&lt;title&gt;Various extensions in resource-constrained project scheduling with alternative subgraphs&lt;/title&gt;&lt;secondary-title&gt;International Journal of Production Research&lt;/secondary-title&gt;&lt;/titles&gt;&lt;periodical&gt;&lt;full-title&gt;International Journal of Production Research&lt;/full-title&gt;&lt;/periodical&gt;&lt;pages&gt;1-20&lt;/pages&gt;&lt;dates&gt;&lt;year&gt;2021&lt;/year&gt;&lt;/dates&gt;&lt;isbn&gt;0020-7543&lt;/isbn&gt;&lt;urls&gt;&lt;/urls&gt;&lt;/record&gt;&lt;/Cite&gt;&lt;/EndNote&gt;</w:instrText>
      </w:r>
      <w:r w:rsidR="00BE1952">
        <w:rPr>
          <w:rFonts w:cstheme="minorEastAsia"/>
          <w:color w:val="0070C0"/>
          <w:kern w:val="0"/>
        </w:rPr>
        <w:fldChar w:fldCharType="separate"/>
      </w:r>
      <w:r w:rsidR="00BE1952">
        <w:rPr>
          <w:rFonts w:cstheme="minorEastAsia"/>
          <w:noProof/>
          <w:color w:val="0070C0"/>
          <w:kern w:val="0"/>
        </w:rPr>
        <w:t>(Servranckx et al., 2021)</w:t>
      </w:r>
      <w:r w:rsidR="00BE1952">
        <w:rPr>
          <w:rFonts w:cstheme="minorEastAsia"/>
          <w:color w:val="0070C0"/>
          <w:kern w:val="0"/>
        </w:rPr>
        <w:fldChar w:fldCharType="end"/>
      </w:r>
      <w:ins w:id="73" w:author="Windows 用户" w:date="2022-01-11T10:12:00Z">
        <w:r w:rsidRPr="00CB106B">
          <w:rPr>
            <w:rFonts w:cstheme="minorEastAsia"/>
            <w:color w:val="0070C0"/>
            <w:kern w:val="0"/>
            <w:rPrChange w:id="74" w:author="Windows 用户" w:date="2022-01-11T10:12:00Z">
              <w:rPr>
                <w:rFonts w:cstheme="minorEastAsia"/>
                <w:kern w:val="0"/>
              </w:rPr>
            </w:rPrChange>
          </w:rPr>
          <w:t>.</w:t>
        </w:r>
        <w:r>
          <w:rPr>
            <w:rFonts w:cstheme="minorEastAsia"/>
            <w:kern w:val="0"/>
          </w:rPr>
          <w:t xml:space="preserve"> </w:t>
        </w:r>
      </w:ins>
      <w:del w:id="75" w:author="Windows 用户" w:date="2022-01-06T21:15:00Z">
        <w:r w:rsidR="007D716A" w:rsidRPr="00A57B74" w:rsidDel="00A63755">
          <w:rPr>
            <w:rFonts w:cstheme="minorEastAsia"/>
            <w:kern w:val="0"/>
          </w:rPr>
          <w:delText>the project structure tends to be flexible.</w:delText>
        </w:r>
        <w:r w:rsidR="007D716A" w:rsidRPr="00A57B74" w:rsidDel="00A63755">
          <w:delText xml:space="preserve"> </w:delText>
        </w:r>
        <w:r w:rsidR="007D716A" w:rsidRPr="00A57B74" w:rsidDel="00A63755">
          <w:rPr>
            <w:rFonts w:cstheme="minorEastAsia"/>
            <w:kern w:val="0"/>
          </w:rPr>
          <w:delText xml:space="preserve">In a project with flexible structures, </w:delText>
        </w:r>
        <w:r w:rsidR="007D716A" w:rsidRPr="00A57B74" w:rsidDel="00A63755">
          <w:rPr>
            <w:rFonts w:eastAsia="Times New Roman" w:cs="Times New Roman"/>
          </w:rPr>
          <w:delText>not all activities are implemented, and the precedence relationships exist only between the activities that are implemented</w:delText>
        </w:r>
        <w:r w:rsidR="007D716A" w:rsidRPr="00A57B74" w:rsidDel="00A63755">
          <w:rPr>
            <w:rFonts w:cstheme="minorEastAsia"/>
            <w:kern w:val="0"/>
          </w:rPr>
          <w:delText xml:space="preserve">; </w:delText>
        </w:r>
        <w:r w:rsidR="007D716A" w:rsidRPr="00E65E3D" w:rsidDel="00A63755">
          <w:rPr>
            <w:rFonts w:cstheme="minorEastAsia"/>
            <w:kern w:val="0"/>
          </w:rPr>
          <w:delText>even if some activities are not implemented, this does not affect the completion of the project objectives.</w:delText>
        </w:r>
        <w:bookmarkStart w:id="76" w:name="OLE_LINK2"/>
        <w:bookmarkStart w:id="77" w:name="OLE_LINK3"/>
        <w:r w:rsidR="007D716A" w:rsidRPr="00A57B74" w:rsidDel="00A63755">
          <w:delText xml:space="preserve"> </w:delText>
        </w:r>
      </w:del>
      <w:moveFromRangeStart w:id="78" w:author="Windows 用户" w:date="2022-01-06T21:10:00Z" w:name="move92395874"/>
      <w:moveFrom w:id="79" w:author="Windows 用户" w:date="2022-01-06T21:10:00Z">
        <w:del w:id="80" w:author="Windows 用户" w:date="2022-01-06T21:29:00Z">
          <w:r w:rsidR="007D716A" w:rsidRPr="008621C2" w:rsidDel="00A63755">
            <w:rPr>
              <w:rFonts w:cstheme="minorEastAsia"/>
              <w:kern w:val="0"/>
              <w:highlight w:val="yellow"/>
              <w:rPrChange w:id="81" w:author="Windows 用户" w:date="2022-01-06T21:08:00Z">
                <w:rPr>
                  <w:rFonts w:cstheme="minorEastAsia"/>
                  <w:kern w:val="0"/>
                </w:rPr>
              </w:rPrChange>
            </w:rPr>
            <w:delText xml:space="preserve">Taking a bridge construction project as an example, reinforced concrete or steel </w:delText>
          </w:r>
          <w:r w:rsidR="007D716A" w:rsidRPr="008621C2" w:rsidDel="00A63755">
            <w:rPr>
              <w:rFonts w:cs="等线"/>
              <w:kern w:val="0"/>
              <w:highlight w:val="yellow"/>
              <w:rPrChange w:id="82" w:author="Windows 用户" w:date="2022-01-06T21:08:00Z">
                <w:rPr>
                  <w:rFonts w:cs="等线"/>
                  <w:kern w:val="0"/>
                </w:rPr>
              </w:rPrChange>
            </w:rPr>
            <w:delText>structures</w:delText>
          </w:r>
          <w:r w:rsidR="007D716A" w:rsidRPr="008621C2" w:rsidDel="00A63755">
            <w:rPr>
              <w:rFonts w:cstheme="minorEastAsia"/>
              <w:kern w:val="0"/>
              <w:highlight w:val="yellow"/>
              <w:rPrChange w:id="83" w:author="Windows 用户" w:date="2022-01-06T21:08:00Z">
                <w:rPr>
                  <w:rFonts w:cstheme="minorEastAsia"/>
                  <w:kern w:val="0"/>
                </w:rPr>
              </w:rPrChange>
            </w:rPr>
            <w:delText xml:space="preserve"> can be selected for pier construction.</w:delText>
          </w:r>
          <w:bookmarkEnd w:id="76"/>
          <w:bookmarkEnd w:id="77"/>
          <w:r w:rsidR="007D716A" w:rsidRPr="008621C2" w:rsidDel="00A63755">
            <w:rPr>
              <w:rFonts w:cstheme="minorEastAsia"/>
              <w:kern w:val="0"/>
              <w:highlight w:val="yellow"/>
              <w:rPrChange w:id="84" w:author="Windows 用户" w:date="2022-01-06T21:08:00Z">
                <w:rPr>
                  <w:rFonts w:cstheme="minorEastAsia"/>
                  <w:kern w:val="0"/>
                </w:rPr>
              </w:rPrChange>
            </w:rPr>
            <w:delText xml:space="preserve"> If reinforced concrete is selected, the construction of the subbasement, basement and pier shaft should be carried out accordingly. On the other hand, </w:delText>
          </w:r>
          <w:bookmarkStart w:id="85" w:name="OLE_LINK36"/>
          <w:bookmarkStart w:id="86" w:name="OLE_LINK37"/>
          <w:r w:rsidR="007D716A" w:rsidRPr="008621C2" w:rsidDel="00A63755">
            <w:rPr>
              <w:rFonts w:cstheme="minorEastAsia"/>
              <w:kern w:val="0"/>
              <w:highlight w:val="yellow"/>
              <w:rPrChange w:id="87" w:author="Windows 用户" w:date="2022-01-06T21:08:00Z">
                <w:rPr>
                  <w:rFonts w:cstheme="minorEastAsia"/>
                  <w:kern w:val="0"/>
                </w:rPr>
              </w:rPrChange>
            </w:rPr>
            <w:delText xml:space="preserve">if the steel structure is selected, pretreatment, </w:delText>
          </w:r>
          <w:r w:rsidR="007D716A" w:rsidRPr="008621C2" w:rsidDel="00A63755">
            <w:rPr>
              <w:rFonts w:cs="等线"/>
              <w:kern w:val="0"/>
              <w:highlight w:val="yellow"/>
              <w:rPrChange w:id="88" w:author="Windows 用户" w:date="2022-01-06T21:08:00Z">
                <w:rPr>
                  <w:rFonts w:cs="等线"/>
                  <w:kern w:val="0"/>
                </w:rPr>
              </w:rPrChange>
            </w:rPr>
            <w:delText>welding</w:delText>
          </w:r>
          <w:r w:rsidR="007D716A" w:rsidRPr="008621C2" w:rsidDel="00A63755">
            <w:rPr>
              <w:rFonts w:cstheme="minorEastAsia"/>
              <w:kern w:val="0"/>
              <w:highlight w:val="yellow"/>
              <w:rPrChange w:id="89" w:author="Windows 用户" w:date="2022-01-06T21:08:00Z">
                <w:rPr>
                  <w:rFonts w:cstheme="minorEastAsia"/>
                  <w:kern w:val="0"/>
                </w:rPr>
              </w:rPrChange>
            </w:rPr>
            <w:delText xml:space="preserve"> and other activities are required.</w:delText>
          </w:r>
          <w:r w:rsidR="007D716A" w:rsidRPr="008621C2" w:rsidDel="00A63755">
            <w:rPr>
              <w:highlight w:val="yellow"/>
              <w:rPrChange w:id="90" w:author="Windows 用户" w:date="2022-01-06T21:08:00Z">
                <w:rPr/>
              </w:rPrChange>
            </w:rPr>
            <w:delText xml:space="preserve"> </w:delText>
          </w:r>
          <w:bookmarkEnd w:id="85"/>
          <w:bookmarkEnd w:id="86"/>
          <w:r w:rsidR="007D716A" w:rsidRPr="008621C2" w:rsidDel="00A63755">
            <w:rPr>
              <w:rFonts w:cstheme="minorEastAsia"/>
              <w:kern w:val="0"/>
              <w:highlight w:val="yellow"/>
              <w:rPrChange w:id="91" w:author="Windows 用户" w:date="2022-01-06T21:08:00Z">
                <w:rPr>
                  <w:rFonts w:cstheme="minorEastAsia"/>
                  <w:kern w:val="0"/>
                </w:rPr>
              </w:rPrChange>
            </w:rPr>
            <w:delText>Both methods can complete the construction of the bridge pier.</w:delText>
          </w:r>
          <w:r w:rsidR="007D716A" w:rsidRPr="00A57B74" w:rsidDel="00A63755">
            <w:rPr>
              <w:rFonts w:cstheme="minorEastAsia"/>
              <w:kern w:val="0"/>
            </w:rPr>
            <w:delText xml:space="preserve"> Choosing different methods may affect the implementation of subsequent activities and the precedence relationships between activities, thus further affecting resource usage.</w:delText>
          </w:r>
          <w:r w:rsidR="0029401B" w:rsidRPr="007A5902" w:rsidDel="00A63755">
            <w:rPr>
              <w:rFonts w:cstheme="minorEastAsia"/>
              <w:color w:val="0070C0"/>
              <w:kern w:val="0"/>
              <w:rPrChange w:id="92" w:author="Windows 用户" w:date="2021-12-28T10:42:00Z">
                <w:rPr>
                  <w:rFonts w:cstheme="minorEastAsia"/>
                  <w:kern w:val="0"/>
                </w:rPr>
              </w:rPrChange>
            </w:rPr>
            <w:delText xml:space="preserve"> </w:delText>
          </w:r>
        </w:del>
      </w:moveFrom>
      <w:bookmarkStart w:id="93" w:name="OLE_LINK84"/>
      <w:bookmarkStart w:id="94" w:name="OLE_LINK85"/>
      <w:bookmarkStart w:id="95" w:name="OLE_LINK80"/>
      <w:bookmarkStart w:id="96" w:name="OLE_LINK81"/>
      <w:moveFromRangeEnd w:id="78"/>
      <w:ins w:id="97" w:author="Windows 用户" w:date="2021-12-28T10:41:00Z">
        <w:r w:rsidR="007A5902" w:rsidRPr="007A5902">
          <w:rPr>
            <w:rFonts w:cstheme="minorEastAsia"/>
            <w:color w:val="0070C0"/>
            <w:kern w:val="0"/>
            <w:rPrChange w:id="98" w:author="Windows 用户" w:date="2021-12-28T10:42:00Z">
              <w:rPr>
                <w:rFonts w:cstheme="minorEastAsia"/>
                <w:kern w:val="0"/>
              </w:rPr>
            </w:rPrChange>
          </w:rPr>
          <w:t xml:space="preserve">Most construction projects have a completion date. </w:t>
        </w:r>
      </w:ins>
      <w:ins w:id="99" w:author="Windows 用户" w:date="2022-01-11T10:17:00Z">
        <w:r w:rsidRPr="00CB106B">
          <w:rPr>
            <w:rFonts w:cstheme="minorEastAsia"/>
            <w:color w:val="0070C0"/>
            <w:kern w:val="0"/>
          </w:rPr>
          <w:t xml:space="preserve">Since the completion time of the project has been fixed, it is not necessary to consider optimizing the </w:t>
        </w:r>
      </w:ins>
      <w:ins w:id="100" w:author="Windows 用户" w:date="2022-01-11T10:18:00Z">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ins>
      <w:ins w:id="101" w:author="Windows 用户" w:date="2022-01-11T10:19:00Z">
        <w:r>
          <w:rPr>
            <w:rFonts w:cstheme="minorEastAsia"/>
            <w:color w:val="0070C0"/>
            <w:kern w:val="0"/>
          </w:rPr>
          <w:t xml:space="preserve"> </w:t>
        </w:r>
      </w:ins>
      <w:ins w:id="102" w:author="Windows 用户" w:date="2022-01-11T10:17:00Z">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ins>
      <w:ins w:id="103" w:author="Windows 用户" w:date="2021-12-28T10:41:00Z">
        <w:r w:rsidR="007A5902" w:rsidRPr="007A5902">
          <w:rPr>
            <w:rFonts w:cstheme="minorEastAsia"/>
            <w:color w:val="0070C0"/>
            <w:kern w:val="0"/>
            <w:rPrChange w:id="104" w:author="Windows 用户" w:date="2021-12-28T10:42:00Z">
              <w:rPr>
                <w:rFonts w:cstheme="minorEastAsia"/>
                <w:kern w:val="0"/>
              </w:rPr>
            </w:rPrChange>
          </w:rPr>
          <w:t xml:space="preserve">Within a fixed </w:t>
        </w:r>
      </w:ins>
      <w:ins w:id="105" w:author="Windows 用户" w:date="2021-12-31T15:12:00Z">
        <w:r w:rsidR="00BD5F07">
          <w:rPr>
            <w:rFonts w:cstheme="minorEastAsia"/>
            <w:color w:val="0070C0"/>
            <w:kern w:val="0"/>
          </w:rPr>
          <w:t>date</w:t>
        </w:r>
      </w:ins>
      <w:ins w:id="106" w:author="Windows 用户" w:date="2021-12-28T10:41:00Z">
        <w:r w:rsidR="007A5902" w:rsidRPr="007A5902">
          <w:rPr>
            <w:rFonts w:cstheme="minorEastAsia"/>
            <w:color w:val="0070C0"/>
            <w:kern w:val="0"/>
            <w:rPrChange w:id="107" w:author="Windows 用户" w:date="2021-12-28T10:42:00Z">
              <w:rPr>
                <w:rFonts w:cstheme="minorEastAsia"/>
                <w:kern w:val="0"/>
              </w:rPr>
            </w:rPrChange>
          </w:rPr>
          <w:t xml:space="preserve">, highly </w:t>
        </w:r>
      </w:ins>
      <w:ins w:id="108" w:author="Windows 用户" w:date="2021-12-28T10:57:00Z">
        <w:r w:rsidR="006F549E">
          <w:rPr>
            <w:rFonts w:cstheme="minorEastAsia" w:hint="eastAsia"/>
            <w:color w:val="0070C0"/>
            <w:kern w:val="0"/>
          </w:rPr>
          <w:t>fluctuating</w:t>
        </w:r>
        <w:r w:rsidR="006F549E">
          <w:rPr>
            <w:rFonts w:cstheme="minorEastAsia"/>
            <w:color w:val="0070C0"/>
            <w:kern w:val="0"/>
          </w:rPr>
          <w:t xml:space="preserve"> </w:t>
        </w:r>
      </w:ins>
      <w:ins w:id="109" w:author="Windows 用户" w:date="2021-12-28T10:41:00Z">
        <w:r w:rsidR="007A5902" w:rsidRPr="007A5902">
          <w:rPr>
            <w:rFonts w:cstheme="minorEastAsia"/>
            <w:color w:val="0070C0"/>
            <w:kern w:val="0"/>
            <w:rPrChange w:id="110" w:author="Windows 用户" w:date="2021-12-28T10:42:00Z">
              <w:rPr>
                <w:rFonts w:cstheme="minorEastAsia"/>
                <w:kern w:val="0"/>
              </w:rPr>
            </w:rPrChange>
          </w:rPr>
          <w:t>resource consumption may cause financial difficulties, increase project risks, and lead to low project efficiency and high costs</w:t>
        </w:r>
      </w:ins>
      <w:bookmarkEnd w:id="93"/>
      <w:bookmarkEnd w:id="94"/>
      <w:ins w:id="111" w:author="Windows 用户" w:date="2022-01-03T14:47:00Z">
        <w:r w:rsidR="000627A3">
          <w:rPr>
            <w:rFonts w:cstheme="minorEastAsia"/>
            <w:color w:val="0070C0"/>
            <w:kern w:val="0"/>
          </w:rPr>
          <w:t xml:space="preserve"> </w:t>
        </w:r>
      </w:ins>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del w:id="112" w:author="Windows 用户" w:date="2021-12-31T15:20:00Z">
        <w:r w:rsidR="00213DC7" w:rsidDel="00CC6D40">
          <w:rPr>
            <w:rFonts w:cstheme="minorEastAsia"/>
            <w:color w:val="0070C0"/>
            <w:kern w:val="0"/>
          </w:rPr>
          <w:fldChar w:fldCharType="begin"/>
        </w:r>
        <w:r w:rsidR="00D3392C" w:rsidDel="00CC6D40">
          <w:rPr>
            <w:rFonts w:cstheme="minorEastAsia"/>
            <w:color w:val="0070C0"/>
            <w:kern w:val="0"/>
          </w:rPr>
          <w:delInstrText xml:space="preserve"> ADDIN EN.CITE &lt;EndNote&gt;&lt;Cite&gt;&lt;Author&gt;Kazemi&lt;/Author&gt;&lt;Year&gt;2020&lt;/Year&gt;&lt;RecNum&gt;118&lt;/RecNum&gt;&lt;DisplayText&gt;(Kazemi &amp;amp; Davari-Ardakani, 2020; Martinez &amp;amp; Ioannou, 1993)&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Martinez&lt;/Author&gt;&lt;Year&gt;1993&lt;/Year&gt;&lt;RecNum&gt;122&lt;/RecNum&gt;&lt;record&gt;&lt;rec-number&gt;122&lt;/rec-number&gt;&lt;foreign-keys&gt;&lt;key app="EN" db-id="xffv0rxrjsrdz5ew9dbxfdvfpf5ept2v0pxz" timestamp="1640934852"&gt;122&lt;/key&gt;&lt;/foreign-keys&gt;&lt;ref-type name="Conference Proceedings"&gt;10&lt;/ref-type&gt;&lt;contributors&gt;&lt;authors&gt;&lt;author&gt;Martinez, Julio&lt;/author&gt;&lt;author&gt;Ioannou, Photios&lt;/author&gt;&lt;/authors&gt;&lt;/contributors&gt;&lt;titles&gt;&lt;title&gt;Resource leveling based on the modified minimum moment heuristic&lt;/title&gt;&lt;secondary-title&gt;Computing in civil and building engineering&lt;/secondary-title&gt;&lt;/titles&gt;&lt;pages&gt;287-294&lt;/pages&gt;&lt;dates&gt;&lt;year&gt;1993&lt;/year&gt;&lt;/dates&gt;&lt;publisher&gt;ASCE&lt;/publisher&gt;&lt;urls&gt;&lt;/urls&gt;&lt;/record&gt;&lt;/Cite&gt;&lt;/EndNote&gt;</w:delInstrText>
        </w:r>
        <w:r w:rsidR="00213DC7" w:rsidDel="00CC6D40">
          <w:rPr>
            <w:rFonts w:cstheme="minorEastAsia"/>
            <w:color w:val="0070C0"/>
            <w:kern w:val="0"/>
          </w:rPr>
          <w:fldChar w:fldCharType="separate"/>
        </w:r>
        <w:r w:rsidR="00D3392C" w:rsidDel="00CC6D40">
          <w:rPr>
            <w:rFonts w:cstheme="minorEastAsia"/>
            <w:noProof/>
            <w:color w:val="0070C0"/>
            <w:kern w:val="0"/>
          </w:rPr>
          <w:delText>(Kazemi &amp; Davari-Ardakani, 2020; Martinez &amp; Ioannou, 1993)</w:delText>
        </w:r>
        <w:r w:rsidR="00213DC7" w:rsidDel="00CC6D40">
          <w:rPr>
            <w:rFonts w:cstheme="minorEastAsia"/>
            <w:color w:val="0070C0"/>
            <w:kern w:val="0"/>
          </w:rPr>
          <w:fldChar w:fldCharType="end"/>
        </w:r>
      </w:del>
      <w:ins w:id="113" w:author="Windows 用户" w:date="2021-12-28T10:41:00Z">
        <w:r w:rsidR="007A5902" w:rsidRPr="007A5902">
          <w:rPr>
            <w:rFonts w:cstheme="minorEastAsia"/>
            <w:color w:val="0070C0"/>
            <w:kern w:val="0"/>
            <w:rPrChange w:id="114" w:author="Windows 用户" w:date="2021-12-28T10:42:00Z">
              <w:rPr>
                <w:rFonts w:cstheme="minorEastAsia"/>
                <w:kern w:val="0"/>
              </w:rPr>
            </w:rPrChange>
          </w:rPr>
          <w:t xml:space="preserve">. For flexible construction projects, the level of resource utilization is particularly important. Choosing and </w:t>
        </w:r>
      </w:ins>
      <w:ins w:id="115" w:author="Windows 用户" w:date="2021-12-28T10:58:00Z">
        <w:r w:rsidR="004F276B">
          <w:rPr>
            <w:rFonts w:cstheme="minorEastAsia"/>
            <w:color w:val="0070C0"/>
            <w:kern w:val="0"/>
          </w:rPr>
          <w:t>scheduling</w:t>
        </w:r>
      </w:ins>
      <w:ins w:id="116" w:author="Windows 用户" w:date="2021-12-28T10:41:00Z">
        <w:r w:rsidR="007A5902" w:rsidRPr="007A5902">
          <w:rPr>
            <w:rFonts w:cstheme="minorEastAsia"/>
            <w:color w:val="0070C0"/>
            <w:kern w:val="0"/>
            <w:rPrChange w:id="117" w:author="Windows 用户" w:date="2021-12-28T10:42:00Z">
              <w:rPr>
                <w:rFonts w:cstheme="minorEastAsia"/>
                <w:kern w:val="0"/>
              </w:rPr>
            </w:rPrChange>
          </w:rPr>
          <w:t xml:space="preserve"> activities in a way that controls fluctuations in resource consumption can help</w:t>
        </w:r>
      </w:ins>
      <w:ins w:id="118" w:author="Windows 用户" w:date="2021-12-28T10:59:00Z">
        <w:r w:rsidR="004F276B">
          <w:rPr>
            <w:rFonts w:cstheme="minorEastAsia"/>
            <w:color w:val="0070C0"/>
            <w:kern w:val="0"/>
          </w:rPr>
          <w:t xml:space="preserve"> contractors</w:t>
        </w:r>
      </w:ins>
      <w:ins w:id="119" w:author="Windows 用户" w:date="2021-12-28T10:41:00Z">
        <w:r w:rsidR="007A5902" w:rsidRPr="007A5902">
          <w:rPr>
            <w:rFonts w:cstheme="minorEastAsia"/>
            <w:color w:val="0070C0"/>
            <w:kern w:val="0"/>
            <w:rPrChange w:id="120" w:author="Windows 用户" w:date="2021-12-28T10:42:00Z">
              <w:rPr>
                <w:rFonts w:cstheme="minorEastAsia"/>
                <w:kern w:val="0"/>
              </w:rPr>
            </w:rPrChange>
          </w:rPr>
          <w:t xml:space="preserve"> control project costs and increase project profits.</w:t>
        </w:r>
      </w:ins>
      <w:bookmarkEnd w:id="95"/>
      <w:bookmarkEnd w:id="96"/>
      <w:del w:id="121" w:author="Windows 用户" w:date="2022-01-06T21:29:00Z">
        <w:r w:rsidR="00524DEA" w:rsidDel="008A19C6">
          <w:rPr>
            <w:color w:val="0070C0"/>
          </w:rPr>
          <w:fldChar w:fldCharType="begin"/>
        </w:r>
        <w:r w:rsidR="00524DEA" w:rsidDel="008A19C6">
          <w:rPr>
            <w:color w:val="0070C0"/>
          </w:rPr>
          <w:del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delInstrText>
        </w:r>
        <w:r w:rsidR="00524DEA" w:rsidDel="008A19C6">
          <w:rPr>
            <w:color w:val="0070C0"/>
          </w:rPr>
          <w:fldChar w:fldCharType="separate"/>
        </w:r>
        <w:r w:rsidR="00524DEA" w:rsidDel="008A19C6">
          <w:rPr>
            <w:noProof/>
            <w:color w:val="0070C0"/>
          </w:rPr>
          <w:delText>(Birjandi et al., 2019)</w:delText>
        </w:r>
        <w:r w:rsidR="00524DEA" w:rsidDel="008A19C6">
          <w:rPr>
            <w:color w:val="0070C0"/>
          </w:rPr>
          <w:fldChar w:fldCharType="end"/>
        </w:r>
      </w:del>
    </w:p>
    <w:p w14:paraId="25F08B35" w14:textId="026D645B" w:rsidR="002B46EE" w:rsidRPr="00AE5E54" w:rsidRDefault="00202CE0">
      <w:pPr>
        <w:ind w:firstLine="420"/>
        <w:rPr>
          <w:ins w:id="122" w:author="Windows 用户" w:date="2021-12-27T10:49:00Z"/>
          <w:rFonts w:cstheme="minorEastAsia"/>
          <w:color w:val="0070C0"/>
          <w:kern w:val="0"/>
        </w:rPr>
      </w:pPr>
      <w:ins w:id="123" w:author="Windows 用户" w:date="2021-12-27T10:35:00Z">
        <w:r w:rsidRPr="00090DCA">
          <w:rPr>
            <w:rFonts w:cstheme="minorEastAsia"/>
            <w:color w:val="0070C0"/>
            <w:kern w:val="0"/>
          </w:rPr>
          <w:t xml:space="preserve">In the process of project resource leveling, </w:t>
        </w:r>
        <w:r>
          <w:rPr>
            <w:rFonts w:cstheme="minorEastAsia"/>
            <w:color w:val="0070C0"/>
            <w:kern w:val="0"/>
          </w:rPr>
          <w:t xml:space="preserve">various </w:t>
        </w:r>
        <w:r w:rsidRPr="00090DCA">
          <w:rPr>
            <w:rFonts w:cstheme="minorEastAsia"/>
            <w:color w:val="0070C0"/>
            <w:kern w:val="0"/>
          </w:rPr>
          <w:t>factors affect</w:t>
        </w:r>
        <w:r>
          <w:rPr>
            <w:rFonts w:cstheme="minorEastAsia"/>
            <w:color w:val="0070C0"/>
            <w:kern w:val="0"/>
          </w:rPr>
          <w:t xml:space="preserve">ing </w:t>
        </w:r>
        <w:r w:rsidRPr="00090DCA">
          <w:rPr>
            <w:rFonts w:cstheme="minorEastAsia"/>
            <w:color w:val="0070C0"/>
            <w:kern w:val="0"/>
          </w:rPr>
          <w:t xml:space="preserve">the effect </w:t>
        </w:r>
        <w:r>
          <w:rPr>
            <w:rFonts w:cstheme="minorEastAsia"/>
            <w:color w:val="0070C0"/>
            <w:kern w:val="0"/>
          </w:rPr>
          <w:t xml:space="preserve">of resource leveling </w:t>
        </w:r>
        <w:r w:rsidRPr="00090DCA">
          <w:rPr>
            <w:rFonts w:cstheme="minorEastAsia"/>
            <w:color w:val="0070C0"/>
            <w:kern w:val="0"/>
          </w:rPr>
          <w:t>can be considered, such as multi-mode</w:t>
        </w:r>
        <w:r>
          <w:rPr>
            <w:rFonts w:cstheme="minorEastAsia"/>
            <w:color w:val="0070C0"/>
            <w:kern w:val="0"/>
          </w:rPr>
          <w:t xml:space="preserve"> </w:t>
        </w:r>
        <w:r w:rsidRPr="00090DCA">
          <w:rPr>
            <w:rFonts w:cstheme="minorEastAsia"/>
            <w:color w:val="0070C0"/>
            <w:kern w:val="0"/>
          </w:rPr>
          <w:fldChar w:fldCharType="begin"/>
        </w:r>
        <w:r>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Pr="00090DCA">
          <w:rPr>
            <w:rFonts w:cstheme="minorEastAsia"/>
            <w:color w:val="0070C0"/>
            <w:kern w:val="0"/>
          </w:rPr>
          <w:fldChar w:fldCharType="separate"/>
        </w:r>
        <w:r w:rsidRPr="00090DCA">
          <w:rPr>
            <w:rFonts w:cstheme="minorEastAsia"/>
            <w:noProof/>
            <w:color w:val="0070C0"/>
            <w:kern w:val="0"/>
          </w:rPr>
          <w:t>(Li &amp; Dong, 2018)</w:t>
        </w:r>
        <w:r w:rsidRPr="00090DCA">
          <w:rPr>
            <w:rFonts w:cstheme="minorEastAsia"/>
            <w:color w:val="0070C0"/>
            <w:kern w:val="0"/>
          </w:rPr>
          <w:fldChar w:fldCharType="end"/>
        </w:r>
        <w:r w:rsidRPr="00090DCA">
          <w:rPr>
            <w:rFonts w:cstheme="minorEastAsia"/>
            <w:color w:val="0070C0"/>
            <w:kern w:val="0"/>
          </w:rPr>
          <w:t>, preemption</w:t>
        </w:r>
        <w:r>
          <w:rPr>
            <w:rFonts w:cstheme="minorEastAsia"/>
            <w:color w:val="0070C0"/>
            <w:kern w:val="0"/>
          </w:rPr>
          <w:t xml:space="preserve"> </w: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 </w:instrText>
        </w:r>
        <w:r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Pr="00090DCA">
          <w:rPr>
            <w:rFonts w:cstheme="minorEastAsia"/>
            <w:color w:val="0070C0"/>
            <w:kern w:val="0"/>
          </w:rPr>
          <w:instrText xml:space="preserve"> ADDIN EN.CITE.DATA </w:instrText>
        </w:r>
        <w:r w:rsidRPr="00090DCA">
          <w:rPr>
            <w:rFonts w:cstheme="minorEastAsia"/>
            <w:color w:val="0070C0"/>
            <w:kern w:val="0"/>
          </w:rPr>
        </w:r>
        <w:r w:rsidRPr="00090DCA">
          <w:rPr>
            <w:rFonts w:cstheme="minorEastAsia"/>
            <w:color w:val="0070C0"/>
            <w:kern w:val="0"/>
          </w:rPr>
          <w:fldChar w:fldCharType="end"/>
        </w:r>
        <w:r w:rsidRPr="00090DCA">
          <w:rPr>
            <w:rFonts w:cstheme="minorEastAsia"/>
            <w:color w:val="0070C0"/>
            <w:kern w:val="0"/>
          </w:rPr>
        </w:r>
        <w:r w:rsidRPr="00090DCA">
          <w:rPr>
            <w:rFonts w:cstheme="minorEastAsia"/>
            <w:color w:val="0070C0"/>
            <w:kern w:val="0"/>
          </w:rPr>
          <w:fldChar w:fldCharType="separate"/>
        </w:r>
        <w:r w:rsidRPr="00090DCA">
          <w:rPr>
            <w:rFonts w:cstheme="minorEastAsia"/>
            <w:noProof/>
            <w:color w:val="0070C0"/>
            <w:kern w:val="0"/>
          </w:rPr>
          <w:t>(Alsayegh &amp; Hariga, 2012; Hariga &amp; El-Sayegh, 2011; Karaa &amp; Nasr, 1986)</w:t>
        </w:r>
        <w:r w:rsidRPr="00090DCA">
          <w:rPr>
            <w:rFonts w:cstheme="minorEastAsia"/>
            <w:color w:val="0070C0"/>
            <w:kern w:val="0"/>
          </w:rPr>
          <w:fldChar w:fldCharType="end"/>
        </w:r>
        <w:r w:rsidRPr="00090DCA">
          <w:rPr>
            <w:rFonts w:cstheme="minorEastAsia"/>
            <w:color w:val="0070C0"/>
            <w:kern w:val="0"/>
          </w:rPr>
          <w:t>, etc. Taking these factors into account can further improve the use of resources and achieve better resource leveling.</w:t>
        </w:r>
        <w:r>
          <w:rPr>
            <w:rFonts w:cstheme="minorEastAsia"/>
            <w:kern w:val="0"/>
          </w:rPr>
          <w:t xml:space="preserve"> </w:t>
        </w:r>
        <w:r w:rsidRPr="00090DCA">
          <w:rPr>
            <w:rFonts w:cstheme="minorEastAsia"/>
            <w:color w:val="0070C0"/>
            <w:kern w:val="0"/>
          </w:rPr>
          <w:t xml:space="preserve">In addition to the above factors, </w:t>
        </w:r>
      </w:ins>
      <w:ins w:id="124" w:author="Windows 用户" w:date="2022-01-02T15:11:00Z">
        <w:r w:rsidR="007825F4">
          <w:rPr>
            <w:rFonts w:cstheme="minorEastAsia"/>
            <w:color w:val="0070C0"/>
            <w:kern w:val="0"/>
          </w:rPr>
          <w:t xml:space="preserve">the </w:t>
        </w:r>
      </w:ins>
      <w:ins w:id="125" w:author="Windows 用户" w:date="2021-12-28T12:21:00Z">
        <w:r w:rsidR="00F544E0">
          <w:rPr>
            <w:rFonts w:cstheme="minorEastAsia"/>
            <w:color w:val="0070C0"/>
            <w:kern w:val="0"/>
          </w:rPr>
          <w:t>flexible and unfixed structure</w:t>
        </w:r>
      </w:ins>
      <w:ins w:id="126" w:author="Windows 用户" w:date="2021-12-28T13:22:00Z">
        <w:r w:rsidR="00E94828">
          <w:rPr>
            <w:rFonts w:cstheme="minorEastAsia"/>
            <w:color w:val="0070C0"/>
            <w:kern w:val="0"/>
          </w:rPr>
          <w:t xml:space="preserve"> is also </w:t>
        </w:r>
      </w:ins>
      <w:ins w:id="127" w:author="Windows 用户" w:date="2022-01-02T15:11:00Z">
        <w:r w:rsidR="007825F4">
          <w:rPr>
            <w:rFonts w:cstheme="minorEastAsia"/>
            <w:color w:val="0070C0"/>
            <w:kern w:val="0"/>
          </w:rPr>
          <w:t xml:space="preserve">a </w:t>
        </w:r>
      </w:ins>
      <w:ins w:id="128" w:author="Windows 用户" w:date="2021-12-28T13:22:00Z">
        <w:r w:rsidR="00E94828">
          <w:rPr>
            <w:rFonts w:cstheme="minorEastAsia"/>
            <w:color w:val="0070C0"/>
            <w:kern w:val="0"/>
          </w:rPr>
          <w:t>key factor affecting the effect of resource leveling</w:t>
        </w:r>
      </w:ins>
      <w:ins w:id="129" w:author="Windows 用户" w:date="2021-12-27T10:35:00Z">
        <w:r w:rsidRPr="00090DCA">
          <w:rPr>
            <w:rFonts w:cstheme="minorEastAsia"/>
            <w:color w:val="0070C0"/>
            <w:kern w:val="0"/>
          </w:rPr>
          <w:t xml:space="preserve">. </w:t>
        </w:r>
      </w:ins>
      <w:ins w:id="130" w:author="Windows 用户" w:date="2021-12-28T12:22:00Z">
        <w:r w:rsidR="007F0BBA" w:rsidRPr="00D4444A">
          <w:rPr>
            <w:color w:val="0070C0"/>
          </w:rPr>
          <w:t>Resource leveling is usually achieved by shifting noncritical activities within their available floats. When activities are carried out in different periods, the demand for the same reso</w:t>
        </w:r>
        <w:bookmarkStart w:id="131" w:name="OLE_LINK58"/>
        <w:bookmarkStart w:id="132" w:name="OLE_LINK61"/>
        <w:r w:rsidR="007F0BBA" w:rsidRPr="00D4444A">
          <w:rPr>
            <w:color w:val="0070C0"/>
          </w:rPr>
          <w:t>urce can be alleviated.</w:t>
        </w:r>
        <w:bookmarkEnd w:id="131"/>
        <w:bookmarkEnd w:id="132"/>
        <w:r w:rsidR="007F0BBA" w:rsidRPr="00D4444A">
          <w:rPr>
            <w:color w:val="0070C0"/>
          </w:rPr>
          <w:t xml:space="preserve"> The greater the activity’s float, the more conducive it is to adjust the start time of the activity and make the use of resources more stable. </w:t>
        </w:r>
      </w:ins>
      <w:ins w:id="133" w:author="Windows 用户" w:date="2021-12-31T13:32:00Z">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ins>
      <w:ins w:id="134" w:author="Windows 用户" w:date="2021-12-31T13:34:00Z">
        <w:r w:rsidR="00143A4E">
          <w:rPr>
            <w:color w:val="0070C0"/>
          </w:rPr>
          <w:t>However, i</w:t>
        </w:r>
      </w:ins>
      <w:ins w:id="135" w:author="Windows 用户" w:date="2021-12-28T13:24:00Z">
        <w:r w:rsidR="00E94828" w:rsidRPr="00090DCA">
          <w:rPr>
            <w:color w:val="0070C0"/>
          </w:rPr>
          <w:t xml:space="preserve">n the flexible structure, the implementation activities and precedence relationship in the project are not fixed, </w:t>
        </w:r>
        <w:r w:rsidR="00E94828" w:rsidRPr="00090DCA">
          <w:rPr>
            <w:color w:val="0070C0"/>
          </w:rPr>
          <w:lastRenderedPageBreak/>
          <w:t xml:space="preserve">which </w:t>
        </w:r>
      </w:ins>
      <w:ins w:id="136" w:author="Windows 用户" w:date="2021-12-31T09:36:00Z">
        <w:r w:rsidR="001E46F8">
          <w:rPr>
            <w:color w:val="0070C0"/>
          </w:rPr>
          <w:t xml:space="preserve">affect </w:t>
        </w:r>
      </w:ins>
      <w:ins w:id="137" w:author="Windows 用户" w:date="2021-12-28T13:24:00Z">
        <w:r w:rsidR="00E94828" w:rsidRPr="00090DCA">
          <w:rPr>
            <w:color w:val="0070C0"/>
          </w:rPr>
          <w:t>the activity’s float. Therefore, the flexible structure is also the key to level resources and provides new possibilities for the effective use of resources</w:t>
        </w:r>
      </w:ins>
      <w:del w:id="138" w:author="Windows 用户" w:date="2021-12-27T15:00:00Z">
        <w:r w:rsidR="00786047" w:rsidDel="009156B4">
          <w:rPr>
            <w:rFonts w:cstheme="minorEastAsia"/>
            <w:color w:val="0070C0"/>
            <w:kern w:val="0"/>
          </w:rPr>
          <w:fldChar w:fldCharType="begin"/>
        </w:r>
        <w:r w:rsidR="00786047" w:rsidDel="009156B4">
          <w:rPr>
            <w:rFonts w:cstheme="minorEastAsia"/>
            <w:color w:val="0070C0"/>
            <w:kern w:val="0"/>
          </w:rPr>
          <w:delInstrText xml:space="preserve"> ADDIN EN.CITE &lt;EndNote&gt;&lt;Cite&gt;&lt;Author&gt;Kosztyán&lt;/Author&gt;&lt;Year&gt;2020&lt;/Year&gt;&lt;RecNum&gt;116&lt;/RecNum&gt;&lt;DisplayText&gt;(Kosztyán &amp;amp; Szalkai, 2020)&lt;/DisplayText&gt;&lt;record&gt;&lt;rec-number&gt;116&lt;/rec-number&gt;&lt;foreign-keys&gt;&lt;key app="EN" db-id="xffv0rxrjsrdz5ew9dbxfdvfpf5ept2v0pxz" timestamp="1640584467"&gt;116&lt;/key&gt;&lt;/foreign-keys&gt;&lt;ref-type name="Journal Article"&gt;17&lt;/ref-type&gt;&lt;contributors&gt;&lt;authors&gt;&lt;author&gt;Kosztyán, Zsolt T&lt;/author&gt;&lt;author&gt;Szalkai, István&lt;/author&gt;&lt;/authors&gt;&lt;/contributors&gt;&lt;titles&gt;&lt;title&gt;Multimode resource-constrained project scheduling in flexible projects&lt;/title&gt;&lt;secondary-title&gt;Journal of Global Optimization&lt;/secondary-title&gt;&lt;/titles&gt;&lt;periodical&gt;&lt;full-title&gt;Journal of Global Optimization&lt;/full-title&gt;&lt;/periodical&gt;&lt;pages&gt;211-241&lt;/pages&gt;&lt;volume&gt;76&lt;/volume&gt;&lt;number&gt;1&lt;/number&gt;&lt;dates&gt;&lt;year&gt;2020&lt;/year&gt;&lt;/dates&gt;&lt;isbn&gt;1573-2916&lt;/isbn&gt;&lt;urls&gt;&lt;/urls&gt;&lt;/record&gt;&lt;/Cite&gt;&lt;/EndNote&gt;</w:delInstrText>
        </w:r>
        <w:r w:rsidR="00786047" w:rsidDel="009156B4">
          <w:rPr>
            <w:rFonts w:cstheme="minorEastAsia"/>
            <w:color w:val="0070C0"/>
            <w:kern w:val="0"/>
          </w:rPr>
          <w:fldChar w:fldCharType="separate"/>
        </w:r>
        <w:r w:rsidR="00786047" w:rsidDel="009156B4">
          <w:rPr>
            <w:rFonts w:cstheme="minorEastAsia"/>
            <w:noProof/>
            <w:color w:val="0070C0"/>
            <w:kern w:val="0"/>
          </w:rPr>
          <w:delText>(Kosztyán &amp; Szalkai, 2020)</w:delText>
        </w:r>
        <w:r w:rsidR="00786047" w:rsidDel="009156B4">
          <w:rPr>
            <w:rFonts w:cstheme="minorEastAsia"/>
            <w:color w:val="0070C0"/>
            <w:kern w:val="0"/>
          </w:rPr>
          <w:fldChar w:fldCharType="end"/>
        </w:r>
      </w:del>
      <w:ins w:id="139" w:author="Windows 用户" w:date="2021-12-28T13:26:00Z">
        <w:r w:rsidR="00E94828" w:rsidRPr="00E94828">
          <w:rPr>
            <w:rFonts w:cstheme="minorEastAsia"/>
            <w:color w:val="0070C0"/>
            <w:kern w:val="0"/>
          </w:rPr>
          <w:t>.</w:t>
        </w:r>
      </w:ins>
    </w:p>
    <w:p w14:paraId="69B2E40A" w14:textId="36ABB6E8" w:rsidR="00D51131" w:rsidDel="00E94828" w:rsidRDefault="00D51131">
      <w:pPr>
        <w:ind w:firstLine="420"/>
        <w:rPr>
          <w:del w:id="140" w:author="Windows 用户" w:date="2021-12-28T13:26:00Z"/>
          <w:rFonts w:cstheme="minorEastAsia"/>
          <w:kern w:val="0"/>
        </w:rPr>
      </w:pPr>
    </w:p>
    <w:p w14:paraId="7BAB4E60" w14:textId="1EEBEFD0" w:rsidR="007D716A" w:rsidRPr="00BF5989" w:rsidRDefault="007D716A" w:rsidP="00CE6372">
      <w:pPr>
        <w:ind w:firstLine="420"/>
        <w:rPr>
          <w:rFonts w:cstheme="minorEastAsia"/>
          <w:color w:val="0070C0"/>
          <w:w w:val="107"/>
          <w:kern w:val="0"/>
          <w:rPrChange w:id="141" w:author="Windows 用户" w:date="2021-12-03T14:54:00Z">
            <w:rPr>
              <w:rFonts w:cstheme="minorEastAsia"/>
              <w:w w:val="107"/>
              <w:kern w:val="0"/>
            </w:rPr>
          </w:rPrChange>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further studied the complexity of the resource-constrained project scheduling problem (RCPSP) with generalized AND/OR constraints. Although these studies extend the logical relationships, all activities in the project still need to be implemented.</w:t>
      </w:r>
      <w:r w:rsidRPr="00A57B74">
        <w:t xml:space="preserve"> </w:t>
      </w:r>
      <w:r w:rsidRPr="00A57B74">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42" w:name="OLE_LINK10"/>
      <w:bookmarkStart w:id="143" w:name="OLE_LINK11"/>
      <w:r w:rsidRPr="00A57B74">
        <w:rPr>
          <w:rFonts w:cstheme="minorEastAsia"/>
          <w:w w:val="107"/>
          <w:kern w:val="0"/>
        </w:rPr>
        <w:t>the precedence relationships appear with the implemented activities.</w:t>
      </w:r>
      <w:bookmarkEnd w:id="142"/>
      <w:bookmarkEnd w:id="143"/>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tabu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w:t>
      </w:r>
      <w:del w:id="144" w:author="Windows 用户" w:date="2021-12-03T14:01:00Z">
        <w:r w:rsidRPr="00A57B74" w:rsidDel="00D34AB2">
          <w:rPr>
            <w:rFonts w:cstheme="minorEastAsia"/>
            <w:w w:val="107"/>
            <w:kern w:val="0"/>
          </w:rPr>
          <w:delText xml:space="preserve">although </w:delText>
        </w:r>
      </w:del>
      <w:r w:rsidRPr="00A57B74">
        <w:rPr>
          <w:rFonts w:cstheme="minorEastAsia"/>
          <w:w w:val="107"/>
          <w:kern w:val="0"/>
        </w:rPr>
        <w:t>activities could have one or more optional relationships with other activities</w:t>
      </w:r>
      <w:ins w:id="145" w:author="Windows 用户" w:date="2021-12-03T14:02:00Z">
        <w:r w:rsidR="00D34AB2">
          <w:rPr>
            <w:rFonts w:cstheme="minorEastAsia" w:hint="eastAsia"/>
            <w:w w:val="107"/>
            <w:kern w:val="0"/>
          </w:rPr>
          <w:t>.</w:t>
        </w:r>
      </w:ins>
      <w:del w:id="146" w:author="Windows 用户" w:date="2021-12-03T14:02:00Z">
        <w:r w:rsidRPr="00A57B74" w:rsidDel="00D34AB2">
          <w:rPr>
            <w:rFonts w:cstheme="minorEastAsia"/>
            <w:w w:val="107"/>
            <w:kern w:val="0"/>
          </w:rPr>
          <w:delText>,</w:delText>
        </w:r>
      </w:del>
      <w:r w:rsidRPr="00A57B74">
        <w:rPr>
          <w:rFonts w:cstheme="minorEastAsia"/>
          <w:w w:val="107"/>
          <w:kern w:val="0"/>
        </w:rPr>
        <w:t xml:space="preserve"> </w:t>
      </w:r>
      <w:ins w:id="147" w:author="Windows 用户" w:date="2021-12-03T14:04:00Z">
        <w:r w:rsidR="006C30A8" w:rsidRPr="00667210">
          <w:rPr>
            <w:rFonts w:cstheme="minorEastAsia"/>
            <w:color w:val="0070C0"/>
            <w:w w:val="107"/>
            <w:kern w:val="0"/>
            <w:rPrChange w:id="148" w:author="Windows 用户" w:date="2021-12-03T14:06:00Z">
              <w:rPr>
                <w:rFonts w:cstheme="minorEastAsia"/>
                <w:w w:val="107"/>
                <w:kern w:val="0"/>
              </w:rPr>
            </w:rPrChange>
          </w:rPr>
          <w:t xml:space="preserve">Choosing the type of optional relationship may affect the </w:t>
        </w:r>
        <w:r w:rsidR="004210A2" w:rsidRPr="00667210">
          <w:rPr>
            <w:rFonts w:cstheme="minorEastAsia"/>
            <w:color w:val="0070C0"/>
            <w:w w:val="107"/>
            <w:kern w:val="0"/>
            <w:rPrChange w:id="149" w:author="Windows 用户" w:date="2021-12-03T14:06:00Z">
              <w:rPr>
                <w:rFonts w:cstheme="minorEastAsia"/>
                <w:w w:val="107"/>
                <w:kern w:val="0"/>
              </w:rPr>
            </w:rPrChange>
          </w:rPr>
          <w:t>activit</w:t>
        </w:r>
      </w:ins>
      <w:ins w:id="150" w:author="Windows 用户" w:date="2021-12-03T14:05:00Z">
        <w:r w:rsidR="004210A2" w:rsidRPr="00667210">
          <w:rPr>
            <w:rFonts w:cstheme="minorEastAsia"/>
            <w:color w:val="0070C0"/>
            <w:w w:val="107"/>
            <w:kern w:val="0"/>
            <w:rPrChange w:id="151" w:author="Windows 用户" w:date="2021-12-03T14:06:00Z">
              <w:rPr>
                <w:rFonts w:cstheme="minorEastAsia"/>
                <w:w w:val="107"/>
                <w:kern w:val="0"/>
              </w:rPr>
            </w:rPrChange>
          </w:rPr>
          <w:t>y’</w:t>
        </w:r>
      </w:ins>
      <w:ins w:id="152" w:author="Windows 用户" w:date="2021-12-03T14:04:00Z">
        <w:r w:rsidR="006C30A8" w:rsidRPr="00667210">
          <w:rPr>
            <w:rFonts w:cstheme="minorEastAsia"/>
            <w:color w:val="0070C0"/>
            <w:w w:val="107"/>
            <w:kern w:val="0"/>
            <w:rPrChange w:id="153" w:author="Windows 用户" w:date="2021-12-03T14:06:00Z">
              <w:rPr>
                <w:rFonts w:cstheme="minorEastAsia"/>
                <w:w w:val="107"/>
                <w:kern w:val="0"/>
              </w:rPr>
            </w:rPrChange>
          </w:rPr>
          <w:t>s</w:t>
        </w:r>
      </w:ins>
      <w:ins w:id="154" w:author="Windows 用户" w:date="2021-12-03T14:05:00Z">
        <w:r w:rsidR="004210A2" w:rsidRPr="00667210">
          <w:rPr>
            <w:rFonts w:cstheme="minorEastAsia"/>
            <w:color w:val="0070C0"/>
            <w:w w:val="107"/>
            <w:kern w:val="0"/>
            <w:rPrChange w:id="155" w:author="Windows 用户" w:date="2021-12-03T14:06:00Z">
              <w:rPr>
                <w:rFonts w:cstheme="minorEastAsia"/>
                <w:w w:val="107"/>
                <w:kern w:val="0"/>
              </w:rPr>
            </w:rPrChange>
          </w:rPr>
          <w:t xml:space="preserve"> float</w:t>
        </w:r>
      </w:ins>
      <w:ins w:id="156" w:author="Windows 用户" w:date="2021-12-03T14:04:00Z">
        <w:r w:rsidR="006C30A8" w:rsidRPr="00667210">
          <w:rPr>
            <w:rFonts w:cstheme="minorEastAsia"/>
            <w:color w:val="0070C0"/>
            <w:w w:val="107"/>
            <w:kern w:val="0"/>
            <w:rPrChange w:id="157" w:author="Windows 用户" w:date="2021-12-03T14:06:00Z">
              <w:rPr>
                <w:rFonts w:cstheme="minorEastAsia"/>
                <w:w w:val="107"/>
                <w:kern w:val="0"/>
              </w:rPr>
            </w:rPrChange>
          </w:rPr>
          <w:t xml:space="preserve"> and provide additional flexibility </w:t>
        </w:r>
      </w:ins>
      <w:ins w:id="158" w:author="Windows 用户" w:date="2021-12-03T14:05:00Z">
        <w:r w:rsidR="004210A2" w:rsidRPr="00667210">
          <w:rPr>
            <w:rFonts w:cstheme="minorEastAsia"/>
            <w:color w:val="0070C0"/>
            <w:w w:val="107"/>
            <w:kern w:val="0"/>
            <w:rPrChange w:id="159" w:author="Windows 用户" w:date="2021-12-03T14:06:00Z">
              <w:rPr>
                <w:rFonts w:cstheme="minorEastAsia"/>
                <w:w w:val="107"/>
                <w:kern w:val="0"/>
              </w:rPr>
            </w:rPrChange>
          </w:rPr>
          <w:t>to level the</w:t>
        </w:r>
      </w:ins>
      <w:ins w:id="160" w:author="Windows 用户" w:date="2021-12-03T14:04:00Z">
        <w:r w:rsidR="006C30A8" w:rsidRPr="00667210">
          <w:rPr>
            <w:rFonts w:cstheme="minorEastAsia"/>
            <w:color w:val="0070C0"/>
            <w:w w:val="107"/>
            <w:kern w:val="0"/>
            <w:rPrChange w:id="161" w:author="Windows 用户" w:date="2021-12-03T14:06:00Z">
              <w:rPr>
                <w:rFonts w:cstheme="minorEastAsia"/>
                <w:w w:val="107"/>
                <w:kern w:val="0"/>
              </w:rPr>
            </w:rPrChange>
          </w:rPr>
          <w:t xml:space="preserve"> resource requirements.</w:t>
        </w:r>
      </w:ins>
      <w:ins w:id="162" w:author="Windows 用户" w:date="2021-12-03T14:06:00Z">
        <w:r w:rsidR="00667210">
          <w:rPr>
            <w:rFonts w:cstheme="minorEastAsia"/>
            <w:color w:val="0070C0"/>
            <w:w w:val="107"/>
            <w:kern w:val="0"/>
          </w:rPr>
          <w:t xml:space="preserve"> </w:t>
        </w:r>
      </w:ins>
      <w:ins w:id="163" w:author="Windows 用户" w:date="2021-12-03T14:51:00Z">
        <w:r w:rsidR="00934CBB" w:rsidRPr="009008D1">
          <w:rPr>
            <w:color w:val="0070C0"/>
          </w:rPr>
          <w:t>Jaskowski</w:t>
        </w:r>
      </w:ins>
      <w:ins w:id="164" w:author="Windows 用户" w:date="2021-12-03T14:52:00Z">
        <w:r w:rsidR="00934CBB">
          <w:rPr>
            <w:color w:val="0070C0"/>
          </w:rPr>
          <w:t xml:space="preserve"> and </w:t>
        </w:r>
      </w:ins>
      <w:ins w:id="165" w:author="Windows 用户" w:date="2021-12-03T14:51:00Z">
        <w:r w:rsidR="00934CBB" w:rsidRPr="009008D1">
          <w:rPr>
            <w:color w:val="0070C0"/>
          </w:rPr>
          <w:t>Biruk</w:t>
        </w:r>
      </w:ins>
      <w:ins w:id="166" w:author="Windows 用户" w:date="2021-12-03T14:52:00Z">
        <w:r w:rsidR="00934CBB">
          <w:rPr>
            <w:rFonts w:hint="eastAsia"/>
            <w:color w:val="0070C0"/>
          </w:rPr>
          <w:t xml:space="preserve"> (</w:t>
        </w:r>
        <w:r w:rsidR="00934CBB">
          <w:rPr>
            <w:color w:val="0070C0"/>
          </w:rPr>
          <w:t xml:space="preserve">2018) </w:t>
        </w:r>
      </w:ins>
      <w:ins w:id="167" w:author="Windows 用户" w:date="2021-12-03T15:00:00Z">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ins>
      <w:ins w:id="168" w:author="Windows 用户" w:date="2021-12-03T15:01:00Z">
        <w:r w:rsidR="0052126D">
          <w:rPr>
            <w:color w:val="0070C0"/>
          </w:rPr>
          <w:t>leveling</w:t>
        </w:r>
      </w:ins>
      <w:ins w:id="169" w:author="Windows 用户" w:date="2021-12-03T15:00:00Z">
        <w:r w:rsidR="00981FFB" w:rsidRPr="00981FFB">
          <w:rPr>
            <w:color w:val="0070C0"/>
          </w:rPr>
          <w:t xml:space="preserve"> problem, allowing activities to be executed in reverse order or in parallel.  T</w:t>
        </w:r>
      </w:ins>
      <w:ins w:id="170" w:author="Windows 用户" w:date="2021-12-03T15:01:00Z">
        <w:r w:rsidR="0052126D">
          <w:rPr>
            <w:color w:val="0070C0"/>
          </w:rPr>
          <w:t>hey</w:t>
        </w:r>
      </w:ins>
      <w:ins w:id="171" w:author="Windows 用户" w:date="2021-12-03T15:00:00Z">
        <w:r w:rsidR="007A1AAE">
          <w:rPr>
            <w:color w:val="0070C0"/>
          </w:rPr>
          <w:t xml:space="preserve"> use</w:t>
        </w:r>
        <w:r w:rsidR="00981FFB" w:rsidRPr="00981FFB">
          <w:rPr>
            <w:color w:val="0070C0"/>
          </w:rPr>
          <w:t xml:space="preserve"> an example to illustrate that the soft </w:t>
        </w:r>
      </w:ins>
      <w:ins w:id="172" w:author="Windows 用户" w:date="2021-12-03T15:02:00Z">
        <w:r w:rsidR="00EE266A">
          <w:rPr>
            <w:color w:val="0070C0"/>
          </w:rPr>
          <w:t>precedence</w:t>
        </w:r>
      </w:ins>
      <w:ins w:id="173" w:author="Windows 用户" w:date="2021-12-03T15:00:00Z">
        <w:r w:rsidR="00981FFB" w:rsidRPr="00981FFB">
          <w:rPr>
            <w:color w:val="0070C0"/>
          </w:rPr>
          <w:t xml:space="preserve"> relationship </w:t>
        </w:r>
      </w:ins>
      <w:ins w:id="174" w:author="Windows 用户" w:date="2021-12-03T15:05:00Z">
        <w:r w:rsidR="007A1AAE">
          <w:rPr>
            <w:color w:val="0070C0"/>
          </w:rPr>
          <w:t>makes the</w:t>
        </w:r>
      </w:ins>
      <w:ins w:id="175" w:author="Windows 用户" w:date="2021-12-03T15:00:00Z">
        <w:r w:rsidR="00981FFB" w:rsidRPr="00981FFB">
          <w:rPr>
            <w:color w:val="0070C0"/>
          </w:rPr>
          <w:t xml:space="preserve"> </w:t>
        </w:r>
      </w:ins>
      <w:ins w:id="176" w:author="Windows 用户" w:date="2021-12-03T15:05:00Z">
        <w:r w:rsidR="007A1AAE" w:rsidRPr="00981FFB">
          <w:rPr>
            <w:color w:val="0070C0"/>
          </w:rPr>
          <w:t xml:space="preserve">activities </w:t>
        </w:r>
        <w:r w:rsidR="007A1AAE">
          <w:rPr>
            <w:color w:val="0070C0"/>
          </w:rPr>
          <w:t xml:space="preserve">have </w:t>
        </w:r>
      </w:ins>
      <w:ins w:id="177" w:author="Windows 用户" w:date="2021-12-03T15:00:00Z">
        <w:r w:rsidR="00981FFB" w:rsidRPr="00981FFB">
          <w:rPr>
            <w:color w:val="0070C0"/>
          </w:rPr>
          <w:t xml:space="preserve">greater </w:t>
        </w:r>
      </w:ins>
      <w:ins w:id="178" w:author="Windows 用户" w:date="2021-12-03T15:03:00Z">
        <w:r w:rsidR="001F4289">
          <w:rPr>
            <w:color w:val="0070C0"/>
          </w:rPr>
          <w:t>float</w:t>
        </w:r>
      </w:ins>
      <w:ins w:id="179" w:author="Windows 用户" w:date="2021-12-03T15:00:00Z">
        <w:r w:rsidR="00981FFB" w:rsidRPr="00981FFB">
          <w:rPr>
            <w:color w:val="0070C0"/>
          </w:rPr>
          <w:t xml:space="preserve"> and can obtain schedules with higher resource utilization.</w:t>
        </w:r>
      </w:ins>
      <w:ins w:id="180" w:author="Windows 用户" w:date="2021-12-03T15:08:00Z">
        <w:r w:rsidR="00CE6372" w:rsidRPr="00A57B74" w:rsidDel="00CF6D1C">
          <w:rPr>
            <w:rFonts w:cstheme="minorEastAsia"/>
            <w:w w:val="107"/>
            <w:kern w:val="0"/>
          </w:rPr>
          <w:t xml:space="preserve"> </w:t>
        </w:r>
        <w:r w:rsidR="00CE6372" w:rsidRPr="00CE6372">
          <w:rPr>
            <w:rFonts w:cstheme="minorEastAsia"/>
            <w:color w:val="0070C0"/>
            <w:w w:val="107"/>
            <w:kern w:val="0"/>
            <w:rPrChange w:id="181" w:author="Windows 用户" w:date="2021-12-03T15:09:00Z">
              <w:rPr>
                <w:rFonts w:cstheme="minorEastAsia"/>
                <w:w w:val="107"/>
                <w:kern w:val="0"/>
              </w:rPr>
            </w:rPrChange>
          </w:rPr>
          <w:t xml:space="preserve">Although these studies increase the </w:t>
        </w:r>
        <w:r w:rsidR="00CE6372" w:rsidRPr="00CE6372">
          <w:rPr>
            <w:rFonts w:cstheme="minorEastAsia"/>
            <w:color w:val="0070C0"/>
            <w:w w:val="107"/>
            <w:kern w:val="0"/>
            <w:rPrChange w:id="182" w:author="Windows 用户" w:date="2021-12-03T15:09:00Z">
              <w:rPr>
                <w:rFonts w:cstheme="minorEastAsia"/>
                <w:w w:val="107"/>
                <w:kern w:val="0"/>
              </w:rPr>
            </w:rPrChange>
          </w:rPr>
          <w:lastRenderedPageBreak/>
          <w:t xml:space="preserve">flexibility of resource </w:t>
        </w:r>
      </w:ins>
      <w:ins w:id="183" w:author="Windows 用户" w:date="2021-12-03T15:10:00Z">
        <w:r w:rsidR="006C093D">
          <w:rPr>
            <w:rFonts w:cstheme="minorEastAsia" w:hint="eastAsia"/>
            <w:color w:val="0070C0"/>
            <w:w w:val="107"/>
            <w:kern w:val="0"/>
          </w:rPr>
          <w:t>leveling</w:t>
        </w:r>
        <w:r w:rsidR="006C093D">
          <w:rPr>
            <w:rFonts w:cstheme="minorEastAsia"/>
            <w:color w:val="0070C0"/>
            <w:w w:val="107"/>
            <w:kern w:val="0"/>
          </w:rPr>
          <w:t xml:space="preserve"> </w:t>
        </w:r>
      </w:ins>
      <w:ins w:id="184" w:author="Windows 用户" w:date="2021-12-03T15:08:00Z">
        <w:r w:rsidR="00CE6372" w:rsidRPr="00CE6372">
          <w:rPr>
            <w:rFonts w:cstheme="minorEastAsia"/>
            <w:color w:val="0070C0"/>
            <w:w w:val="107"/>
            <w:kern w:val="0"/>
            <w:rPrChange w:id="185" w:author="Windows 用户" w:date="2021-12-03T15:09:00Z">
              <w:rPr>
                <w:rFonts w:cstheme="minorEastAsia"/>
                <w:w w:val="107"/>
                <w:kern w:val="0"/>
              </w:rPr>
            </w:rPrChange>
          </w:rPr>
          <w:t xml:space="preserve">by considering changing the type of </w:t>
        </w:r>
      </w:ins>
      <w:ins w:id="186" w:author="Windows 用户" w:date="2021-12-16T14:40:00Z">
        <w:r w:rsidR="00501EDB">
          <w:rPr>
            <w:rFonts w:cstheme="minorEastAsia" w:hint="eastAsia"/>
            <w:color w:val="0070C0"/>
            <w:w w:val="107"/>
            <w:kern w:val="0"/>
          </w:rPr>
          <w:t>precedence</w:t>
        </w:r>
        <w:r w:rsidR="00501EDB">
          <w:rPr>
            <w:rFonts w:cstheme="minorEastAsia"/>
            <w:color w:val="0070C0"/>
            <w:w w:val="107"/>
            <w:kern w:val="0"/>
          </w:rPr>
          <w:t xml:space="preserve"> </w:t>
        </w:r>
      </w:ins>
      <w:ins w:id="187" w:author="Windows 用户" w:date="2021-12-03T15:08:00Z">
        <w:r w:rsidR="00CE6372" w:rsidRPr="00CE6372">
          <w:rPr>
            <w:rFonts w:cstheme="minorEastAsia"/>
            <w:color w:val="0070C0"/>
            <w:w w:val="107"/>
            <w:kern w:val="0"/>
            <w:rPrChange w:id="188" w:author="Windows 用户" w:date="2021-12-03T15:09:00Z">
              <w:rPr>
                <w:rFonts w:cstheme="minorEastAsia"/>
                <w:w w:val="107"/>
                <w:kern w:val="0"/>
              </w:rPr>
            </w:rPrChange>
          </w:rPr>
          <w:t xml:space="preserve">relationship, </w:t>
        </w:r>
      </w:ins>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34B1E18" w:rsidR="007D716A" w:rsidRPr="00A57B74" w:rsidRDefault="007D716A" w:rsidP="001F1E24">
      <w:pPr>
        <w:ind w:firstLineChars="0" w:firstLine="420"/>
      </w:pPr>
      <w:r w:rsidRPr="00A57B74">
        <w:t xml:space="preserve">(2) For the RLP-PS, we design a </w:t>
      </w:r>
      <w:bookmarkStart w:id="189" w:name="OLE_LINK29"/>
      <w:bookmarkStart w:id="190" w:name="OLE_LINK35"/>
      <w:r w:rsidRPr="00A57B74">
        <w:t>two-stage heuristic algorithm</w:t>
      </w:r>
      <w:bookmarkEnd w:id="189"/>
      <w:bookmarkEnd w:id="190"/>
      <w:r w:rsidRPr="00A57B74">
        <w:t xml:space="preserve"> (TSHA) and a</w:t>
      </w:r>
      <w:del w:id="191" w:author="Windows 用户" w:date="2021-11-18T21:32:00Z">
        <w:r w:rsidRPr="00A57B74" w:rsidDel="008A1EC3">
          <w:delText>n</w:delText>
        </w:r>
      </w:del>
      <w:r w:rsidRPr="00A57B74">
        <w:t xml:space="preserve"> </w:t>
      </w:r>
      <w:ins w:id="192" w:author="Windows 用户" w:date="2021-11-18T21:32:00Z">
        <w:r w:rsidR="008A1EC3" w:rsidRPr="009348F2">
          <w:rPr>
            <w:color w:val="0070C0"/>
            <w:rPrChange w:id="193" w:author="Windows 用户" w:date="2021-12-06T14:16:00Z">
              <w:rPr/>
            </w:rPrChange>
          </w:rPr>
          <w:t>customized</w:t>
        </w:r>
      </w:ins>
      <w:del w:id="194" w:author="Windows 用户" w:date="2021-11-18T21:32:00Z">
        <w:r w:rsidRPr="009348F2" w:rsidDel="008A1EC3">
          <w:rPr>
            <w:color w:val="0070C0"/>
            <w:rPrChange w:id="195" w:author="Windows 用户" w:date="2021-12-06T14:16:00Z">
              <w:rPr/>
            </w:rPrChange>
          </w:rPr>
          <w:delText>improved</w:delText>
        </w:r>
      </w:del>
      <w:ins w:id="196" w:author="Windows 用户" w:date="2021-11-18T21:32:00Z">
        <w:r w:rsidR="008A1EC3" w:rsidRPr="009348F2">
          <w:rPr>
            <w:color w:val="0070C0"/>
            <w:rPrChange w:id="197" w:author="Windows 用户" w:date="2021-12-06T14:16:00Z">
              <w:rPr/>
            </w:rPrChange>
          </w:rPr>
          <w:t xml:space="preserve"> </w:t>
        </w:r>
      </w:ins>
      <w:del w:id="198" w:author="Windows 用户" w:date="2021-11-18T21:32:00Z">
        <w:r w:rsidRPr="00A57B74" w:rsidDel="008A1EC3">
          <w:delText xml:space="preserve"> </w:delText>
        </w:r>
      </w:del>
      <w:r w:rsidRPr="00A57B74">
        <w:t>genetic algorithm (GA) from the perspectives of problem decomposition and integration, respectively. Our TSHA is composed of several priority rules and can quickly find feasible solutions. In our GA, we devise a special schedule encoding/decoding process, a crossover operator and a mutation operator according to the characteristics of the RLP-PS. In addition, a local improvement method is integrated into the GA to further improve the obtained schedule.</w:t>
      </w:r>
    </w:p>
    <w:p w14:paraId="367F03D5" w14:textId="77777777" w:rsidR="007D716A" w:rsidRPr="00A57B74" w:rsidRDefault="007D716A" w:rsidP="001F1E24">
      <w:pPr>
        <w:ind w:firstLineChars="0" w:firstLine="420"/>
      </w:pPr>
      <w:r w:rsidRPr="00A57B74">
        <w:t xml:space="preserve">(3) </w:t>
      </w:r>
      <w:bookmarkStart w:id="199" w:name="OLE_LINK99"/>
      <w:bookmarkStart w:id="200"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GA. In addition, the impacts of various factors on the performance of our GA are analyzed.</w:t>
      </w:r>
    </w:p>
    <w:bookmarkEnd w:id="199"/>
    <w:bookmarkEnd w:id="200"/>
    <w:p w14:paraId="41C2C225" w14:textId="2B8E9704" w:rsidR="007D716A" w:rsidRPr="00A57B74" w:rsidRDefault="007D716A" w:rsidP="001F1E24">
      <w:pPr>
        <w:ind w:firstLine="420"/>
      </w:pPr>
      <w:r w:rsidRPr="00A57B74">
        <w:t>The remainder of this paper is organized as follows: In Section 2, we describe the RLP-PS and present the corresponding nonlinear and linear integer programming models. A TSHA and a</w:t>
      </w:r>
      <w:del w:id="201" w:author="Windows 用户" w:date="2021-11-18T21:32:00Z">
        <w:r w:rsidRPr="00A57B74" w:rsidDel="008A1EC3">
          <w:delText>n</w:delText>
        </w:r>
      </w:del>
      <w:r w:rsidRPr="00A57B74">
        <w:t xml:space="preserve"> </w:t>
      </w:r>
      <w:ins w:id="202" w:author="Windows 用户" w:date="2021-11-18T21:32:00Z">
        <w:r w:rsidR="008A1EC3" w:rsidRPr="009348F2">
          <w:rPr>
            <w:color w:val="0070C0"/>
            <w:rPrChange w:id="203" w:author="Windows 用户" w:date="2021-12-06T14:16:00Z">
              <w:rPr/>
            </w:rPrChange>
          </w:rPr>
          <w:t>customized</w:t>
        </w:r>
      </w:ins>
      <w:del w:id="204" w:author="Windows 用户" w:date="2021-11-18T21:32:00Z">
        <w:r w:rsidRPr="009348F2" w:rsidDel="008A1EC3">
          <w:rPr>
            <w:color w:val="0070C0"/>
            <w:rPrChange w:id="205" w:author="Windows 用户" w:date="2021-12-06T14:16:00Z">
              <w:rPr/>
            </w:rPrChange>
          </w:rPr>
          <w:delText>improved</w:delText>
        </w:r>
      </w:del>
      <w:r w:rsidRPr="009348F2">
        <w:rPr>
          <w:color w:val="0070C0"/>
          <w:rPrChange w:id="206" w:author="Windows 用户" w:date="2021-12-06T14:16:00Z">
            <w:rPr/>
          </w:rPrChange>
        </w:rPr>
        <w:t xml:space="preserve"> </w:t>
      </w:r>
      <w:r w:rsidRPr="00A57B74">
        <w:t>GA 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77777777"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07" w:name="OLE_LINK27"/>
        <w:bookmarkStart w:id="208" w:name="OLE_LINK28"/>
        <m:r>
          <w:rPr>
            <w:rFonts w:ascii="Cambria Math" w:hAnsi="Cambria Math"/>
          </w:rPr>
          <m:t>A</m:t>
        </m:r>
        <w:bookmarkEnd w:id="207"/>
        <w:bookmarkEnd w:id="208"/>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here </w:t>
      </w:r>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start precedence relationships with zero-time-lag, which means that each activity cannot be started until all its predecessors have been completed. Wh</w:t>
      </w:r>
      <w:bookmarkStart w:id="209" w:name="OLE_LINK40"/>
      <w:bookmarkStart w:id="210"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09"/>
      <w:bookmarkEnd w:id="210"/>
      <w:r w:rsidRPr="00A57B74">
        <w:t xml:space="preserve"> activity </w:t>
      </w:r>
      <m:oMath>
        <m:r>
          <w:rPr>
            <w:rFonts w:ascii="Cambria Math" w:hAnsi="Cambria Math"/>
          </w:rPr>
          <m:t>i</m:t>
        </m:r>
      </m:oMath>
      <w:r w:rsidRPr="00A57B74">
        <w:t xml:space="preserve"> is the predecessor of </w:t>
      </w:r>
      <w:r w:rsidRPr="00A57B74">
        <w:lastRenderedPageBreak/>
        <w:t xml:space="preserve">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11" w:name="OLE_LINK71"/>
      <w:bookmarkStart w:id="212" w:name="OLE_LINK72"/>
      <w:r w:rsidRPr="00A57B74">
        <w:t xml:space="preserve">successor </w:t>
      </w:r>
      <w:bookmarkEnd w:id="211"/>
      <w:bookmarkEnd w:id="212"/>
      <w:r w:rsidRPr="00A57B74">
        <w:t xml:space="preserve">of activity </w:t>
      </w:r>
      <m:oMath>
        <m:r>
          <w:rPr>
            <w:rFonts w:ascii="Cambria Math" w:hAnsi="Cambria Math"/>
          </w:rPr>
          <m:t>i</m:t>
        </m:r>
      </m:oMath>
      <w:r w:rsidRPr="00A57B74">
        <w:t xml:space="preserve">. Each non-dummy activity has a duration </w:t>
      </w:r>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by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is </w:t>
      </w:r>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is </w:t>
      </w:r>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period </w:t>
      </w:r>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w:ins w:id="213" w:author="Windows 用户" w:date="2021-11-17T15:52:00Z">
            <m:rPr>
              <m:sty m:val="p"/>
            </m:rPr>
            <w:rPr>
              <w:rFonts w:ascii="Cambria Math" w:hAnsi="Cambria Math"/>
              <w:color w:val="0070C0"/>
              <w:rPrChange w:id="214" w:author="Windows 用户" w:date="2021-12-06T14:17:00Z">
                <w:rPr>
                  <w:rFonts w:ascii="Cambria Math" w:hAnsi="Cambria Math"/>
                </w:rPr>
              </w:rPrChange>
            </w:rPr>
            <m:t>&lt;</m:t>
          </w:ins>
        </m:r>
        <m:r>
          <w:del w:id="215" w:author="Windows 用户" w:date="2021-11-17T15:52:00Z">
            <w:rPr>
              <w:rFonts w:ascii="Cambria Math" w:hAnsi="Cambria Math" w:hint="eastAsia"/>
            </w:rPr>
            <m:t>≤</m:t>
          </w:del>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2FA2E193"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216" w:name="OLE_LINK78"/>
      <w:bookmarkStart w:id="217" w:name="OLE_LINK79"/>
      <w:r w:rsidRPr="00A57B74">
        <w:t>Performing the project with any feasible structure is able to achieve the planned objective of the project</w:t>
      </w:r>
      <w:ins w:id="218" w:author="Windows 用户" w:date="2021-12-04T16:07:00Z">
        <w:r w:rsidR="002F6311">
          <w:rPr>
            <w:rFonts w:hint="eastAsia"/>
          </w:rPr>
          <w:t>,</w:t>
        </w:r>
        <w:r w:rsidR="002F6311">
          <w:t xml:space="preserve"> </w:t>
        </w:r>
        <w:r w:rsidR="002F6311" w:rsidRPr="002F6311">
          <w:rPr>
            <w:color w:val="0070C0"/>
            <w:rPrChange w:id="219" w:author="Windows 用户" w:date="2021-12-04T16:07:00Z">
              <w:rPr/>
            </w:rPrChange>
          </w:rPr>
          <w:t>however, different project structures have different effects on the flexibility of the construction schedule</w:t>
        </w:r>
      </w:ins>
      <w:ins w:id="220" w:author="Windows 用户" w:date="2021-12-31T12:41:00Z">
        <w:r w:rsidR="00133C67">
          <w:rPr>
            <w:rFonts w:hint="eastAsia"/>
            <w:color w:val="0070C0"/>
          </w:rPr>
          <w:t>,</w:t>
        </w:r>
        <w:r w:rsidR="00133C67">
          <w:rPr>
            <w:color w:val="0070C0"/>
          </w:rPr>
          <w:t xml:space="preserve"> </w:t>
        </w:r>
      </w:ins>
      <w:ins w:id="221" w:author="Windows 用户" w:date="2021-12-31T12:43:00Z">
        <w:r w:rsidR="00040EB2">
          <w:rPr>
            <w:color w:val="0070C0"/>
          </w:rPr>
          <w:t>s</w:t>
        </w:r>
        <w:r w:rsidR="00040EB2" w:rsidRPr="00040EB2">
          <w:rPr>
            <w:color w:val="0070C0"/>
          </w:rPr>
          <w:t>ome project structures can provide more floating time and are more likely to reduce fluctuations in resource usage</w:t>
        </w:r>
      </w:ins>
      <w:ins w:id="222" w:author="Windows 用户" w:date="2021-12-04T16:07:00Z">
        <w:r w:rsidR="002F6311" w:rsidRPr="002F6311">
          <w:rPr>
            <w:color w:val="0070C0"/>
            <w:rPrChange w:id="223" w:author="Windows 用户" w:date="2021-12-04T16:07:00Z">
              <w:rPr/>
            </w:rPrChange>
          </w:rPr>
          <w:t>.</w:t>
        </w:r>
      </w:ins>
      <w:ins w:id="224" w:author="Windows 用户" w:date="2022-01-07T09:10:00Z">
        <w:r w:rsidR="00AE29D2">
          <w:rPr>
            <w:color w:val="0070C0"/>
          </w:rPr>
          <w:t xml:space="preserve"> </w:t>
        </w:r>
      </w:ins>
      <w:del w:id="225" w:author="Windows 用户" w:date="2021-12-04T16:07:00Z">
        <w:r w:rsidRPr="00A57B74" w:rsidDel="002F6311">
          <w:delText>.</w:delText>
        </w:r>
      </w:del>
    </w:p>
    <w:bookmarkEnd w:id="216"/>
    <w:bookmarkEnd w:id="217"/>
    <w:p w14:paraId="53880168" w14:textId="6D0117E2"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del w:id="226" w:author="Windows 用户" w:date="2021-12-18T13:37:00Z">
        <w:r w:rsidRPr="00A57B74" w:rsidDel="00F367D5">
          <w:delText xml:space="preserve">; </w:delText>
        </w:r>
      </w:del>
      <w:ins w:id="227" w:author="Windows 用户" w:date="2021-12-18T13:37:00Z">
        <w:r w:rsidR="00F367D5">
          <w:t>,</w:t>
        </w:r>
        <w:r w:rsidR="00F367D5" w:rsidRPr="00A57B74">
          <w:t xml:space="preserve"> </w:t>
        </w:r>
      </w:ins>
      <w:r w:rsidRPr="00A57B74">
        <w:t>but it is not the case for other activities.</w:t>
      </w:r>
    </w:p>
    <w:p w14:paraId="4268BC42" w14:textId="7A670EAF"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subsets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highlight w:val="yellow"/>
              </w:rPr>
            </m:ctrlPr>
          </m:sSubSupPr>
          <m:e>
            <m:r>
              <w:rPr>
                <w:rFonts w:ascii="Cambria Math" w:hAnsi="Cambria Math" w:hint="eastAsia"/>
                <w:highlight w:val="yellow"/>
                <w:rPrChange w:id="228" w:author="Windows 用户" w:date="2021-11-17T15:53:00Z">
                  <w:rPr>
                    <w:rFonts w:ascii="Cambria Math" w:hAnsi="Cambria Math" w:hint="eastAsia"/>
                  </w:rPr>
                </w:rPrChange>
              </w:rPr>
              <m:t>∪</m:t>
            </m:r>
          </m:e>
          <m:sub>
            <m:r>
              <w:rPr>
                <w:rFonts w:ascii="Cambria Math" w:hAnsi="Cambria Math"/>
                <w:highlight w:val="yellow"/>
                <w:rPrChange w:id="229" w:author="Windows 用户" w:date="2021-11-17T15:53:00Z">
                  <w:rPr>
                    <w:rFonts w:ascii="Cambria Math" w:hAnsi="Cambria Math"/>
                  </w:rPr>
                </w:rPrChange>
              </w:rPr>
              <m:t>e=1</m:t>
            </m:r>
          </m:sub>
          <m:sup>
            <m:r>
              <w:rPr>
                <w:rFonts w:ascii="Cambria Math" w:hAnsi="Cambria Math"/>
                <w:highlight w:val="yellow"/>
                <w:rPrChange w:id="230"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1" w:author="Windows 用户" w:date="2021-11-17T15:53:00Z">
                  <w:rPr>
                    <w:rFonts w:ascii="Cambria Math" w:hAnsi="Cambria Math" w:cs="Times New Roman"/>
                  </w:rPr>
                </w:rPrChange>
              </w:rPr>
              <m:t>Q</m:t>
            </m:r>
          </m:e>
          <m:sub>
            <m:r>
              <w:rPr>
                <w:rFonts w:ascii="Cambria Math" w:hAnsi="Cambria Math" w:cs="Times New Roman"/>
                <w:highlight w:val="yellow"/>
                <w:rPrChange w:id="232" w:author="Windows 用户" w:date="2021-11-17T15:53:00Z">
                  <w:rPr>
                    <w:rFonts w:ascii="Cambria Math" w:hAnsi="Cambria Math" w:cs="Times New Roman"/>
                  </w:rPr>
                </w:rPrChange>
              </w:rPr>
              <m:t>e</m:t>
            </m:r>
          </m:sub>
        </m:sSub>
        <m:r>
          <w:rPr>
            <w:rFonts w:ascii="Cambria Math" w:hAnsi="Cambria Math" w:cs="Times New Roman"/>
            <w:highlight w:val="yellow"/>
            <w:rPrChange w:id="233" w:author="Windows 用户" w:date="2021-11-17T15:53:00Z">
              <w:rPr>
                <w:rFonts w:ascii="Cambria Math" w:hAnsi="Cambria Math" w:cs="Times New Roman"/>
              </w:rPr>
            </w:rPrChange>
          </w:rPr>
          <m:t>=Q</m:t>
        </m:r>
      </m:oMath>
      <w:r w:rsidRPr="00587E35">
        <w:rPr>
          <w:highlight w:val="yellow"/>
          <w:rPrChange w:id="234" w:author="Windows 用户" w:date="2021-11-17T15:53:00Z">
            <w:rPr/>
          </w:rPrChange>
        </w:rPr>
        <w:t xml:space="preserve">, </w:t>
      </w:r>
      <m:oMath>
        <m:sSubSup>
          <m:sSubSupPr>
            <m:ctrlPr>
              <w:rPr>
                <w:rFonts w:ascii="Cambria Math" w:hAnsi="Cambria Math"/>
                <w:i/>
                <w:highlight w:val="yellow"/>
              </w:rPr>
            </m:ctrlPr>
          </m:sSubSupPr>
          <m:e>
            <m:r>
              <w:rPr>
                <w:rFonts w:ascii="Cambria Math" w:hAnsi="Cambria Math" w:hint="eastAsia"/>
                <w:highlight w:val="yellow"/>
                <w:rPrChange w:id="235" w:author="Windows 用户" w:date="2021-11-17T15:53:00Z">
                  <w:rPr>
                    <w:rFonts w:ascii="Cambria Math" w:hAnsi="Cambria Math" w:hint="eastAsia"/>
                  </w:rPr>
                </w:rPrChange>
              </w:rPr>
              <m:t>∩</m:t>
            </m:r>
          </m:e>
          <m:sub>
            <m:r>
              <w:rPr>
                <w:rFonts w:ascii="Cambria Math" w:hAnsi="Cambria Math"/>
                <w:highlight w:val="yellow"/>
                <w:rPrChange w:id="236" w:author="Windows 用户" w:date="2021-11-17T15:53:00Z">
                  <w:rPr>
                    <w:rFonts w:ascii="Cambria Math" w:hAnsi="Cambria Math"/>
                  </w:rPr>
                </w:rPrChange>
              </w:rPr>
              <m:t>e=1</m:t>
            </m:r>
          </m:sub>
          <m:sup>
            <m:r>
              <w:rPr>
                <w:rFonts w:ascii="Cambria Math" w:hAnsi="Cambria Math"/>
                <w:highlight w:val="yellow"/>
                <w:rPrChange w:id="237" w:author="Windows 用户" w:date="2021-11-17T15:53:00Z">
                  <w:rPr>
                    <w:rFonts w:ascii="Cambria Math" w:hAnsi="Cambria Math"/>
                  </w:rPr>
                </w:rPrChange>
              </w:rPr>
              <m:t>E</m:t>
            </m:r>
          </m:sup>
        </m:sSubSup>
        <m:sSub>
          <m:sSubPr>
            <m:ctrlPr>
              <w:rPr>
                <w:rFonts w:ascii="Cambria Math" w:hAnsi="Cambria Math" w:cs="Times New Roman"/>
                <w:highlight w:val="yellow"/>
              </w:rPr>
            </m:ctrlPr>
          </m:sSubPr>
          <m:e>
            <m:r>
              <w:rPr>
                <w:rFonts w:ascii="Cambria Math" w:hAnsi="Cambria Math" w:cs="Times New Roman"/>
                <w:highlight w:val="yellow"/>
                <w:rPrChange w:id="238" w:author="Windows 用户" w:date="2021-11-17T15:53:00Z">
                  <w:rPr>
                    <w:rFonts w:ascii="Cambria Math" w:hAnsi="Cambria Math" w:cs="Times New Roman"/>
                  </w:rPr>
                </w:rPrChange>
              </w:rPr>
              <m:t>Q</m:t>
            </m:r>
          </m:e>
          <m:sub>
            <m:r>
              <w:rPr>
                <w:rFonts w:ascii="Cambria Math" w:hAnsi="Cambria Math" w:cs="Times New Roman"/>
                <w:highlight w:val="yellow"/>
                <w:rPrChange w:id="239" w:author="Windows 用户" w:date="2021-11-17T15:53:00Z">
                  <w:rPr>
                    <w:rFonts w:ascii="Cambria Math" w:hAnsi="Cambria Math" w:cs="Times New Roman"/>
                  </w:rPr>
                </w:rPrChange>
              </w:rPr>
              <m:t>e</m:t>
            </m:r>
          </m:sub>
        </m:sSub>
        <m:r>
          <w:rPr>
            <w:rFonts w:ascii="Cambria Math" w:hAnsi="Cambria Math" w:cs="Times New Roman"/>
            <w:highlight w:val="yellow"/>
            <w:rPrChange w:id="240" w:author="Windows 用户" w:date="2021-11-17T15:53:00Z">
              <w:rPr>
                <w:rFonts w:ascii="Cambria Math" w:hAnsi="Cambria Math" w:cs="Times New Roman"/>
              </w:rPr>
            </w:rPrChange>
          </w:rPr>
          <m:t>=∅</m:t>
        </m:r>
      </m:oMath>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activity </w:t>
      </w:r>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choic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31563CAC" w:rsidR="007D716A" w:rsidRPr="00A57B74" w:rsidRDefault="007D716A" w:rsidP="001F1E24">
      <w:pPr>
        <w:ind w:firstLine="420"/>
      </w:pPr>
      <w:r w:rsidRPr="00A57B74">
        <w:lastRenderedPageBreak/>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of dependent activities,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must be implemented.</w:t>
      </w:r>
      <w:del w:id="241" w:author="Windows 用户" w:date="2021-12-03T15:17:00Z">
        <w:r w:rsidRPr="00A57B74" w:rsidDel="00C311C3">
          <w:delText xml:space="preserve"> </w:delText>
        </w:r>
        <w:r w:rsidRPr="003530A0" w:rsidDel="00C311C3">
          <w:delText xml:space="preserve">In addition, the dependent activities of optional activity </w:delText>
        </w:r>
        <m:oMath>
          <m:r>
            <w:rPr>
              <w:rFonts w:ascii="Cambria Math" w:hAnsi="Cambria Math"/>
            </w:rPr>
            <m:t>j</m:t>
          </m:r>
        </m:oMath>
        <w:r w:rsidRPr="003530A0" w:rsidDel="00C311C3">
          <w:delText xml:space="preserve"> can only be the activities following it.</w:delText>
        </w:r>
        <w:r w:rsidRPr="00A57B74" w:rsidDel="00C311C3">
          <w:delText xml:space="preserve"> In other words,</w:delText>
        </w:r>
      </w:del>
      <w:r w:rsidRPr="00A57B74">
        <w:t xml:space="preserve"> </w:t>
      </w:r>
      <w:ins w:id="242" w:author="Windows 用户" w:date="2021-12-03T15:17:00Z">
        <w:r w:rsidR="00C311C3">
          <w:t>A</w:t>
        </w:r>
      </w:ins>
      <w:del w:id="243" w:author="Windows 用户" w:date="2021-12-03T15:17:00Z">
        <w:r w:rsidRPr="00A57B74" w:rsidDel="00C311C3">
          <w:delText>a</w:delText>
        </w:r>
      </w:del>
      <w:r w:rsidRPr="00A57B74">
        <w:t xml:space="preserve">fter we number </w:t>
      </w:r>
      <w:bookmarkStart w:id="244" w:name="OLE_LINK30"/>
      <w:bookmarkStart w:id="245" w:name="OLE_LINK31"/>
      <w:bookmarkStart w:id="246"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w:ins w:id="247" w:author="Windows 用户" w:date="2021-12-18T13:44:00Z">
            <m:rPr>
              <m:scr m:val="script"/>
              <m:sty m:val="p"/>
            </m:rPr>
            <w:rPr>
              <w:rFonts w:ascii="Cambria Math" w:hAnsi="Cambria Math"/>
              <w:color w:val="0070C0"/>
              <w:rPrChange w:id="248" w:author="Windows 用户" w:date="2021-12-18T13:45:00Z">
                <w:rPr>
                  <w:rFonts w:ascii="Cambria Math" w:hAnsi="Cambria Math"/>
                </w:rPr>
              </w:rPrChange>
            </w:rPr>
            <m:t>l</m:t>
          </w:ins>
        </m:r>
      </m:oMath>
      <w:ins w:id="249" w:author="Windows 用户" w:date="2021-12-18T13:45:00Z">
        <w:r w:rsidR="00F367D5">
          <w:rPr>
            <w:rFonts w:hint="eastAsia"/>
          </w:rPr>
          <w:t xml:space="preserve"> </w:t>
        </w:r>
      </w:ins>
      <w:r w:rsidRPr="00A57B74">
        <w:t xml:space="preserve">in its dependent activity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244"/>
      <w:bookmarkEnd w:id="245"/>
      <w:bookmarkEnd w:id="246"/>
      <w:ins w:id="250" w:author="Windows 用户" w:date="2021-12-18T13:45:00Z">
        <w:r w:rsidR="00F367D5">
          <w:rPr>
            <w:rFonts w:hint="eastAsia"/>
          </w:rPr>
          <w:t>,</w:t>
        </w:r>
        <w:r w:rsidR="00F367D5">
          <w:t xml:space="preserve"> </w:t>
        </w:r>
        <w:r w:rsidR="00F367D5" w:rsidRPr="00F367D5">
          <w:rPr>
            <w:color w:val="0070C0"/>
            <w:rPrChange w:id="251" w:author="Windows 用户" w:date="2021-12-18T13:46:00Z">
              <w:rPr/>
            </w:rPrChange>
          </w:rPr>
          <w:t xml:space="preserve">i.e., </w:t>
        </w:r>
        <m:oMath>
          <m:r>
            <w:rPr>
              <w:rFonts w:ascii="Cambria Math" w:hAnsi="Cambria Math"/>
              <w:color w:val="0070C0"/>
              <w:rPrChange w:id="252" w:author="Windows 用户" w:date="2021-12-18T13:46:00Z">
                <w:rPr>
                  <w:rFonts w:ascii="Cambria Math" w:hAnsi="Cambria Math"/>
                </w:rPr>
              </w:rPrChange>
            </w:rPr>
            <m:t>j&lt;</m:t>
          </m:r>
        </m:oMath>
      </w:ins>
      <m:oMath>
        <m:r>
          <w:ins w:id="253" w:author="Windows 用户" w:date="2021-12-18T13:46:00Z">
            <m:rPr>
              <m:scr m:val="script"/>
              <m:sty m:val="p"/>
            </m:rPr>
            <w:rPr>
              <w:rFonts w:ascii="Cambria Math" w:hAnsi="Cambria Math"/>
              <w:color w:val="0070C0"/>
            </w:rPr>
            <m:t>l</m:t>
          </w:ins>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92ABED1"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falsework</w:t>
      </w:r>
      <w:r>
        <w:rPr>
          <w:noProof/>
        </w:rPr>
        <w:t xml:space="preserve"> (Wu et al., 2010)</w:t>
      </w:r>
      <w:r w:rsidRPr="00A57B74">
        <w:t xml:space="preserve">. Bridges are generally divided into </w:t>
      </w:r>
      <w:bookmarkStart w:id="254" w:name="OLE_LINK62"/>
      <w:bookmarkStart w:id="255" w:name="OLE_LINK63"/>
      <w:r w:rsidRPr="00A57B74">
        <w:t xml:space="preserve">superstructure </w:t>
      </w:r>
      <w:bookmarkEnd w:id="254"/>
      <w:bookmarkEnd w:id="255"/>
      <w:r w:rsidR="00811358">
        <w:t xml:space="preserve">and substructure. </w:t>
      </w:r>
      <w:r w:rsidR="00811358">
        <w:fldChar w:fldCharType="begin"/>
      </w:r>
      <w:r w:rsidR="00811358">
        <w:instrText xml:space="preserve"> REF _Ref81394402 \h </w:instrText>
      </w:r>
      <w:r w:rsidR="00811358">
        <w:fldChar w:fldCharType="separate"/>
      </w:r>
      <w:r w:rsidR="00D00A17">
        <w:t xml:space="preserve">Fig. </w:t>
      </w:r>
      <w:r w:rsidR="00D00A17">
        <w:rPr>
          <w:noProof/>
        </w:rPr>
        <w:t>1</w:t>
      </w:r>
      <w:r w:rsidR="00811358">
        <w:fldChar w:fldCharType="end"/>
      </w:r>
      <w:ins w:id="256" w:author="Windows 用户" w:date="2021-12-18T13:56:00Z">
        <w:r w:rsidR="007E5E24">
          <w:t xml:space="preserve"> </w:t>
        </w:r>
      </w:ins>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9348F2">
        <w:rPr>
          <w:color w:val="0070C0"/>
          <w:rPrChange w:id="257" w:author="Windows 用户" w:date="2021-12-06T14:17:00Z">
            <w:rPr/>
          </w:rPrChange>
        </w:rPr>
        <w:t xml:space="preserve"> </w:t>
      </w:r>
      <w:ins w:id="258" w:author="Windows 用户" w:date="2021-11-17T15:56:00Z">
        <w:r w:rsidR="00660CB8" w:rsidRPr="009348F2">
          <w:rPr>
            <w:color w:val="0070C0"/>
            <w:rPrChange w:id="259" w:author="Windows 用户" w:date="2021-12-06T14:17:00Z">
              <w:rPr/>
            </w:rPrChange>
          </w:rPr>
          <w:t>dashed</w:t>
        </w:r>
      </w:ins>
      <w:del w:id="260" w:author="Windows 用户" w:date="2021-11-17T15:56:00Z">
        <w:r w:rsidRPr="00A57B74" w:rsidDel="00660CB8">
          <w:delText>dotted</w:delText>
        </w:r>
      </w:del>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Precast, Cast-In-Situ}. </w:t>
      </w:r>
      <w:bookmarkStart w:id="261" w:name="OLE_LINK15"/>
      <w:bookmarkStart w:id="262"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261"/>
      <w:bookmarkEnd w:id="262"/>
      <w:r w:rsidRPr="00A57B74">
        <w:t xml:space="preserve">, and the precedence relationships corresponding to these activities </w:t>
      </w:r>
      <w:r w:rsidRPr="00A57B74">
        <w:lastRenderedPageBreak/>
        <w:t xml:space="preserve">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65F9E4F8" w:rsidR="007D716A" w:rsidRPr="00A57B74" w:rsidRDefault="00811358" w:rsidP="00811358">
      <w:pPr>
        <w:pStyle w:val="a4"/>
      </w:pPr>
      <w:bookmarkStart w:id="263" w:name="_Ref81394402"/>
      <w:r>
        <w:t xml:space="preserve">Fig. </w:t>
      </w:r>
      <w:fldSimple w:instr=" SEQ Fig. \* ARABIC ">
        <w:r w:rsidR="00D00A17">
          <w:rPr>
            <w:noProof/>
          </w:rPr>
          <w:t>1</w:t>
        </w:r>
      </w:fldSimple>
      <w:bookmarkEnd w:id="263"/>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264" w:name="OLE_LINK39"/>
      <w:r w:rsidRPr="00A57B74">
        <w:t>Nonlinear integer programming model</w:t>
      </w:r>
    </w:p>
    <w:bookmarkEnd w:id="264"/>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time</w:t>
      </w:r>
      <w:bookmarkStart w:id="265" w:name="_GoBack"/>
      <w:bookmarkEnd w:id="265"/>
      <w:r w:rsidRPr="00A57B74">
        <w:t xml:space="preserve"> </w:t>
      </w:r>
      <m:oMath>
        <m:r>
          <w:rPr>
            <w:rFonts w:ascii="Cambria Math" w:hAnsi="Cambria Math"/>
          </w:rPr>
          <m:t>t</m:t>
        </m:r>
      </m:oMath>
      <w:r w:rsidRPr="00A57B74">
        <w:t xml:space="preserve">. If activity </w:t>
      </w:r>
      <m:oMath>
        <m:r>
          <w:rPr>
            <w:rFonts w:ascii="Cambria Math" w:hAnsi="Cambria Math"/>
          </w:rPr>
          <m:t>i</m:t>
        </m:r>
      </m:oMath>
      <w:r w:rsidRPr="00A57B74">
        <w:t xml:space="preserve"> starts at time </w:t>
      </w:r>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time </w:t>
      </w:r>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566"/>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3E11D2F0"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D00A17">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8C571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266" w:name="OLE_LINK38"/>
                  <w:bookmarkStart w:id="267"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266"/>
                  <w:bookmarkEnd w:id="267"/>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5BF15572" w:rsidR="007D716A" w:rsidRPr="003F5742" w:rsidRDefault="007D716A" w:rsidP="004E4939">
            <w:pPr>
              <w:tabs>
                <w:tab w:val="center" w:pos="4320"/>
                <w:tab w:val="right" w:pos="8640"/>
              </w:tabs>
              <w:spacing w:line="240" w:lineRule="auto"/>
              <w:ind w:firstLineChars="0" w:firstLine="0"/>
            </w:pPr>
            <w:bookmarkStart w:id="268"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D00A17">
              <w:rPr>
                <w:noProof/>
              </w:rPr>
              <w:t>2</w:t>
            </w:r>
            <w:r w:rsidRPr="003F5742">
              <w:fldChar w:fldCharType="end"/>
            </w:r>
            <w:r w:rsidRPr="003F5742">
              <w:rPr>
                <w:rFonts w:hint="eastAsia"/>
              </w:rPr>
              <w:t>)</w:t>
            </w:r>
            <w:bookmarkEnd w:id="268"/>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8C5715"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1ABB360D" w:rsidR="007D716A" w:rsidRPr="003F5742" w:rsidRDefault="007D716A" w:rsidP="004E4939">
            <w:pPr>
              <w:tabs>
                <w:tab w:val="center" w:pos="4320"/>
                <w:tab w:val="right" w:pos="8640"/>
              </w:tabs>
              <w:spacing w:line="240" w:lineRule="auto"/>
              <w:ind w:firstLineChars="0" w:firstLine="0"/>
            </w:pPr>
            <w:bookmarkStart w:id="269"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D00A17">
              <w:rPr>
                <w:noProof/>
              </w:rPr>
              <w:t>3</w:t>
            </w:r>
            <w:r w:rsidRPr="003F5742">
              <w:fldChar w:fldCharType="end"/>
            </w:r>
            <w:r w:rsidRPr="003F5742">
              <w:rPr>
                <w:rFonts w:hint="eastAsia"/>
              </w:rPr>
              <w:t>)</w:t>
            </w:r>
            <w:bookmarkEnd w:id="269"/>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8C571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6E53322F" w:rsidR="007D716A" w:rsidRPr="003F5742" w:rsidRDefault="007D716A" w:rsidP="004E4939">
            <w:pPr>
              <w:tabs>
                <w:tab w:val="center" w:pos="4320"/>
                <w:tab w:val="right" w:pos="8640"/>
              </w:tabs>
              <w:spacing w:line="240" w:lineRule="auto"/>
              <w:ind w:firstLineChars="0" w:firstLine="0"/>
            </w:pPr>
            <w:bookmarkStart w:id="270"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D00A17">
              <w:rPr>
                <w:noProof/>
              </w:rPr>
              <w:t>4</w:t>
            </w:r>
            <w:r w:rsidRPr="003F5742">
              <w:fldChar w:fldCharType="end"/>
            </w:r>
            <w:r w:rsidRPr="003F5742">
              <w:rPr>
                <w:rFonts w:hint="eastAsia"/>
              </w:rPr>
              <w:t>)</w:t>
            </w:r>
            <w:bookmarkEnd w:id="270"/>
          </w:p>
        </w:tc>
      </w:tr>
      <w:tr w:rsidR="007D716A" w:rsidRPr="003F5742" w:rsidDel="00587E35" w14:paraId="1CB5E52A" w14:textId="77777777" w:rsidTr="001F1E24">
        <w:trPr>
          <w:jc w:val="center"/>
          <w:del w:id="271" w:author="Windows 用户" w:date="2021-11-17T15:52:00Z"/>
        </w:trPr>
        <w:tc>
          <w:tcPr>
            <w:tcW w:w="648" w:type="dxa"/>
            <w:vAlign w:val="center"/>
          </w:tcPr>
          <w:p w14:paraId="5C5859D1" w14:textId="77777777" w:rsidR="007D716A" w:rsidRPr="003F5742" w:rsidDel="00587E35" w:rsidRDefault="007D716A" w:rsidP="004E4939">
            <w:pPr>
              <w:tabs>
                <w:tab w:val="center" w:pos="4320"/>
                <w:tab w:val="right" w:pos="8640"/>
              </w:tabs>
              <w:spacing w:line="240" w:lineRule="auto"/>
              <w:ind w:firstLineChars="0" w:firstLine="0"/>
              <w:rPr>
                <w:del w:id="272" w:author="Windows 用户" w:date="2021-11-17T15:52:00Z"/>
              </w:rPr>
            </w:pPr>
          </w:p>
        </w:tc>
        <w:tc>
          <w:tcPr>
            <w:tcW w:w="4597" w:type="dxa"/>
            <w:vAlign w:val="center"/>
          </w:tcPr>
          <w:p w14:paraId="447A949F" w14:textId="77777777" w:rsidR="007D716A" w:rsidRPr="003F5742" w:rsidDel="00587E35" w:rsidRDefault="008C5715" w:rsidP="004E4939">
            <w:pPr>
              <w:tabs>
                <w:tab w:val="center" w:pos="4320"/>
                <w:tab w:val="right" w:pos="8640"/>
              </w:tabs>
              <w:spacing w:line="240" w:lineRule="auto"/>
              <w:ind w:firstLineChars="0" w:firstLine="0"/>
              <w:rPr>
                <w:del w:id="273" w:author="Windows 用户" w:date="2021-11-17T15:52:00Z"/>
              </w:rPr>
            </w:pPr>
            <m:oMath>
              <m:nary>
                <m:naryPr>
                  <m:chr m:val="∑"/>
                  <m:limLoc m:val="subSup"/>
                  <m:ctrlPr>
                    <w:del w:id="274" w:author="Windows 用户" w:date="2021-11-17T15:52:00Z">
                      <w:rPr>
                        <w:rFonts w:ascii="Cambria Math" w:hAnsi="Cambria Math"/>
                        <w:i/>
                      </w:rPr>
                    </w:del>
                  </m:ctrlPr>
                </m:naryPr>
                <m:sub>
                  <m:r>
                    <w:del w:id="275" w:author="Windows 用户" w:date="2021-11-17T15:52:00Z">
                      <w:rPr>
                        <w:rFonts w:ascii="Cambria Math" w:hAnsi="Cambria Math"/>
                      </w:rPr>
                      <m:t>t=</m:t>
                    </w:del>
                  </m:r>
                  <m:sSub>
                    <m:sSubPr>
                      <m:ctrlPr>
                        <w:del w:id="276" w:author="Windows 用户" w:date="2021-11-17T15:52:00Z">
                          <w:rPr>
                            <w:rFonts w:ascii="Cambria Math" w:hAnsi="Cambria Math"/>
                            <w:i/>
                          </w:rPr>
                        </w:del>
                      </m:ctrlPr>
                    </m:sSubPr>
                    <m:e>
                      <m:r>
                        <w:del w:id="277" w:author="Windows 用户" w:date="2021-11-17T15:52:00Z">
                          <w:rPr>
                            <w:rFonts w:ascii="Cambria Math" w:hAnsi="Cambria Math"/>
                          </w:rPr>
                          <m:t>es</m:t>
                        </w:del>
                      </m:r>
                    </m:e>
                    <m:sub>
                      <m:r>
                        <w:del w:id="278" w:author="Windows 用户" w:date="2021-11-17T15:52:00Z">
                          <w:rPr>
                            <w:rFonts w:ascii="Cambria Math" w:hAnsi="Cambria Math"/>
                          </w:rPr>
                          <m:t>n+1</m:t>
                        </w:del>
                      </m:r>
                    </m:sub>
                  </m:sSub>
                </m:sub>
                <m:sup>
                  <m:sSub>
                    <m:sSubPr>
                      <m:ctrlPr>
                        <w:del w:id="279" w:author="Windows 用户" w:date="2021-11-17T15:52:00Z">
                          <w:rPr>
                            <w:rFonts w:ascii="Cambria Math" w:hAnsi="Cambria Math"/>
                            <w:i/>
                          </w:rPr>
                        </w:del>
                      </m:ctrlPr>
                    </m:sSubPr>
                    <m:e>
                      <m:r>
                        <w:del w:id="280" w:author="Windows 用户" w:date="2021-11-17T15:52:00Z">
                          <w:rPr>
                            <w:rFonts w:ascii="Cambria Math" w:hAnsi="Cambria Math"/>
                          </w:rPr>
                          <m:t>ls</m:t>
                        </w:del>
                      </m:r>
                    </m:e>
                    <m:sub>
                      <m:r>
                        <w:del w:id="281" w:author="Windows 用户" w:date="2021-11-17T15:52:00Z">
                          <w:rPr>
                            <w:rFonts w:ascii="Cambria Math" w:hAnsi="Cambria Math"/>
                          </w:rPr>
                          <m:t>n+1</m:t>
                        </w:del>
                      </m:r>
                    </m:sub>
                  </m:sSub>
                </m:sup>
                <m:e>
                  <m:r>
                    <w:del w:id="282" w:author="Windows 用户" w:date="2021-11-17T15:52:00Z">
                      <w:rPr>
                        <w:rFonts w:ascii="Cambria Math" w:hAnsi="Cambria Math"/>
                      </w:rPr>
                      <m:t>t</m:t>
                    </w:del>
                  </m:r>
                  <m:sSub>
                    <m:sSubPr>
                      <m:ctrlPr>
                        <w:del w:id="283" w:author="Windows 用户" w:date="2021-11-17T15:52:00Z">
                          <w:rPr>
                            <w:rFonts w:ascii="Cambria Math" w:hAnsi="Cambria Math"/>
                          </w:rPr>
                        </w:del>
                      </m:ctrlPr>
                    </m:sSubPr>
                    <m:e>
                      <m:r>
                        <w:del w:id="284" w:author="Windows 用户" w:date="2021-11-17T15:52:00Z">
                          <w:rPr>
                            <w:rFonts w:ascii="Cambria Math" w:hAnsi="Cambria Math"/>
                          </w:rPr>
                          <m:t>x</m:t>
                        </w:del>
                      </m:r>
                    </m:e>
                    <m:sub>
                      <m:r>
                        <w:del w:id="285" w:author="Windows 用户" w:date="2021-11-17T15:52:00Z">
                          <w:rPr>
                            <w:rFonts w:ascii="Cambria Math" w:hAnsi="Cambria Math"/>
                          </w:rPr>
                          <m:t>n</m:t>
                        </w:del>
                      </m:r>
                      <m:r>
                        <w:del w:id="286" w:author="Windows 用户" w:date="2021-11-17T15:52:00Z">
                          <m:rPr>
                            <m:sty m:val="p"/>
                          </m:rPr>
                          <w:rPr>
                            <w:rFonts w:ascii="Cambria Math" w:hAnsi="Cambria Math"/>
                          </w:rPr>
                          <m:t>+1,</m:t>
                        </w:del>
                      </m:r>
                      <m:r>
                        <w:del w:id="287" w:author="Windows 用户" w:date="2021-11-17T15:52:00Z">
                          <w:rPr>
                            <w:rFonts w:ascii="Cambria Math" w:hAnsi="Cambria Math"/>
                          </w:rPr>
                          <m:t>t</m:t>
                        </w:del>
                      </m:r>
                    </m:sub>
                  </m:sSub>
                  <m:r>
                    <w:del w:id="288" w:author="Windows 用户" w:date="2021-11-17T15:52:00Z">
                      <m:rPr>
                        <m:sty m:val="p"/>
                      </m:rPr>
                      <w:rPr>
                        <w:rFonts w:ascii="Cambria Math" w:hAnsi="Cambria Math" w:hint="eastAsia"/>
                      </w:rPr>
                      <m:t>≤</m:t>
                    </w:del>
                  </m:r>
                  <m:acc>
                    <m:accPr>
                      <m:chr m:val="̅"/>
                      <m:ctrlPr>
                        <w:del w:id="289" w:author="Windows 用户" w:date="2021-11-17T15:52:00Z">
                          <w:rPr>
                            <w:rFonts w:ascii="Cambria Math" w:hAnsi="Cambria Math"/>
                            <w:iCs/>
                          </w:rPr>
                        </w:del>
                      </m:ctrlPr>
                    </m:accPr>
                    <m:e>
                      <m:r>
                        <w:del w:id="290" w:author="Windows 用户" w:date="2021-11-17T15:52:00Z">
                          <w:rPr>
                            <w:rFonts w:ascii="Cambria Math" w:hAnsi="Cambria Math"/>
                          </w:rPr>
                          <m:t>d</m:t>
                        </w:del>
                      </m:r>
                    </m:e>
                  </m:acc>
                </m:e>
              </m:nary>
            </m:oMath>
            <w:del w:id="291" w:author="Windows 用户" w:date="2021-11-17T15:52:00Z">
              <w:r w:rsidR="007D716A" w:rsidRPr="003F5742" w:rsidDel="00587E35">
                <w:rPr>
                  <w:rFonts w:hint="eastAsia"/>
                </w:rPr>
                <w:delText xml:space="preserve"> </w:delText>
              </w:r>
            </w:del>
          </w:p>
        </w:tc>
        <w:tc>
          <w:tcPr>
            <w:tcW w:w="2671" w:type="dxa"/>
            <w:vAlign w:val="center"/>
          </w:tcPr>
          <w:p w14:paraId="2DA46E9B" w14:textId="77777777" w:rsidR="007D716A" w:rsidRPr="003F5742" w:rsidDel="00587E35" w:rsidRDefault="007D716A" w:rsidP="004E4939">
            <w:pPr>
              <w:tabs>
                <w:tab w:val="center" w:pos="4320"/>
                <w:tab w:val="right" w:pos="8640"/>
              </w:tabs>
              <w:spacing w:line="240" w:lineRule="auto"/>
              <w:ind w:firstLineChars="0" w:firstLine="0"/>
              <w:rPr>
                <w:del w:id="292" w:author="Windows 用户" w:date="2021-11-17T15:52:00Z"/>
              </w:rPr>
            </w:pPr>
          </w:p>
        </w:tc>
        <w:tc>
          <w:tcPr>
            <w:tcW w:w="461" w:type="dxa"/>
            <w:vAlign w:val="center"/>
          </w:tcPr>
          <w:p w14:paraId="1833F7CB" w14:textId="77777777" w:rsidR="007D716A" w:rsidRPr="003F5742" w:rsidDel="00587E35" w:rsidRDefault="007D716A" w:rsidP="004E4939">
            <w:pPr>
              <w:tabs>
                <w:tab w:val="center" w:pos="4320"/>
                <w:tab w:val="right" w:pos="8640"/>
              </w:tabs>
              <w:spacing w:line="240" w:lineRule="auto"/>
              <w:ind w:firstLineChars="0" w:firstLine="0"/>
              <w:rPr>
                <w:del w:id="293" w:author="Windows 用户" w:date="2021-11-17T15:52:00Z"/>
              </w:rPr>
            </w:pPr>
            <w:bookmarkStart w:id="294" w:name="式5"/>
            <w:del w:id="295" w:author="Windows 用户" w:date="2021-11-17T15:52:00Z">
              <w:r w:rsidRPr="003F5742" w:rsidDel="00587E35">
                <w:delText>(</w:delText>
              </w:r>
              <w:r w:rsidRPr="003F5742" w:rsidDel="00587E35">
                <w:fldChar w:fldCharType="begin"/>
              </w:r>
              <w:r w:rsidRPr="003F5742" w:rsidDel="00587E35">
                <w:delInstrText xml:space="preserve"> SEQ </w:delInstrText>
              </w:r>
              <w:r w:rsidRPr="003F5742" w:rsidDel="00587E35">
                <w:rPr>
                  <w:rFonts w:hint="eastAsia"/>
                </w:rPr>
                <w:delInstrText>第二章公式</w:delInstrText>
              </w:r>
              <w:r w:rsidRPr="003F5742" w:rsidDel="00587E35">
                <w:delInstrText xml:space="preserve"> \* ARABIC </w:delInstrText>
              </w:r>
              <w:r w:rsidRPr="003F5742" w:rsidDel="00587E35">
                <w:fldChar w:fldCharType="separate"/>
              </w:r>
              <w:r w:rsidR="00811358" w:rsidDel="00587E35">
                <w:rPr>
                  <w:noProof/>
                </w:rPr>
                <w:delText>5</w:delText>
              </w:r>
              <w:r w:rsidRPr="003F5742" w:rsidDel="00587E35">
                <w:fldChar w:fldCharType="end"/>
              </w:r>
              <w:r w:rsidRPr="003F5742" w:rsidDel="00587E35">
                <w:rPr>
                  <w:rFonts w:hint="eastAsia"/>
                </w:rPr>
                <w:delText>)</w:delText>
              </w:r>
              <w:bookmarkEnd w:id="294"/>
            </w:del>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8C5715"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05586B67" w:rsidR="007D716A" w:rsidRPr="003F5742" w:rsidRDefault="007D716A" w:rsidP="004E4939">
            <w:pPr>
              <w:tabs>
                <w:tab w:val="center" w:pos="4320"/>
                <w:tab w:val="right" w:pos="8640"/>
              </w:tabs>
              <w:spacing w:line="240" w:lineRule="auto"/>
              <w:ind w:firstLineChars="0" w:firstLine="0"/>
            </w:pPr>
            <w:bookmarkStart w:id="29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7" w:author="Windows 用户" w:date="2022-01-11T09:36:00Z">
              <w:r w:rsidR="00D00A17">
                <w:rPr>
                  <w:noProof/>
                </w:rPr>
                <w:t>5</w:t>
              </w:r>
            </w:ins>
            <w:del w:id="298" w:author="Windows 用户" w:date="2021-11-17T15:57:00Z">
              <w:r w:rsidR="00811358" w:rsidDel="00660CB8">
                <w:rPr>
                  <w:noProof/>
                </w:rPr>
                <w:delText>6</w:delText>
              </w:r>
            </w:del>
            <w:r w:rsidRPr="003F5742">
              <w:fldChar w:fldCharType="end"/>
            </w:r>
            <w:r w:rsidRPr="003F5742">
              <w:rPr>
                <w:rFonts w:hint="eastAsia"/>
              </w:rPr>
              <w:t>)</w:t>
            </w:r>
            <w:bookmarkEnd w:id="29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8C5715"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24E3B16A"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299" w:author="Windows 用户" w:date="2022-01-11T09:36:00Z">
              <w:r w:rsidR="00D00A17">
                <w:rPr>
                  <w:noProof/>
                </w:rPr>
                <w:t>6</w:t>
              </w:r>
            </w:ins>
            <w:del w:id="300" w:author="Windows 用户" w:date="2021-11-17T15:57:00Z">
              <w:r w:rsidR="00811358" w:rsidDel="00660CB8">
                <w:rPr>
                  <w:noProof/>
                </w:rPr>
                <w:delText>7</w:delText>
              </w:r>
            </w:del>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8C5715"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0F56331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1" w:author="Windows 用户" w:date="2022-01-11T09:36:00Z">
              <w:r w:rsidR="00D00A17">
                <w:rPr>
                  <w:noProof/>
                </w:rPr>
                <w:t>7</w:t>
              </w:r>
            </w:ins>
            <w:del w:id="302" w:author="Windows 用户" w:date="2021-11-17T15:57:00Z">
              <w:r w:rsidR="00811358" w:rsidDel="00660CB8">
                <w:rPr>
                  <w:noProof/>
                </w:rPr>
                <w:delText>8</w:delText>
              </w:r>
            </w:del>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8C5715"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3D606871"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ins w:id="303" w:author="Windows 用户" w:date="2022-01-11T09:36:00Z">
              <w:r w:rsidR="00D00A17">
                <w:rPr>
                  <w:noProof/>
                </w:rPr>
                <w:t>8</w:t>
              </w:r>
            </w:ins>
            <w:del w:id="304" w:author="Windows 用户" w:date="2021-11-17T15:57:00Z">
              <w:r w:rsidR="00811358" w:rsidDel="00660CB8">
                <w:rPr>
                  <w:noProof/>
                </w:rPr>
                <w:delText>9</w:delText>
              </w:r>
            </w:del>
            <w:r w:rsidRPr="003F5742">
              <w:fldChar w:fldCharType="end"/>
            </w:r>
            <w:r w:rsidRPr="003F5742">
              <w:t>)</w:t>
            </w:r>
          </w:p>
        </w:tc>
      </w:tr>
    </w:tbl>
    <w:p w14:paraId="7882F6C4" w14:textId="4D360571" w:rsidR="007D716A" w:rsidRPr="00A57B74" w:rsidRDefault="007D716A" w:rsidP="001F1E24">
      <w:pPr>
        <w:ind w:firstLine="420"/>
        <w:rPr>
          <w:szCs w:val="22"/>
        </w:rPr>
      </w:pPr>
      <w:r w:rsidRPr="00A57B74">
        <w:t xml:space="preserve">In model M0, the objective function (1) is the weighted sum of squares of the resource usage per </w:t>
      </w:r>
      <w:r w:rsidRPr="00A57B74">
        <w:lastRenderedPageBreak/>
        <w:t xml:space="preserve">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is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305" w:name="OLE_LINK42"/>
      <w:bookmarkStart w:id="306" w:name="OLE_LINK43"/>
      <w:r w:rsidRPr="00A57B74">
        <w:rPr>
          <w:szCs w:val="22"/>
        </w:rPr>
        <w:t xml:space="preserve"> minimizes the resource usage</w:t>
      </w:r>
      <w:bookmarkEnd w:id="305"/>
      <w:bookmarkEnd w:id="306"/>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activity </w:t>
      </w:r>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307"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307"/>
      <w:r w:rsidRPr="00A57B74">
        <w:t xml:space="preserve"> </w:t>
      </w:r>
      <w:del w:id="308" w:author="Windows 用户" w:date="2021-11-18T21:38:00Z">
        <w:r w:rsidRPr="00A57B74" w:rsidDel="00C701AD">
          <w:delText xml:space="preserve">Constraint (5) ensures that the completion time of the project cannot exceed a given deadline. </w:delText>
        </w:r>
      </w:del>
      <w:r w:rsidRPr="00A57B74">
        <w:rPr>
          <w:rFonts w:cs="Times New Roman"/>
        </w:rPr>
        <w:t>Constraint</w:t>
      </w:r>
      <w:r w:rsidRPr="00A57B74">
        <w:t xml:space="preserve"> (</w:t>
      </w:r>
      <w:del w:id="309" w:author="Windows 用户" w:date="2021-11-18T21:38:00Z">
        <w:r w:rsidRPr="00A57B74" w:rsidDel="00C701AD">
          <w:delText>6</w:delText>
        </w:r>
      </w:del>
      <w:ins w:id="310" w:author="Windows 用户" w:date="2021-11-18T21:38:00Z">
        <w:r w:rsidR="00C701AD">
          <w:t>5</w:t>
        </w:r>
      </w:ins>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del w:id="311" w:author="Windows 用户" w:date="2021-11-18T21:38:00Z">
        <w:r w:rsidRPr="00A57B74" w:rsidDel="00C701AD">
          <w:rPr>
            <w:rFonts w:cs="Times New Roman"/>
          </w:rPr>
          <w:delText>7</w:delText>
        </w:r>
      </w:del>
      <w:ins w:id="312" w:author="Windows 用户" w:date="2021-11-18T21:38:00Z">
        <w:r w:rsidR="00C701AD">
          <w:rPr>
            <w:rFonts w:cs="Times New Roman"/>
          </w:rPr>
          <w:t>6</w:t>
        </w:r>
      </w:ins>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313" w:name="OLE_LINK33"/>
      <w:bookmarkStart w:id="314" w:name="OLE_LINK34"/>
      <w:r w:rsidRPr="00A57B74">
        <w:rPr>
          <w:rFonts w:cs="Times New Roman"/>
        </w:rPr>
        <w:t>Constraint</w:t>
      </w:r>
      <w:r w:rsidRPr="00A57B74">
        <w:t xml:space="preserve"> (</w:t>
      </w:r>
      <w:del w:id="315" w:author="Windows 用户" w:date="2021-11-18T21:38:00Z">
        <w:r w:rsidRPr="00A57B74" w:rsidDel="00C701AD">
          <w:delText>8</w:delText>
        </w:r>
      </w:del>
      <w:ins w:id="316" w:author="Windows 用户" w:date="2021-11-18T21:38:00Z">
        <w:r w:rsidR="00C701AD">
          <w:t>7</w:t>
        </w:r>
      </w:ins>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313"/>
      <w:bookmarkEnd w:id="314"/>
      <w:r w:rsidRPr="00A57B74">
        <w:rPr>
          <w:rFonts w:cs="Times New Roman"/>
        </w:rPr>
        <w:t>Constraint</w:t>
      </w:r>
      <w:r w:rsidRPr="00A57B74">
        <w:t xml:space="preserve"> (</w:t>
      </w:r>
      <w:del w:id="317" w:author="Windows 用户" w:date="2021-11-18T21:38:00Z">
        <w:r w:rsidRPr="00A57B74" w:rsidDel="00C701AD">
          <w:delText>9</w:delText>
        </w:r>
      </w:del>
      <w:ins w:id="318" w:author="Windows 用户" w:date="2021-11-18T21:38:00Z">
        <w:r w:rsidR="00C701AD">
          <w:t>8</w:t>
        </w:r>
      </w:ins>
      <w:r w:rsidRPr="00A57B74">
        <w:t xml:space="preserve">) provides the range of the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2835"/>
        <w:gridCol w:w="1701"/>
        <w:gridCol w:w="2485"/>
        <w:gridCol w:w="769"/>
      </w:tblGrid>
      <w:tr w:rsidR="007D716A" w:rsidRPr="00FB1B5D" w14:paraId="2978A1DF" w14:textId="77777777" w:rsidTr="001F1E24">
        <w:trPr>
          <w:jc w:val="center"/>
        </w:trPr>
        <w:tc>
          <w:tcPr>
            <w:tcW w:w="709" w:type="dxa"/>
            <w:vAlign w:val="center"/>
          </w:tcPr>
          <w:p w14:paraId="2DB70D5C" w14:textId="77777777" w:rsidR="007D716A" w:rsidRPr="00FB1B5D" w:rsidRDefault="007D716A" w:rsidP="001F1E24">
            <w:pPr>
              <w:spacing w:line="240" w:lineRule="auto"/>
              <w:ind w:firstLineChars="0" w:firstLine="0"/>
            </w:pPr>
            <w:r w:rsidRPr="00FB1B5D">
              <w:t>(M1)</w:t>
            </w:r>
          </w:p>
        </w:tc>
        <w:tc>
          <w:tcPr>
            <w:tcW w:w="7021"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600" w:type="dxa"/>
            <w:vAlign w:val="center"/>
          </w:tcPr>
          <w:p w14:paraId="23EF2C06" w14:textId="689B920F" w:rsidR="007D716A" w:rsidRPr="00FB1B5D" w:rsidRDefault="007D716A" w:rsidP="001F1E24">
            <w:pPr>
              <w:spacing w:line="240" w:lineRule="auto"/>
              <w:ind w:firstLineChars="0" w:firstLine="0"/>
            </w:pPr>
            <w:bookmarkStart w:id="319"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0" w:author="Windows 用户" w:date="2022-01-11T09:36:00Z">
              <w:r w:rsidR="00D00A17">
                <w:rPr>
                  <w:noProof/>
                </w:rPr>
                <w:t>9</w:t>
              </w:r>
            </w:ins>
            <w:del w:id="321" w:author="Windows 用户" w:date="2021-11-17T15:57:00Z">
              <w:r w:rsidR="00811358" w:rsidDel="00660CB8">
                <w:rPr>
                  <w:noProof/>
                </w:rPr>
                <w:delText>10</w:delText>
              </w:r>
            </w:del>
            <w:r w:rsidRPr="00FB1B5D">
              <w:fldChar w:fldCharType="end"/>
            </w:r>
            <w:r w:rsidRPr="00FB1B5D">
              <w:t>)</w:t>
            </w:r>
            <w:bookmarkEnd w:id="319"/>
          </w:p>
        </w:tc>
      </w:tr>
      <w:tr w:rsidR="007D716A" w:rsidRPr="00FB1B5D" w14:paraId="49327B49" w14:textId="77777777" w:rsidTr="001F1E24">
        <w:trPr>
          <w:jc w:val="center"/>
        </w:trPr>
        <w:tc>
          <w:tcPr>
            <w:tcW w:w="709" w:type="dxa"/>
            <w:vAlign w:val="center"/>
          </w:tcPr>
          <w:p w14:paraId="13E6AAA0" w14:textId="77777777" w:rsidR="007D716A" w:rsidRPr="00FB1B5D" w:rsidRDefault="007D716A" w:rsidP="001F1E24">
            <w:pPr>
              <w:spacing w:line="240" w:lineRule="auto"/>
              <w:ind w:firstLineChars="0" w:firstLine="0"/>
            </w:pPr>
          </w:p>
        </w:tc>
        <w:tc>
          <w:tcPr>
            <w:tcW w:w="4536"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485" w:type="dxa"/>
            <w:vAlign w:val="center"/>
          </w:tcPr>
          <w:p w14:paraId="2D8278EF" w14:textId="77777777" w:rsidR="007D716A" w:rsidRPr="00FB1B5D" w:rsidRDefault="007D716A" w:rsidP="001F1E24">
            <w:pPr>
              <w:spacing w:line="240" w:lineRule="auto"/>
              <w:ind w:firstLineChars="0" w:firstLine="0"/>
            </w:pPr>
          </w:p>
        </w:tc>
        <w:tc>
          <w:tcPr>
            <w:tcW w:w="600" w:type="dxa"/>
            <w:vAlign w:val="center"/>
          </w:tcPr>
          <w:p w14:paraId="01663601" w14:textId="77777777" w:rsidR="007D716A" w:rsidRPr="00FB1B5D" w:rsidRDefault="007D716A" w:rsidP="001F1E24">
            <w:pPr>
              <w:spacing w:line="240" w:lineRule="auto"/>
              <w:ind w:firstLineChars="0" w:firstLine="0"/>
            </w:pPr>
          </w:p>
        </w:tc>
      </w:tr>
      <w:tr w:rsidR="007D716A" w:rsidRPr="00FB1B5D" w14:paraId="37379FA4" w14:textId="77777777" w:rsidTr="001F1E24">
        <w:trPr>
          <w:jc w:val="center"/>
        </w:trPr>
        <w:tc>
          <w:tcPr>
            <w:tcW w:w="709" w:type="dxa"/>
            <w:vAlign w:val="center"/>
          </w:tcPr>
          <w:p w14:paraId="30B07ED5" w14:textId="77777777" w:rsidR="007D716A" w:rsidRPr="00FB1B5D" w:rsidRDefault="007D716A" w:rsidP="001F1E24">
            <w:pPr>
              <w:spacing w:line="240" w:lineRule="auto"/>
              <w:ind w:firstLineChars="0" w:firstLine="0"/>
            </w:pPr>
          </w:p>
        </w:tc>
        <w:tc>
          <w:tcPr>
            <w:tcW w:w="4536" w:type="dxa"/>
            <w:gridSpan w:val="2"/>
            <w:vAlign w:val="center"/>
          </w:tcPr>
          <w:p w14:paraId="7DFE721D" w14:textId="0859F842" w:rsidR="007D716A" w:rsidRPr="00FB1B5D" w:rsidRDefault="007D716A" w:rsidP="004E4939">
            <w:pPr>
              <w:spacing w:line="240" w:lineRule="auto"/>
              <w:ind w:firstLineChars="86" w:firstLine="181"/>
            </w:pPr>
            <w:r w:rsidRPr="00FB1B5D">
              <w:t>(2) - (</w:t>
            </w:r>
            <w:ins w:id="322" w:author="Windows 用户" w:date="2021-11-17T19:50:00Z">
              <w:r w:rsidR="000A671F">
                <w:t>6</w:t>
              </w:r>
            </w:ins>
            <w:del w:id="323" w:author="Windows 用户" w:date="2021-11-17T19:49:00Z">
              <w:r w:rsidRPr="00FB1B5D" w:rsidDel="000A671F">
                <w:delText>7</w:delText>
              </w:r>
            </w:del>
            <w:r w:rsidRPr="00FB1B5D">
              <w:t xml:space="preserve">), </w:t>
            </w:r>
            <w:r w:rsidRPr="00FB1B5D">
              <w:rPr>
                <w:rFonts w:cs="Times New Roman"/>
              </w:rPr>
              <w:t>(</w:t>
            </w:r>
            <w:ins w:id="324" w:author="Windows 用户" w:date="2021-11-17T19:50:00Z">
              <w:r w:rsidR="000A671F">
                <w:rPr>
                  <w:rFonts w:cs="Times New Roman"/>
                </w:rPr>
                <w:t>8</w:t>
              </w:r>
            </w:ins>
            <w:del w:id="325" w:author="Windows 用户" w:date="2021-11-17T19:50:00Z">
              <w:r w:rsidRPr="00FB1B5D" w:rsidDel="000A671F">
                <w:rPr>
                  <w:rFonts w:cs="Times New Roman"/>
                </w:rPr>
                <w:delText>9</w:delText>
              </w:r>
            </w:del>
            <w:r w:rsidRPr="00FB1B5D">
              <w:rPr>
                <w:rFonts w:cs="Times New Roman"/>
              </w:rPr>
              <w:t>)</w:t>
            </w:r>
          </w:p>
        </w:tc>
        <w:tc>
          <w:tcPr>
            <w:tcW w:w="2485" w:type="dxa"/>
            <w:vAlign w:val="center"/>
          </w:tcPr>
          <w:p w14:paraId="256CC057" w14:textId="77777777" w:rsidR="007D716A" w:rsidRPr="00FB1B5D" w:rsidRDefault="007D716A" w:rsidP="001F1E24">
            <w:pPr>
              <w:spacing w:line="240" w:lineRule="auto"/>
              <w:ind w:firstLineChars="0" w:firstLine="0"/>
            </w:pPr>
          </w:p>
        </w:tc>
        <w:tc>
          <w:tcPr>
            <w:tcW w:w="600" w:type="dxa"/>
            <w:vAlign w:val="center"/>
          </w:tcPr>
          <w:p w14:paraId="581BA28B" w14:textId="77777777" w:rsidR="007D716A" w:rsidRPr="00FB1B5D" w:rsidRDefault="007D716A" w:rsidP="001F1E24">
            <w:pPr>
              <w:spacing w:line="240" w:lineRule="auto"/>
              <w:ind w:firstLineChars="0" w:firstLine="0"/>
            </w:pPr>
          </w:p>
        </w:tc>
      </w:tr>
      <w:tr w:rsidR="007D716A" w:rsidRPr="00FB1B5D" w14:paraId="38939C87" w14:textId="77777777" w:rsidTr="001F1E24">
        <w:trPr>
          <w:jc w:val="center"/>
        </w:trPr>
        <w:tc>
          <w:tcPr>
            <w:tcW w:w="709" w:type="dxa"/>
            <w:vAlign w:val="center"/>
          </w:tcPr>
          <w:p w14:paraId="6BF414B1" w14:textId="77777777" w:rsidR="007D716A" w:rsidRPr="00FB1B5D" w:rsidRDefault="007D716A" w:rsidP="001F1E24">
            <w:pPr>
              <w:spacing w:line="240" w:lineRule="auto"/>
              <w:ind w:firstLineChars="0" w:firstLine="0"/>
            </w:pPr>
          </w:p>
        </w:tc>
        <w:tc>
          <w:tcPr>
            <w:tcW w:w="4536" w:type="dxa"/>
            <w:gridSpan w:val="2"/>
            <w:vAlign w:val="center"/>
          </w:tcPr>
          <w:p w14:paraId="0DCABA66" w14:textId="77777777" w:rsidR="007D716A" w:rsidRPr="00FB1B5D" w:rsidRDefault="008C5715"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326" w:name="OLE_LINK22"/>
                  <w:bookmarkStart w:id="327"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326"/>
                  <w:bookmarkEnd w:id="327"/>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2485" w:type="dxa"/>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5FAADAAA" w14:textId="7760F255" w:rsidR="007D716A" w:rsidRPr="00FB1B5D" w:rsidRDefault="007D716A" w:rsidP="001F1E24">
            <w:pPr>
              <w:spacing w:line="240" w:lineRule="auto"/>
              <w:ind w:firstLineChars="0" w:firstLine="0"/>
            </w:pPr>
            <w:bookmarkStart w:id="328" w:name="式11"/>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29" w:author="Windows 用户" w:date="2022-01-11T09:36:00Z">
              <w:r w:rsidR="00D00A17">
                <w:rPr>
                  <w:noProof/>
                </w:rPr>
                <w:t>10</w:t>
              </w:r>
            </w:ins>
            <w:del w:id="330" w:author="Windows 用户" w:date="2021-11-17T15:57:00Z">
              <w:r w:rsidR="00811358" w:rsidDel="00660CB8">
                <w:rPr>
                  <w:noProof/>
                </w:rPr>
                <w:delText>11</w:delText>
              </w:r>
            </w:del>
            <w:r w:rsidRPr="00FB1B5D">
              <w:fldChar w:fldCharType="end"/>
            </w:r>
            <w:r w:rsidRPr="00FB1B5D">
              <w:t>)</w:t>
            </w:r>
            <w:bookmarkEnd w:id="328"/>
          </w:p>
        </w:tc>
      </w:tr>
      <w:tr w:rsidR="007D716A" w:rsidRPr="00FB1B5D" w14:paraId="4544F918" w14:textId="77777777" w:rsidTr="001F1E24">
        <w:trPr>
          <w:jc w:val="center"/>
        </w:trPr>
        <w:tc>
          <w:tcPr>
            <w:tcW w:w="709" w:type="dxa"/>
            <w:vAlign w:val="center"/>
          </w:tcPr>
          <w:p w14:paraId="11E8A8AF" w14:textId="77777777" w:rsidR="007D716A" w:rsidRPr="00FB1B5D" w:rsidRDefault="007D716A" w:rsidP="001F1E24">
            <w:pPr>
              <w:spacing w:line="240" w:lineRule="auto"/>
              <w:ind w:firstLineChars="0" w:firstLine="0"/>
            </w:pPr>
          </w:p>
        </w:tc>
        <w:tc>
          <w:tcPr>
            <w:tcW w:w="2835" w:type="dxa"/>
            <w:vAlign w:val="center"/>
          </w:tcPr>
          <w:p w14:paraId="259BF98C" w14:textId="77777777" w:rsidR="007D716A" w:rsidRPr="00FB1B5D" w:rsidRDefault="008C5715"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186" w:type="dxa"/>
            <w:gridSpan w:val="2"/>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600" w:type="dxa"/>
            <w:vAlign w:val="center"/>
          </w:tcPr>
          <w:p w14:paraId="6F665E85" w14:textId="4CBA7AD2" w:rsidR="007D716A" w:rsidRPr="00FB1B5D" w:rsidRDefault="007D716A" w:rsidP="001F1E24">
            <w:pPr>
              <w:spacing w:line="240" w:lineRule="auto"/>
              <w:ind w:firstLineChars="0" w:firstLine="0"/>
            </w:pPr>
            <w:bookmarkStart w:id="331" w:name="式12"/>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ins w:id="332" w:author="Windows 用户" w:date="2022-01-11T09:36:00Z">
              <w:r w:rsidR="00D00A17">
                <w:rPr>
                  <w:noProof/>
                </w:rPr>
                <w:t>11</w:t>
              </w:r>
            </w:ins>
            <w:del w:id="333" w:author="Windows 用户" w:date="2021-11-17T15:57:00Z">
              <w:r w:rsidR="00811358" w:rsidDel="00660CB8">
                <w:rPr>
                  <w:noProof/>
                </w:rPr>
                <w:delText>12</w:delText>
              </w:r>
            </w:del>
            <w:r w:rsidRPr="00FB1B5D">
              <w:fldChar w:fldCharType="end"/>
            </w:r>
            <w:r w:rsidRPr="00FB1B5D">
              <w:t>)</w:t>
            </w:r>
            <w:bookmarkEnd w:id="331"/>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reaches </w:t>
      </w:r>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8C5715"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4EA28B48"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ins w:id="334" w:author="Windows 用户" w:date="2022-01-11T09:36:00Z">
              <w:r w:rsidR="00D00A17">
                <w:rPr>
                  <w:noProof/>
                  <w:szCs w:val="21"/>
                </w:rPr>
                <w:t>12</w:t>
              </w:r>
            </w:ins>
            <w:del w:id="335" w:author="Windows 用户" w:date="2021-11-17T15:57:00Z">
              <w:r w:rsidR="00811358" w:rsidDel="00660CB8">
                <w:rPr>
                  <w:noProof/>
                  <w:szCs w:val="21"/>
                </w:rPr>
                <w:delText>13</w:delText>
              </w:r>
            </w:del>
            <w:r w:rsidRPr="00F528A3">
              <w:rPr>
                <w:szCs w:val="21"/>
              </w:rPr>
              <w:fldChar w:fldCharType="end"/>
            </w:r>
            <w:r w:rsidRPr="00F528A3">
              <w:rPr>
                <w:szCs w:val="21"/>
              </w:rPr>
              <w:t>)</w:t>
            </w:r>
          </w:p>
        </w:tc>
      </w:tr>
    </w:tbl>
    <w:p w14:paraId="78A7480A" w14:textId="5C753E5C" w:rsidR="007D716A" w:rsidRPr="00A57B74" w:rsidRDefault="007D716A" w:rsidP="001F1E24">
      <w:pPr>
        <w:ind w:firstLine="420"/>
      </w:pPr>
      <w:r w:rsidRPr="00A57B74">
        <w:t xml:space="preserve">The auxiliary </w:t>
      </w:r>
      <w:ins w:id="336" w:author="Windows 用户" w:date="2021-12-06T14:47:00Z">
        <w:r w:rsidR="007001DA" w:rsidRPr="007001DA">
          <w:rPr>
            <w:color w:val="0070C0"/>
            <w:rPrChange w:id="337" w:author="Windows 用户" w:date="2021-12-06T14:47:00Z">
              <w:rPr/>
            </w:rPrChange>
          </w:rPr>
          <w:t>parameter</w:t>
        </w:r>
      </w:ins>
      <w:del w:id="338" w:author="Windows 用户" w:date="2021-12-06T14:47:00Z">
        <w:r w:rsidRPr="00A57B74" w:rsidDel="007001DA">
          <w:delText>variable</w:delText>
        </w:r>
      </w:del>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time </w:t>
      </w:r>
      <m:oMath>
        <m:r>
          <w:rPr>
            <w:rFonts w:ascii="Cambria Math" w:hAnsi="Cambria Math"/>
          </w:rPr>
          <m:t>t</m:t>
        </m:r>
      </m:oMath>
      <w:r w:rsidRPr="00A57B74">
        <w:t>. We discretize the resource usage into [0, 1], [1, 2],...,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w:t>
      </w:r>
      <w:r w:rsidRPr="00A57B74">
        <w:lastRenderedPageBreak/>
        <w:t xml:space="preserve">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8C5715"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717CAAB0"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339" w:author="Windows 用户" w:date="2022-01-11T09:36:00Z">
              <w:r w:rsidR="00D00A17">
                <w:rPr>
                  <w:noProof/>
                </w:rPr>
                <w:t>13</w:t>
              </w:r>
            </w:ins>
            <w:del w:id="340" w:author="Windows 用户" w:date="2021-11-17T15:57:00Z">
              <w:r w:rsidR="00811358" w:rsidDel="00660CB8">
                <w:rPr>
                  <w:noProof/>
                </w:rPr>
                <w:delText>14</w:delText>
              </w:r>
            </w:del>
            <w:r w:rsidRPr="00A57B74">
              <w:fldChar w:fldCharType="end"/>
            </w:r>
            <w:r w:rsidRPr="00A57B74">
              <w:t>)</w:t>
            </w:r>
          </w:p>
        </w:tc>
      </w:tr>
    </w:tbl>
    <w:p w14:paraId="7C868794" w14:textId="6F68BC1E" w:rsidR="007D716A" w:rsidRPr="004B38F3" w:rsidRDefault="007D716A" w:rsidP="001F1E24">
      <w:pPr>
        <w:ind w:firstLine="420"/>
      </w:pPr>
      <w:r w:rsidRPr="00A57B74">
        <w:t xml:space="preserve">For each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del w:id="341" w:author="Windows 用户" w:date="2021-11-18T21:39:00Z">
        <w:r w:rsidRPr="00A57B74" w:rsidDel="00483C3C">
          <w:delText>10</w:delText>
        </w:r>
      </w:del>
      <w:ins w:id="342" w:author="Windows 用户" w:date="2021-11-18T21:39:00Z">
        <w:r w:rsidR="00483C3C">
          <w:t>9</w:t>
        </w:r>
      </w:ins>
      <w:r w:rsidRPr="00A57B74">
        <w:t>). At the same time, according to equation (1</w:t>
      </w:r>
      <w:ins w:id="343" w:author="Windows 用户" w:date="2021-11-18T21:39:00Z">
        <w:r w:rsidR="00483C3C">
          <w:t>3</w:t>
        </w:r>
      </w:ins>
      <w:del w:id="344" w:author="Windows 用户" w:date="2021-11-18T21:39:00Z">
        <w:r w:rsidRPr="00A57B74" w:rsidDel="00483C3C">
          <w:delText>4</w:delText>
        </w:r>
      </w:del>
      <w:r w:rsidRPr="00A57B74">
        <w:t xml:space="preserve">), </w:t>
      </w:r>
      <w:r w:rsidRPr="00A57B74">
        <w:rPr>
          <w:rFonts w:cs="Times New Roman"/>
        </w:rPr>
        <w:t xml:space="preserve">constraint </w:t>
      </w:r>
      <w:r w:rsidRPr="00A57B74">
        <w:t>(</w:t>
      </w:r>
      <w:del w:id="345" w:author="Windows 用户" w:date="2021-11-18T21:38:00Z">
        <w:r w:rsidRPr="00A57B74" w:rsidDel="00483C3C">
          <w:delText>8</w:delText>
        </w:r>
      </w:del>
      <w:ins w:id="346" w:author="Windows 用户" w:date="2021-11-18T21:38:00Z">
        <w:r w:rsidR="00483C3C">
          <w:t>7</w:t>
        </w:r>
      </w:ins>
      <w:r w:rsidRPr="00A57B74">
        <w:t>) can be expressed as (</w:t>
      </w:r>
      <w:del w:id="347" w:author="Windows 用户" w:date="2021-12-06T14:18:00Z">
        <w:r w:rsidRPr="00A57B74" w:rsidDel="004B38F3">
          <w:delText>11</w:delText>
        </w:r>
      </w:del>
      <w:ins w:id="348" w:author="Windows 用户" w:date="2021-12-06T14:18:00Z">
        <w:r w:rsidR="004B38F3" w:rsidRPr="00A57B74">
          <w:t>1</w:t>
        </w:r>
        <w:r w:rsidR="004B38F3">
          <w:t>0</w:t>
        </w:r>
      </w:ins>
      <w:r w:rsidRPr="00A57B74">
        <w:t xml:space="preserve">). </w:t>
      </w:r>
      <m:oMath>
        <m:r>
          <m:rPr>
            <m:sty m:val="p"/>
          </m:rPr>
          <w:rPr>
            <w:rFonts w:ascii="Cambria Math" w:hAnsi="Cambria Math"/>
          </w:rPr>
          <m:t>∎</m:t>
        </m:r>
      </m:oMath>
    </w:p>
    <w:p w14:paraId="500C404F" w14:textId="13AE1293"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349" w:name="OLE_LINK70"/>
      <w:bookmarkStart w:id="350" w:name="OLE_LINK73"/>
      <w:r w:rsidRPr="00A57B74">
        <w:t>a</w:t>
      </w:r>
      <w:del w:id="351" w:author="Windows 用户" w:date="2021-11-18T21:33:00Z">
        <w:r w:rsidRPr="00A57B74" w:rsidDel="008A1EC3">
          <w:delText>n</w:delText>
        </w:r>
      </w:del>
      <w:r w:rsidRPr="00A57B74">
        <w:t xml:space="preserve"> </w:t>
      </w:r>
      <w:ins w:id="352" w:author="Windows 用户" w:date="2021-11-18T21:33:00Z">
        <w:r w:rsidR="008A1EC3" w:rsidRPr="004B38F3">
          <w:rPr>
            <w:color w:val="0070C0"/>
            <w:rPrChange w:id="353" w:author="Windows 用户" w:date="2021-12-06T14:18:00Z">
              <w:rPr/>
            </w:rPrChange>
          </w:rPr>
          <w:t>customized</w:t>
        </w:r>
        <w:r w:rsidR="008A1EC3">
          <w:t xml:space="preserve"> </w:t>
        </w:r>
      </w:ins>
      <w:del w:id="354" w:author="Windows 用户" w:date="2021-11-18T21:33:00Z">
        <w:r w:rsidRPr="00A57B74" w:rsidDel="008A1EC3">
          <w:delText xml:space="preserve">improved </w:delText>
        </w:r>
      </w:del>
      <w:r w:rsidRPr="00A57B74">
        <w:t>genetic algorithm</w:t>
      </w:r>
      <w:bookmarkEnd w:id="349"/>
      <w:bookmarkEnd w:id="350"/>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 xml:space="preserve">2). Table 1 shows the activity durations and resource requirements of the example project. We assume that there is only one resource type, i.e., </w:t>
      </w:r>
      <m:oMath>
        <m:r>
          <w:rPr>
            <w:rFonts w:ascii="Cambria Math" w:hAnsi="Cambria Math"/>
          </w:rPr>
          <m:t>k</m:t>
        </m:r>
        <m:r>
          <m:rPr>
            <m:sty m:val="p"/>
          </m:rPr>
          <w:rPr>
            <w:rFonts w:ascii="Cambria Math" w:hAnsi="Cambria Math"/>
          </w:rPr>
          <m:t>=1</m:t>
        </m:r>
      </m:oMath>
      <w:r w:rsidRPr="00A57B74">
        <w:t xml:space="preserve">. We let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4A372C23" w:rsidR="007D716A" w:rsidRPr="00A57B74" w:rsidRDefault="00253CF5" w:rsidP="00253CF5">
      <w:pPr>
        <w:pStyle w:val="a4"/>
      </w:pPr>
      <w:r>
        <w:t xml:space="preserve">Fig. </w:t>
      </w:r>
      <w:fldSimple w:instr=" SEQ Fig. \* ARABIC ">
        <w:r w:rsidR="00D00A17">
          <w:rPr>
            <w:noProof/>
          </w:rPr>
          <w:t>2</w:t>
        </w:r>
      </w:fldSimple>
      <w:r>
        <w:t xml:space="preserve"> </w:t>
      </w:r>
      <w:r w:rsidRPr="00A57B74">
        <w:t>Project network</w:t>
      </w:r>
    </w:p>
    <w:p w14:paraId="4D1966FF" w14:textId="57885433" w:rsidR="007D716A" w:rsidRPr="00A57B74" w:rsidRDefault="007D716A" w:rsidP="001F1E24">
      <w:pPr>
        <w:pStyle w:val="a4"/>
        <w:keepNext/>
      </w:pPr>
      <w:r w:rsidRPr="00A57B74">
        <w:t xml:space="preserve">Table </w:t>
      </w:r>
      <w:fldSimple w:instr=" SEQ Table \* ARABIC ">
        <w:r w:rsidR="00D00A17">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8C5715"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8C5715"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rPr>
          <w:ins w:id="355" w:author="Windows 用户" w:date="2021-11-20T10:25:00Z"/>
        </w:rPr>
      </w:pPr>
      <w:bookmarkStart w:id="356" w:name="OLE_LINK44"/>
      <w:bookmarkStart w:id="357" w:name="OLE_LINK45"/>
    </w:p>
    <w:p w14:paraId="4F142379" w14:textId="06D3FFF7" w:rsidR="00FF18F5" w:rsidRDefault="00A50F47">
      <w:pPr>
        <w:keepNext/>
        <w:ind w:firstLineChars="0" w:firstLine="0"/>
        <w:jc w:val="center"/>
        <w:rPr>
          <w:ins w:id="358" w:author="Windows 用户" w:date="2021-11-20T10:36:00Z"/>
        </w:rPr>
        <w:pPrChange w:id="359" w:author="Windows 用户" w:date="2021-11-20T10:36:00Z">
          <w:pPr>
            <w:ind w:firstLineChars="0" w:firstLine="0"/>
            <w:jc w:val="center"/>
          </w:pPr>
        </w:pPrChange>
      </w:pPr>
      <w:ins w:id="360" w:author="Windows 用户" w:date="2021-12-01T10:01:00Z">
        <w:r>
          <w:rPr>
            <w:noProof/>
          </w:rPr>
          <w:lastRenderedPageBreak/>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ins>
    </w:p>
    <w:p w14:paraId="4250A66D" w14:textId="1614DBF5" w:rsidR="00E64DCD" w:rsidRDefault="00FF18F5">
      <w:pPr>
        <w:pStyle w:val="a4"/>
        <w:rPr>
          <w:ins w:id="361" w:author="Windows 用户" w:date="2021-11-20T10:28:00Z"/>
        </w:rPr>
        <w:pPrChange w:id="362" w:author="Windows 用户" w:date="2021-11-20T10:36:00Z">
          <w:pPr>
            <w:ind w:firstLine="420"/>
          </w:pPr>
        </w:pPrChange>
      </w:pPr>
      <w:bookmarkStart w:id="363" w:name="_Ref88297098"/>
      <w:ins w:id="364" w:author="Windows 用户" w:date="2021-11-20T10:36:00Z">
        <w:r>
          <w:t xml:space="preserve">Fig. </w:t>
        </w:r>
        <w:r>
          <w:fldChar w:fldCharType="begin"/>
        </w:r>
        <w:r>
          <w:instrText xml:space="preserve"> SEQ Fig. \* ARABIC </w:instrText>
        </w:r>
      </w:ins>
      <w:r>
        <w:fldChar w:fldCharType="separate"/>
      </w:r>
      <w:ins w:id="365" w:author="Windows 用户" w:date="2022-01-11T09:36:00Z">
        <w:r w:rsidR="00D00A17">
          <w:rPr>
            <w:noProof/>
          </w:rPr>
          <w:t>3</w:t>
        </w:r>
      </w:ins>
      <w:ins w:id="366" w:author="Windows 用户" w:date="2021-11-20T10:36:00Z">
        <w:r>
          <w:fldChar w:fldCharType="end"/>
        </w:r>
        <w:bookmarkEnd w:id="363"/>
        <w:r>
          <w:t xml:space="preserve"> </w:t>
        </w:r>
      </w:ins>
      <w:ins w:id="367" w:author="Windows 用户" w:date="2021-11-22T12:49:00Z">
        <w:r w:rsidR="00E92C27" w:rsidRPr="00E92C27">
          <w:t>The project network and corresponding optimal schedule</w:t>
        </w:r>
      </w:ins>
      <w:ins w:id="368" w:author="Windows 用户" w:date="2021-11-23T12:56:00Z">
        <w:r w:rsidR="00D44DA2" w:rsidRPr="00E92C27">
          <w:t xml:space="preserve"> of the example project</w:t>
        </w:r>
      </w:ins>
    </w:p>
    <w:p w14:paraId="7C9404B9" w14:textId="7178EF58" w:rsidR="007D716A" w:rsidRPr="00512C55" w:rsidRDefault="004871D9" w:rsidP="001F1E24">
      <w:pPr>
        <w:ind w:firstLine="420"/>
        <w:rPr>
          <w:color w:val="0070C0"/>
          <w:rPrChange w:id="369" w:author="Windows 用户" w:date="2021-11-20T10:38:00Z">
            <w:rPr/>
          </w:rPrChange>
        </w:rPr>
      </w:pPr>
      <w:ins w:id="370" w:author="Windows 用户" w:date="2021-11-22T12:35:00Z">
        <w:r w:rsidRPr="004825DA">
          <w:rPr>
            <w:color w:val="0070C0"/>
            <w:rPrChange w:id="371" w:author="Windows 用户" w:date="2021-11-23T13:00:00Z">
              <w:rPr/>
            </w:rPrChange>
          </w:rPr>
          <w:t>The example project has three different project structures</w:t>
        </w:r>
      </w:ins>
      <w:ins w:id="372" w:author="Windows 用户" w:date="2021-12-18T14:22:00Z">
        <w:r w:rsidR="009B40FA">
          <w:rPr>
            <w:color w:val="0070C0"/>
          </w:rPr>
          <w:t xml:space="preserve"> and the corres</w:t>
        </w:r>
      </w:ins>
      <w:ins w:id="373" w:author="Windows 用户" w:date="2021-12-18T14:23:00Z">
        <w:r w:rsidR="009B40FA">
          <w:rPr>
            <w:color w:val="0070C0"/>
          </w:rPr>
          <w:t>ponding set of implemented activities</w:t>
        </w:r>
      </w:ins>
      <w:ins w:id="374" w:author="Windows 用户" w:date="2021-11-22T12:35:00Z">
        <w:r w:rsidRPr="004825DA">
          <w:rPr>
            <w:color w:val="0070C0"/>
            <w:rPrChange w:id="375" w:author="Windows 用户" w:date="2021-11-23T13:00:00Z">
              <w:rPr/>
            </w:rPrChange>
          </w:rPr>
          <w:t xml:space="preserve">: </w:t>
        </w:r>
      </w:ins>
      <m:oMath>
        <m:sSub>
          <m:sSubPr>
            <m:ctrlPr>
              <w:ins w:id="376" w:author="Windows 用户" w:date="2021-12-18T14:28:00Z">
                <w:rPr>
                  <w:rFonts w:ascii="Cambria Math" w:hAnsi="Cambria Math"/>
                  <w:color w:val="0070C0"/>
                </w:rPr>
              </w:ins>
            </m:ctrlPr>
          </m:sSubPr>
          <m:e>
            <m:r>
              <w:ins w:id="377" w:author="Windows 用户" w:date="2021-12-18T14:28:00Z">
                <m:rPr>
                  <m:sty m:val="p"/>
                </m:rPr>
                <w:rPr>
                  <w:rFonts w:ascii="Cambria Math" w:hAnsi="Cambria Math"/>
                  <w:color w:val="0070C0"/>
                </w:rPr>
                <m:t>P</m:t>
              </w:ins>
            </m:r>
          </m:e>
          <m:sub>
            <m:r>
              <w:ins w:id="378" w:author="Windows 用户" w:date="2021-12-18T14:28:00Z">
                <w:rPr>
                  <w:rFonts w:ascii="Cambria Math" w:hAnsi="Cambria Math"/>
                  <w:color w:val="0070C0"/>
                </w:rPr>
                <m:t>1</m:t>
              </w:ins>
            </m:r>
          </m:sub>
        </m:sSub>
      </m:oMath>
      <w:ins w:id="379" w:author="Windows 用户" w:date="2021-12-18T14:28:00Z">
        <w:r w:rsidR="009B40FA">
          <w:rPr>
            <w:rFonts w:hint="eastAsia"/>
            <w:color w:val="0070C0"/>
          </w:rPr>
          <w:t xml:space="preserve"> </w:t>
        </w:r>
      </w:ins>
      <w:ins w:id="380" w:author="Windows 用户" w:date="2021-11-20T10:32:00Z">
        <w:r w:rsidR="00A52C55" w:rsidRPr="004825DA">
          <w:rPr>
            <w:color w:val="0070C0"/>
            <w:rPrChange w:id="381" w:author="Windows 用户" w:date="2021-11-23T13:00:00Z">
              <w:rPr/>
            </w:rPrChange>
          </w:rPr>
          <w:t xml:space="preserve">= </w:t>
        </w:r>
      </w:ins>
      <w:ins w:id="382" w:author="Windows 用户" w:date="2021-11-20T10:30:00Z">
        <w:r w:rsidR="006C5024" w:rsidRPr="004825DA">
          <w:rPr>
            <w:color w:val="0070C0"/>
            <w:rPrChange w:id="383" w:author="Windows 用户" w:date="2021-11-23T13:00:00Z">
              <w:rPr/>
            </w:rPrChange>
          </w:rPr>
          <w:t>{</w:t>
        </w:r>
      </w:ins>
      <w:ins w:id="384" w:author="Windows 用户" w:date="2021-11-20T10:31:00Z">
        <w:r w:rsidR="0073090D" w:rsidRPr="004825DA">
          <w:rPr>
            <w:color w:val="0070C0"/>
            <w:rPrChange w:id="385" w:author="Windows 用户" w:date="2021-11-23T13:00:00Z">
              <w:rPr/>
            </w:rPrChange>
          </w:rPr>
          <w:t>0, 1, 2, 3, 5, 6, 8, 10</w:t>
        </w:r>
      </w:ins>
      <w:ins w:id="386" w:author="Windows 用户" w:date="2021-11-20T10:30:00Z">
        <w:r w:rsidR="006C5024" w:rsidRPr="004825DA">
          <w:rPr>
            <w:color w:val="0070C0"/>
            <w:rPrChange w:id="387" w:author="Windows 用户" w:date="2021-11-23T13:00:00Z">
              <w:rPr/>
            </w:rPrChange>
          </w:rPr>
          <w:t>}</w:t>
        </w:r>
      </w:ins>
      <w:ins w:id="388" w:author="Windows 用户" w:date="2021-11-20T10:32:00Z">
        <w:r w:rsidR="0073090D" w:rsidRPr="004825DA">
          <w:rPr>
            <w:color w:val="0070C0"/>
            <w:rPrChange w:id="389" w:author="Windows 用户" w:date="2021-11-23T13:00:00Z">
              <w:rPr/>
            </w:rPrChange>
          </w:rPr>
          <w:t>,</w:t>
        </w:r>
      </w:ins>
      <w:ins w:id="390" w:author="Windows 用户" w:date="2021-11-21T11:05:00Z">
        <w:r w:rsidR="00760871" w:rsidRPr="004825DA">
          <w:rPr>
            <w:color w:val="0070C0"/>
            <w:rPrChange w:id="391" w:author="Windows 用户" w:date="2021-11-23T13:00:00Z">
              <w:rPr/>
            </w:rPrChange>
          </w:rPr>
          <w:t xml:space="preserve"> </w:t>
        </w:r>
      </w:ins>
      <m:oMath>
        <m:sSub>
          <m:sSubPr>
            <m:ctrlPr>
              <w:ins w:id="392" w:author="Windows 用户" w:date="2021-12-18T14:28:00Z">
                <w:rPr>
                  <w:rFonts w:ascii="Cambria Math" w:hAnsi="Cambria Math"/>
                  <w:color w:val="0070C0"/>
                </w:rPr>
              </w:ins>
            </m:ctrlPr>
          </m:sSubPr>
          <m:e>
            <m:r>
              <w:ins w:id="393" w:author="Windows 用户" w:date="2021-12-18T14:28:00Z">
                <m:rPr>
                  <m:sty m:val="p"/>
                </m:rPr>
                <w:rPr>
                  <w:rFonts w:ascii="Cambria Math" w:hAnsi="Cambria Math"/>
                  <w:color w:val="0070C0"/>
                </w:rPr>
                <m:t>P</m:t>
              </w:ins>
            </m:r>
          </m:e>
          <m:sub>
            <m:r>
              <w:ins w:id="394" w:author="Windows 用户" w:date="2021-12-18T14:28:00Z">
                <w:rPr>
                  <w:rFonts w:ascii="Cambria Math" w:hAnsi="Cambria Math"/>
                  <w:color w:val="0070C0"/>
                </w:rPr>
                <m:t>2</m:t>
              </w:ins>
            </m:r>
          </m:sub>
        </m:sSub>
      </m:oMath>
      <w:ins w:id="395" w:author="Windows 用户" w:date="2021-12-18T14:29:00Z">
        <w:r w:rsidR="009B40FA">
          <w:rPr>
            <w:rFonts w:hint="eastAsia"/>
            <w:color w:val="0070C0"/>
          </w:rPr>
          <w:t xml:space="preserve"> </w:t>
        </w:r>
      </w:ins>
      <w:ins w:id="396" w:author="Windows 用户" w:date="2021-11-20T10:32:00Z">
        <w:r w:rsidR="00A52C55" w:rsidRPr="004825DA">
          <w:rPr>
            <w:color w:val="0070C0"/>
            <w:rPrChange w:id="397" w:author="Windows 用户" w:date="2021-11-23T13:00:00Z">
              <w:rPr/>
            </w:rPrChange>
          </w:rPr>
          <w:t xml:space="preserve">= </w:t>
        </w:r>
        <w:r w:rsidR="0073090D" w:rsidRPr="004825DA">
          <w:rPr>
            <w:color w:val="0070C0"/>
            <w:rPrChange w:id="398" w:author="Windows 用户" w:date="2021-11-23T13:00:00Z">
              <w:rPr/>
            </w:rPrChange>
          </w:rPr>
          <w:t xml:space="preserve">{0, 1, 2, 3, 5, 6, </w:t>
        </w:r>
        <w:r w:rsidR="00A52C55" w:rsidRPr="004825DA">
          <w:rPr>
            <w:color w:val="0070C0"/>
            <w:rPrChange w:id="399" w:author="Windows 用户" w:date="2021-11-23T13:00:00Z">
              <w:rPr/>
            </w:rPrChange>
          </w:rPr>
          <w:t>9</w:t>
        </w:r>
        <w:r w:rsidR="0073090D" w:rsidRPr="004825DA">
          <w:rPr>
            <w:color w:val="0070C0"/>
            <w:rPrChange w:id="400" w:author="Windows 用户" w:date="2021-11-23T13:00:00Z">
              <w:rPr/>
            </w:rPrChange>
          </w:rPr>
          <w:t>, 10}</w:t>
        </w:r>
        <w:r w:rsidR="00A52C55" w:rsidRPr="004825DA">
          <w:rPr>
            <w:color w:val="0070C0"/>
            <w:rPrChange w:id="401" w:author="Windows 用户" w:date="2021-11-23T13:00:00Z">
              <w:rPr/>
            </w:rPrChange>
          </w:rPr>
          <w:t xml:space="preserve">, </w:t>
        </w:r>
      </w:ins>
      <m:oMath>
        <m:sSub>
          <m:sSubPr>
            <m:ctrlPr>
              <w:ins w:id="402" w:author="Windows 用户" w:date="2021-12-18T14:28:00Z">
                <w:rPr>
                  <w:rFonts w:ascii="Cambria Math" w:hAnsi="Cambria Math"/>
                  <w:color w:val="0070C0"/>
                </w:rPr>
              </w:ins>
            </m:ctrlPr>
          </m:sSubPr>
          <m:e>
            <m:r>
              <w:ins w:id="403" w:author="Windows 用户" w:date="2021-12-18T14:28:00Z">
                <m:rPr>
                  <m:sty m:val="p"/>
                </m:rPr>
                <w:rPr>
                  <w:rFonts w:ascii="Cambria Math" w:hAnsi="Cambria Math"/>
                  <w:color w:val="0070C0"/>
                </w:rPr>
                <m:t>P</m:t>
              </w:ins>
            </m:r>
          </m:e>
          <m:sub>
            <m:r>
              <w:ins w:id="404" w:author="Windows 用户" w:date="2021-12-18T14:28:00Z">
                <w:rPr>
                  <w:rFonts w:ascii="Cambria Math" w:hAnsi="Cambria Math"/>
                  <w:color w:val="0070C0"/>
                </w:rPr>
                <m:t>3</m:t>
              </w:ins>
            </m:r>
          </m:sub>
        </m:sSub>
      </m:oMath>
      <w:ins w:id="405" w:author="Windows 用户" w:date="2021-11-20T10:32:00Z">
        <w:r w:rsidR="00A52C55" w:rsidRPr="004825DA">
          <w:rPr>
            <w:color w:val="0070C0"/>
            <w:rPrChange w:id="406" w:author="Windows 用户" w:date="2021-11-23T13:00:00Z">
              <w:rPr/>
            </w:rPrChange>
          </w:rPr>
          <w:t xml:space="preserve"> = {0, 1, 2, 4, 7, 10}</w:t>
        </w:r>
      </w:ins>
      <w:bookmarkStart w:id="407" w:name="OLE_LINK98"/>
      <w:ins w:id="408" w:author="Windows 用户" w:date="2021-12-18T14:29:00Z">
        <w:r w:rsidR="009B40FA">
          <w:rPr>
            <w:color w:val="0070C0"/>
          </w:rPr>
          <w:t xml:space="preserve">. </w:t>
        </w:r>
      </w:ins>
      <w:bookmarkEnd w:id="407"/>
      <w:ins w:id="409" w:author="Windows 用户" w:date="2021-12-18T14:25:00Z">
        <w:r w:rsidR="009B40FA">
          <w:rPr>
            <w:color w:val="0070C0"/>
          </w:rPr>
          <w:t>These structure</w:t>
        </w:r>
      </w:ins>
      <w:ins w:id="410" w:author="Windows 用户" w:date="2021-12-18T14:26:00Z">
        <w:r w:rsidR="009B40FA">
          <w:rPr>
            <w:color w:val="0070C0"/>
          </w:rPr>
          <w:t>s</w:t>
        </w:r>
      </w:ins>
      <w:ins w:id="411" w:author="Windows 用户" w:date="2021-12-18T14:25:00Z">
        <w:r w:rsidR="009B40FA">
          <w:rPr>
            <w:color w:val="0070C0"/>
          </w:rPr>
          <w:t xml:space="preserve"> </w:t>
        </w:r>
      </w:ins>
      <w:ins w:id="412" w:author="Windows 用户" w:date="2021-12-18T14:26:00Z">
        <w:r w:rsidR="009B40FA">
          <w:rPr>
            <w:color w:val="0070C0"/>
          </w:rPr>
          <w:t xml:space="preserve">of the project and the </w:t>
        </w:r>
        <w:r w:rsidR="009B40FA" w:rsidRPr="00762844">
          <w:rPr>
            <w:color w:val="0070C0"/>
          </w:rPr>
          <w:t>corresponding optimal schedule</w:t>
        </w:r>
        <w:r w:rsidR="009B40FA">
          <w:rPr>
            <w:color w:val="0070C0"/>
          </w:rPr>
          <w:t xml:space="preserve"> are shown in </w:t>
        </w:r>
      </w:ins>
      <w:ins w:id="413" w:author="Windows 用户" w:date="2021-12-18T14:10:00Z">
        <w:r w:rsidR="00D12214" w:rsidRPr="00762844">
          <w:rPr>
            <w:color w:val="0070C0"/>
          </w:rPr>
          <w:t>Fig.3</w:t>
        </w:r>
      </w:ins>
      <w:ins w:id="414" w:author="Windows 用户" w:date="2021-12-18T14:29:00Z">
        <w:r w:rsidR="009B40FA">
          <w:rPr>
            <w:color w:val="0070C0"/>
          </w:rPr>
          <w:t>,</w:t>
        </w:r>
        <w:r w:rsidR="009B40FA" w:rsidRPr="009B40FA">
          <w:rPr>
            <w:color w:val="0070C0"/>
          </w:rPr>
          <w:t xml:space="preserve"> </w:t>
        </w:r>
        <w:r w:rsidR="009B40FA" w:rsidRPr="003D2FCB">
          <w:rPr>
            <w:color w:val="0070C0"/>
          </w:rPr>
          <w:t>the values of the objective function (10) of the</w:t>
        </w:r>
      </w:ins>
      <w:ins w:id="415" w:author="Windows 用户" w:date="2021-12-18T14:30:00Z">
        <w:r w:rsidR="009B40FA">
          <w:rPr>
            <w:color w:val="0070C0"/>
          </w:rPr>
          <w:t>se</w:t>
        </w:r>
      </w:ins>
      <w:ins w:id="416" w:author="Windows 用户" w:date="2021-12-18T14:29:00Z">
        <w:r w:rsidR="009B40FA" w:rsidRPr="003D2FCB">
          <w:rPr>
            <w:color w:val="0070C0"/>
          </w:rPr>
          <w:t xml:space="preserve"> optimal schedule</w:t>
        </w:r>
      </w:ins>
      <w:ins w:id="417" w:author="Windows 用户" w:date="2021-12-18T14:30:00Z">
        <w:r w:rsidR="009B40FA">
          <w:rPr>
            <w:color w:val="0070C0"/>
          </w:rPr>
          <w:t>s</w:t>
        </w:r>
      </w:ins>
      <w:ins w:id="418" w:author="Windows 用户" w:date="2021-12-18T14:29:00Z">
        <w:r w:rsidR="009B40FA" w:rsidRPr="003D2FCB">
          <w:rPr>
            <w:color w:val="0070C0"/>
          </w:rPr>
          <w:t xml:space="preserve"> are 94, 75 and 122 respectively.</w:t>
        </w:r>
      </w:ins>
      <w:ins w:id="419" w:author="Windows 用户" w:date="2021-12-18T14:10:00Z">
        <w:r w:rsidR="00D12214" w:rsidRPr="00762844">
          <w:rPr>
            <w:color w:val="0070C0"/>
          </w:rPr>
          <w:t xml:space="preserve"> </w:t>
        </w:r>
      </w:ins>
      <w:ins w:id="420" w:author="Windows 用户" w:date="2021-11-23T12:58:00Z">
        <w:r w:rsidR="00AA7978" w:rsidRPr="004825DA">
          <w:rPr>
            <w:color w:val="0070C0"/>
            <w:rPrChange w:id="421" w:author="Windows 用户" w:date="2021-11-23T13:00:00Z">
              <w:rPr/>
            </w:rPrChange>
          </w:rPr>
          <w:t xml:space="preserve">It can be seen from Fig.3 that different project structures correspond to different fluctuations of resource usage, which indicates that project structures have an impact on the effect of resource leveling. Some project structures are </w:t>
        </w:r>
      </w:ins>
      <w:ins w:id="422" w:author="Windows 用户" w:date="2021-11-23T13:00:00Z">
        <w:r w:rsidR="004825DA" w:rsidRPr="004825DA">
          <w:rPr>
            <w:color w:val="0070C0"/>
            <w:rPrChange w:id="423" w:author="Windows 用户" w:date="2021-11-23T13:00:00Z">
              <w:rPr/>
            </w:rPrChange>
          </w:rPr>
          <w:t>more conducive to adjusting activities to level resources</w:t>
        </w:r>
      </w:ins>
      <w:ins w:id="424" w:author="Windows 用户" w:date="2021-11-23T12:58:00Z">
        <w:r w:rsidR="00AA7978" w:rsidRPr="004825DA">
          <w:rPr>
            <w:color w:val="0070C0"/>
            <w:rPrChange w:id="425" w:author="Windows 用户" w:date="2021-11-23T13:00:00Z">
              <w:rPr/>
            </w:rPrChange>
          </w:rPr>
          <w:t xml:space="preserve">. </w:t>
        </w:r>
      </w:ins>
      <w:r w:rsidR="007D716A" w:rsidRPr="00A57B74">
        <w:t xml:space="preserve">We use CPLEX to solve the linear integer programming model M1 of the example project. </w:t>
      </w:r>
      <w:bookmarkStart w:id="426" w:name="OLE_LINK74"/>
      <w:bookmarkStart w:id="427" w:name="OLE_LINK75"/>
      <w:r w:rsidR="007D716A" w:rsidRPr="00512C55">
        <w:rPr>
          <w:color w:val="0070C0"/>
          <w:rPrChange w:id="428" w:author="Windows 用户" w:date="2021-11-20T10:38:00Z">
            <w:rPr/>
          </w:rPrChange>
        </w:rPr>
        <w:t xml:space="preserve">The </w:t>
      </w:r>
      <w:ins w:id="429" w:author="Windows 用户" w:date="2021-12-18T14:32:00Z">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ins>
      <w:r w:rsidR="007D716A" w:rsidRPr="00512C55">
        <w:rPr>
          <w:color w:val="0070C0"/>
          <w:rPrChange w:id="430" w:author="Windows 用户" w:date="2021-11-20T10:38:00Z">
            <w:rPr/>
          </w:rPrChange>
        </w:rPr>
        <w:t>obtained optimal schedule</w:t>
      </w:r>
      <w:del w:id="431" w:author="Windows 用户" w:date="2021-12-18T14:32:00Z">
        <w:r w:rsidR="007D716A" w:rsidRPr="00512C55" w:rsidDel="009B40FA">
          <w:rPr>
            <w:color w:val="0070C0"/>
            <w:rPrChange w:id="432" w:author="Windows 用户" w:date="2021-11-20T10:38:00Z">
              <w:rPr/>
            </w:rPrChange>
          </w:rPr>
          <w:delText xml:space="preserve"> and</w:delText>
        </w:r>
      </w:del>
      <w:r w:rsidR="007D716A" w:rsidRPr="00512C55">
        <w:rPr>
          <w:color w:val="0070C0"/>
          <w:rPrChange w:id="433" w:author="Windows 用户" w:date="2021-11-20T10:38:00Z">
            <w:rPr/>
          </w:rPrChange>
        </w:rPr>
        <w:t xml:space="preserve"> </w:t>
      </w:r>
      <w:del w:id="434" w:author="Windows 用户" w:date="2021-12-18T14:32:00Z">
        <w:r w:rsidR="007D716A" w:rsidRPr="00512C55" w:rsidDel="009B40FA">
          <w:rPr>
            <w:color w:val="0070C0"/>
            <w:rPrChange w:id="435" w:author="Windows 用户" w:date="2021-11-20T10:38:00Z">
              <w:rPr/>
            </w:rPrChange>
          </w:rPr>
          <w:delText xml:space="preserve">project structure </w:delText>
        </w:r>
      </w:del>
      <w:r w:rsidR="007D716A" w:rsidRPr="00512C55">
        <w:rPr>
          <w:rFonts w:cs="Times New Roman"/>
          <w:color w:val="0070C0"/>
          <w:rPrChange w:id="436" w:author="Windows 用户" w:date="2021-11-20T10:38:00Z">
            <w:rPr>
              <w:rFonts w:cs="Times New Roman"/>
            </w:rPr>
          </w:rPrChange>
        </w:rPr>
        <w:t>are</w:t>
      </w:r>
      <w:r w:rsidR="007D716A" w:rsidRPr="00512C55">
        <w:rPr>
          <w:color w:val="0070C0"/>
          <w:rPrChange w:id="437" w:author="Windows 用户" w:date="2021-11-20T10:38:00Z">
            <w:rPr/>
          </w:rPrChange>
        </w:rPr>
        <w:t xml:space="preserve"> shown in Fig</w:t>
      </w:r>
      <w:r w:rsidR="0084133A" w:rsidRPr="00512C55">
        <w:rPr>
          <w:color w:val="0070C0"/>
          <w:rPrChange w:id="438" w:author="Windows 用户" w:date="2021-11-20T10:38:00Z">
            <w:rPr/>
          </w:rPrChange>
        </w:rPr>
        <w:t>.</w:t>
      </w:r>
      <w:r w:rsidR="007D716A" w:rsidRPr="00512C55">
        <w:rPr>
          <w:color w:val="0070C0"/>
          <w:rPrChange w:id="439" w:author="Windows 用户" w:date="2021-11-20T10:38:00Z">
            <w:rPr/>
          </w:rPrChange>
        </w:rPr>
        <w:t xml:space="preserve"> 3</w:t>
      </w:r>
      <w:ins w:id="440" w:author="Windows 用户" w:date="2021-11-22T12:38:00Z">
        <w:r w:rsidR="003B3629">
          <w:rPr>
            <w:color w:val="0070C0"/>
          </w:rPr>
          <w:t>(2)</w:t>
        </w:r>
      </w:ins>
      <w:r w:rsidR="007D716A" w:rsidRPr="00512C55">
        <w:rPr>
          <w:color w:val="0070C0"/>
          <w:rPrChange w:id="441" w:author="Windows 用户" w:date="2021-11-20T10:38:00Z">
            <w:rPr/>
          </w:rPrChange>
        </w:rPr>
        <w:t xml:space="preserve">. </w:t>
      </w:r>
      <w:del w:id="442" w:author="Windows 用户" w:date="2021-11-22T12:38:00Z">
        <w:r w:rsidR="007D716A" w:rsidRPr="00512C55" w:rsidDel="003B3629">
          <w:rPr>
            <w:color w:val="0070C0"/>
            <w:rPrChange w:id="443" w:author="Windows 用户" w:date="2021-11-20T10:38:00Z">
              <w:rPr/>
            </w:rPrChange>
          </w:rPr>
          <w:delText xml:space="preserve">In the optimal schedule, activities 4, 7 and 8 are not implemented, while all other activities are executed. The value of the objective function (10) corresponding to the optimal schedule is </w:delText>
        </w:r>
        <m:oMath>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4" w:author="Windows 用户" w:date="2021-11-20T10:38:00Z">
                        <w:rPr>
                          <w:rFonts w:ascii="Cambria Math" w:eastAsia="MS Gothic" w:hAnsi="Cambria Math" w:cs="MS Gothic"/>
                        </w:rPr>
                      </w:rPrChange>
                    </w:rPr>
                    <m:t>h=1</m:t>
                  </m:r>
                </m:sub>
                <m:sup>
                  <m:r>
                    <w:rPr>
                      <w:rFonts w:ascii="Cambria Math" w:hAnsi="Cambria Math"/>
                      <w:color w:val="0070C0"/>
                      <w:rPrChange w:id="445" w:author="Windows 用户" w:date="2021-11-20T10:38:00Z">
                        <w:rPr>
                          <w:rFonts w:ascii="Cambria Math" w:hAnsi="Cambria Math"/>
                        </w:rPr>
                      </w:rPrChange>
                    </w:rPr>
                    <m:t>3</m:t>
                  </m:r>
                </m:sup>
                <m:e>
                  <m:d>
                    <m:dPr>
                      <m:ctrlPr>
                        <w:rPr>
                          <w:rFonts w:ascii="Cambria Math" w:hAnsi="Cambria Math"/>
                          <w:i/>
                          <w:color w:val="0070C0"/>
                        </w:rPr>
                      </m:ctrlPr>
                    </m:dPr>
                    <m:e>
                      <m:r>
                        <w:rPr>
                          <w:rFonts w:ascii="Cambria Math" w:hAnsi="Cambria Math"/>
                          <w:color w:val="0070C0"/>
                          <w:rPrChange w:id="446" w:author="Windows 用户" w:date="2021-11-20T10:38:00Z">
                            <w:rPr>
                              <w:rFonts w:ascii="Cambria Math" w:hAnsi="Cambria Math"/>
                            </w:rPr>
                          </w:rPrChange>
                        </w:rPr>
                        <m:t>2</m:t>
                      </m:r>
                      <m:r>
                        <w:rPr>
                          <w:rFonts w:ascii="Cambria Math" w:hAnsi="Cambria Math"/>
                          <w:color w:val="0070C0"/>
                          <w:rPrChange w:id="447" w:author="Windows 用户" w:date="2021-11-20T10:38:00Z">
                            <w:rPr>
                              <w:rFonts w:ascii="Cambria Math" w:hAnsi="Cambria Math"/>
                            </w:rPr>
                          </w:rPrChange>
                        </w:rPr>
                        <m:t>h-1</m:t>
                      </m:r>
                    </m:e>
                  </m:d>
                </m:e>
              </m:nary>
            </m:e>
          </m:d>
          <m:r>
            <w:rPr>
              <w:rFonts w:ascii="Cambria Math" w:hAnsi="Cambria Math"/>
              <w:color w:val="0070C0"/>
              <w:rPrChange w:id="448" w:author="Windows 用户" w:date="2021-11-20T10:38:00Z">
                <w:rPr>
                  <w:rFonts w:ascii="Cambria Math" w:hAnsi="Cambria Math"/>
                </w:rPr>
              </w:rPrChange>
            </w:rPr>
            <m:t>×7+</m:t>
          </m:r>
          <m:d>
            <m:dPr>
              <m:begChr m:val="["/>
              <m:endChr m:val="]"/>
              <m:ctrlPr>
                <w:rPr>
                  <w:rFonts w:ascii="Cambria Math" w:hAnsi="Cambria Math"/>
                  <w:i/>
                  <w:color w:val="0070C0"/>
                </w:rPr>
              </m:ctrlPr>
            </m:dPr>
            <m:e>
              <m:nary>
                <m:naryPr>
                  <m:chr m:val="∑"/>
                  <m:limLoc m:val="subSup"/>
                  <m:ctrlPr>
                    <w:rPr>
                      <w:rFonts w:ascii="Cambria Math" w:hAnsi="Cambria Math"/>
                      <w:i/>
                      <w:color w:val="0070C0"/>
                    </w:rPr>
                  </m:ctrlPr>
                </m:naryPr>
                <m:sub>
                  <m:r>
                    <w:rPr>
                      <w:rFonts w:ascii="Cambria Math" w:eastAsia="MS Gothic" w:hAnsi="Cambria Math" w:cs="MS Gothic"/>
                      <w:color w:val="0070C0"/>
                      <w:rPrChange w:id="449" w:author="Windows 用户" w:date="2021-11-20T10:38:00Z">
                        <w:rPr>
                          <w:rFonts w:ascii="Cambria Math" w:eastAsia="MS Gothic" w:hAnsi="Cambria Math" w:cs="MS Gothic"/>
                        </w:rPr>
                      </w:rPrChange>
                    </w:rPr>
                    <m:t>h=1</m:t>
                  </m:r>
                </m:sub>
                <m:sup>
                  <m:r>
                    <w:rPr>
                      <w:rFonts w:ascii="Cambria Math" w:hAnsi="Cambria Math"/>
                      <w:color w:val="0070C0"/>
                      <w:rPrChange w:id="450" w:author="Windows 用户" w:date="2021-11-20T10:38:00Z">
                        <w:rPr>
                          <w:rFonts w:ascii="Cambria Math" w:hAnsi="Cambria Math"/>
                        </w:rPr>
                      </w:rPrChange>
                    </w:rPr>
                    <m:t>2</m:t>
                  </m:r>
                </m:sup>
                <m:e>
                  <m:d>
                    <m:dPr>
                      <m:ctrlPr>
                        <w:rPr>
                          <w:rFonts w:ascii="Cambria Math" w:hAnsi="Cambria Math"/>
                          <w:i/>
                          <w:color w:val="0070C0"/>
                        </w:rPr>
                      </m:ctrlPr>
                    </m:dPr>
                    <m:e>
                      <m:r>
                        <w:rPr>
                          <w:rFonts w:ascii="Cambria Math" w:hAnsi="Cambria Math"/>
                          <w:color w:val="0070C0"/>
                          <w:rPrChange w:id="451" w:author="Windows 用户" w:date="2021-11-20T10:38:00Z">
                            <w:rPr>
                              <w:rFonts w:ascii="Cambria Math" w:hAnsi="Cambria Math"/>
                            </w:rPr>
                          </w:rPrChange>
                        </w:rPr>
                        <m:t>2</m:t>
                      </m:r>
                      <m:r>
                        <w:rPr>
                          <w:rFonts w:ascii="Cambria Math" w:hAnsi="Cambria Math"/>
                          <w:color w:val="0070C0"/>
                          <w:rPrChange w:id="452" w:author="Windows 用户" w:date="2021-11-20T10:38:00Z">
                            <w:rPr>
                              <w:rFonts w:ascii="Cambria Math" w:hAnsi="Cambria Math"/>
                            </w:rPr>
                          </w:rPrChange>
                        </w:rPr>
                        <m:t>h-1</m:t>
                      </m:r>
                    </m:e>
                  </m:d>
                </m:e>
              </m:nary>
            </m:e>
          </m:d>
          <m:r>
            <w:rPr>
              <w:rFonts w:ascii="Cambria Math" w:hAnsi="Cambria Math"/>
              <w:color w:val="0070C0"/>
              <w:rPrChange w:id="453" w:author="Windows 用户" w:date="2021-11-20T10:38:00Z">
                <w:rPr>
                  <w:rFonts w:ascii="Cambria Math" w:hAnsi="Cambria Math"/>
                </w:rPr>
              </w:rPrChange>
            </w:rPr>
            <m:t>×3=</m:t>
          </m:r>
          <m:r>
            <m:rPr>
              <m:sty m:val="p"/>
            </m:rPr>
            <w:rPr>
              <w:rFonts w:ascii="Cambria Math" w:hAnsi="Cambria Math"/>
              <w:color w:val="0070C0"/>
              <w:rPrChange w:id="454" w:author="Windows 用户" w:date="2021-11-20T10:38:00Z">
                <w:rPr>
                  <w:rFonts w:ascii="Cambria Math" w:hAnsi="Cambria Math"/>
                </w:rPr>
              </w:rPrChange>
            </w:rPr>
            <m:t>75</m:t>
          </m:r>
        </m:oMath>
        <w:r w:rsidR="007D716A" w:rsidRPr="00512C55" w:rsidDel="003B3629">
          <w:rPr>
            <w:color w:val="0070C0"/>
            <w:rPrChange w:id="455" w:author="Windows 用户" w:date="2021-11-20T10:38:00Z">
              <w:rPr/>
            </w:rPrChange>
          </w:rPr>
          <w:delText>.</w:delText>
        </w:r>
      </w:del>
    </w:p>
    <w:bookmarkEnd w:id="426"/>
    <w:bookmarkEnd w:id="427"/>
    <w:p w14:paraId="558636D9" w14:textId="699FD4B5" w:rsidR="0084133A" w:rsidDel="00512C55" w:rsidRDefault="007D716A" w:rsidP="0084133A">
      <w:pPr>
        <w:keepNext/>
        <w:ind w:firstLineChars="0" w:firstLine="0"/>
        <w:jc w:val="center"/>
        <w:rPr>
          <w:del w:id="456" w:author="Windows 用户" w:date="2021-11-20T10:36:00Z"/>
        </w:rPr>
      </w:pPr>
      <w:del w:id="457" w:author="Windows 用户" w:date="2021-11-20T10:36:00Z">
        <w:r w:rsidRPr="00A57B74" w:rsidDel="00512C55">
          <w:rPr>
            <w:noProof/>
          </w:rPr>
          <w:drawing>
            <wp:inline distT="0" distB="0" distL="0" distR="0" wp14:anchorId="73F62C68" wp14:editId="46128685">
              <wp:extent cx="4402016" cy="1051846"/>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P-PS.png"/>
                      <pic:cNvPicPr/>
                    </pic:nvPicPr>
                    <pic:blipFill>
                      <a:blip r:embed="rId11">
                        <a:extLst>
                          <a:ext uri="{28A0092B-C50C-407E-A947-70E740481C1C}">
                            <a14:useLocalDpi xmlns:a14="http://schemas.microsoft.com/office/drawing/2010/main" val="0"/>
                          </a:ext>
                        </a:extLst>
                      </a:blip>
                      <a:stretch>
                        <a:fillRect/>
                      </a:stretch>
                    </pic:blipFill>
                    <pic:spPr>
                      <a:xfrm>
                        <a:off x="0" y="0"/>
                        <a:ext cx="4441328" cy="1061240"/>
                      </a:xfrm>
                      <a:prstGeom prst="rect">
                        <a:avLst/>
                      </a:prstGeom>
                    </pic:spPr>
                  </pic:pic>
                </a:graphicData>
              </a:graphic>
            </wp:inline>
          </w:drawing>
        </w:r>
      </w:del>
    </w:p>
    <w:p w14:paraId="18F31699" w14:textId="5D47DE0F" w:rsidR="007D716A" w:rsidRPr="00A57B74" w:rsidDel="00512C55" w:rsidRDefault="0084133A" w:rsidP="0084133A">
      <w:pPr>
        <w:pStyle w:val="a4"/>
        <w:rPr>
          <w:del w:id="458" w:author="Windows 用户" w:date="2021-11-20T10:36:00Z"/>
        </w:rPr>
      </w:pPr>
      <w:del w:id="459" w:author="Windows 用户" w:date="2021-11-20T10:36:00Z">
        <w:r w:rsidDel="00512C55">
          <w:delText xml:space="preserve">Fig. </w:delText>
        </w:r>
        <w:r w:rsidR="00C61D00" w:rsidDel="00512C55">
          <w:fldChar w:fldCharType="begin"/>
        </w:r>
        <w:r w:rsidR="00C61D00" w:rsidDel="00512C55">
          <w:delInstrText xml:space="preserve"> SEQ Fig. \* ARABIC </w:delInstrText>
        </w:r>
        <w:r w:rsidR="00C61D00" w:rsidDel="00512C55">
          <w:fldChar w:fldCharType="separate"/>
        </w:r>
        <w:r w:rsidR="00660CB8" w:rsidDel="00FF18F5">
          <w:rPr>
            <w:noProof/>
          </w:rPr>
          <w:delText>3</w:delText>
        </w:r>
        <w:r w:rsidR="00C61D00" w:rsidDel="00512C55">
          <w:rPr>
            <w:noProof/>
          </w:rPr>
          <w:fldChar w:fldCharType="end"/>
        </w:r>
        <w:r w:rsidRPr="00A57B74" w:rsidDel="00512C55">
          <w:delText xml:space="preserve"> </w:delText>
        </w:r>
        <w:r w:rsidRPr="00A57B74" w:rsidDel="00512C55">
          <w:rPr>
            <w:rFonts w:hint="eastAsia"/>
          </w:rPr>
          <w:delText>T</w:delText>
        </w:r>
        <w:r w:rsidRPr="00A57B74" w:rsidDel="00512C55">
          <w:delText>he optimal schedule and network structure of the example project</w:delText>
        </w:r>
      </w:del>
    </w:p>
    <w:bookmarkEnd w:id="356"/>
    <w:bookmarkEnd w:id="357"/>
    <w:p w14:paraId="40B6B769" w14:textId="124715F1" w:rsidR="007D716A" w:rsidRPr="00A57B74" w:rsidDel="004E2A73" w:rsidRDefault="007D716A" w:rsidP="001F1E24">
      <w:pPr>
        <w:pStyle w:val="2"/>
        <w:spacing w:before="156" w:after="156"/>
        <w:rPr>
          <w:del w:id="460" w:author="Windows 用户" w:date="2021-11-18T21:27:00Z"/>
        </w:rPr>
      </w:pPr>
      <w:commentRangeStart w:id="461"/>
      <w:del w:id="462" w:author="Windows 用户" w:date="2021-11-18T21:27:00Z">
        <w:r w:rsidRPr="00A57B74" w:rsidDel="004E2A73">
          <w:delText>Model extension</w:delText>
        </w:r>
        <w:commentRangeEnd w:id="461"/>
        <w:r w:rsidR="005D1CD3" w:rsidDel="004E2A73">
          <w:rPr>
            <w:rStyle w:val="af0"/>
            <w:b w:val="0"/>
            <w:bCs w:val="0"/>
          </w:rPr>
          <w:commentReference w:id="461"/>
        </w:r>
      </w:del>
    </w:p>
    <w:p w14:paraId="3CA70A17" w14:textId="5FA03141" w:rsidR="007D716A" w:rsidRPr="00A57B74" w:rsidDel="004E2A73" w:rsidRDefault="007D716A" w:rsidP="001F1E24">
      <w:pPr>
        <w:ind w:firstLine="420"/>
        <w:rPr>
          <w:del w:id="463" w:author="Windows 用户" w:date="2021-11-18T21:27:00Z"/>
        </w:rPr>
      </w:pPr>
      <w:del w:id="464" w:author="Windows 用户" w:date="2021-11-21T10:23:00Z">
        <w:r w:rsidRPr="00A57B74" w:rsidDel="00656B5F">
          <w:rPr>
            <w:rFonts w:hint="eastAsia"/>
          </w:rPr>
          <w:delText>O</w:delText>
        </w:r>
        <w:r w:rsidRPr="00A57B74" w:rsidDel="00656B5F">
          <w:delText>ur model M0 optimizes a single objective function. However, M0 can be extended to deal with multiple objectives</w:delText>
        </w:r>
      </w:del>
      <w:del w:id="465" w:author="Windows 用户" w:date="2021-11-20T09:40:00Z">
        <w:r w:rsidRPr="00A57B74" w:rsidDel="00C61D00">
          <w:delText xml:space="preserve"> due to the following proposition</w:delText>
        </w:r>
      </w:del>
      <w:del w:id="466" w:author="Windows 用户" w:date="2021-11-21T10:23:00Z">
        <w:r w:rsidRPr="00A57B74" w:rsidDel="00656B5F">
          <w:delText>.</w:delText>
        </w:r>
      </w:del>
    </w:p>
    <w:p w14:paraId="6F3AF11D" w14:textId="1F8E673A" w:rsidR="007D716A" w:rsidRPr="00A57B74" w:rsidDel="00656B5F" w:rsidRDefault="007D716A">
      <w:pPr>
        <w:ind w:firstLine="422"/>
        <w:rPr>
          <w:del w:id="467" w:author="Windows 用户" w:date="2021-11-21T10:23:00Z"/>
        </w:rPr>
      </w:pPr>
      <w:del w:id="468" w:author="Windows 用户" w:date="2021-11-18T21:27:00Z">
        <w:r w:rsidRPr="00A57B74" w:rsidDel="004E2A73">
          <w:rPr>
            <w:b/>
          </w:rPr>
          <w:delText>Proposition 2</w:delText>
        </w:r>
        <w:r w:rsidRPr="00A57B74" w:rsidDel="004E2A73">
          <w:delText xml:space="preserve">: </w:delText>
        </w:r>
      </w:del>
      <w:del w:id="469" w:author="Windows 用户" w:date="2021-11-21T10:23:00Z">
        <w:r w:rsidRPr="00A57B74" w:rsidDel="00656B5F">
          <w:delText xml:space="preserve">Given the following multi-objective model M2 with resource leveling as one of the objectives: </w:delText>
        </w:r>
      </w:del>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4825"/>
      </w:tblGrid>
      <w:tr w:rsidR="007D716A" w:rsidRPr="00A57B74" w:rsidDel="00656B5F" w14:paraId="38440A5B" w14:textId="76D68274" w:rsidTr="001F1E24">
        <w:trPr>
          <w:jc w:val="center"/>
          <w:del w:id="470" w:author="Windows 用户" w:date="2021-11-21T10:23:00Z"/>
        </w:trPr>
        <w:tc>
          <w:tcPr>
            <w:tcW w:w="704" w:type="dxa"/>
          </w:tcPr>
          <w:p w14:paraId="4340E0CB" w14:textId="351AE307" w:rsidR="007D716A" w:rsidRPr="00A57B74" w:rsidDel="00656B5F" w:rsidRDefault="007D716A" w:rsidP="001F1E24">
            <w:pPr>
              <w:spacing w:line="240" w:lineRule="auto"/>
              <w:ind w:firstLineChars="0" w:firstLine="0"/>
              <w:rPr>
                <w:del w:id="471" w:author="Windows 用户" w:date="2021-11-21T10:23:00Z"/>
              </w:rPr>
            </w:pPr>
            <w:del w:id="472" w:author="Windows 用户" w:date="2021-11-21T10:23:00Z">
              <w:r w:rsidRPr="00A57B74" w:rsidDel="00656B5F">
                <w:delText>(M2)</w:delText>
              </w:r>
            </w:del>
          </w:p>
        </w:tc>
        <w:tc>
          <w:tcPr>
            <w:tcW w:w="4825" w:type="dxa"/>
          </w:tcPr>
          <w:p w14:paraId="2AFC9DF2" w14:textId="34031F5A" w:rsidR="007D716A" w:rsidRPr="00A57B74" w:rsidDel="00656B5F" w:rsidRDefault="007D716A" w:rsidP="001F1E24">
            <w:pPr>
              <w:spacing w:line="240" w:lineRule="auto"/>
              <w:ind w:firstLineChars="0" w:firstLine="0"/>
              <w:rPr>
                <w:del w:id="473" w:author="Windows 用户" w:date="2021-11-21T10:23:00Z"/>
              </w:rPr>
            </w:pPr>
            <w:del w:id="474" w:author="Windows 用户" w:date="2021-11-21T10:23:00Z">
              <w:r w:rsidRPr="00A57B74" w:rsidDel="00656B5F">
                <w:delText xml:space="preserve">Minimize         (1),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hint="eastAsia"/>
                      </w:rPr>
                      <m:t>H</m:t>
                    </m:r>
                  </m:sub>
                </m:sSub>
              </m:oMath>
            </w:del>
          </w:p>
        </w:tc>
      </w:tr>
      <w:tr w:rsidR="007D716A" w:rsidRPr="00A57B74" w:rsidDel="00656B5F" w14:paraId="48E10885" w14:textId="50718491" w:rsidTr="001F1E24">
        <w:trPr>
          <w:jc w:val="center"/>
          <w:del w:id="475" w:author="Windows 用户" w:date="2021-11-21T10:23:00Z"/>
        </w:trPr>
        <w:tc>
          <w:tcPr>
            <w:tcW w:w="704" w:type="dxa"/>
          </w:tcPr>
          <w:p w14:paraId="254E1CCD" w14:textId="1E579647" w:rsidR="007D716A" w:rsidRPr="00A57B74" w:rsidDel="00656B5F" w:rsidRDefault="007D716A" w:rsidP="001F1E24">
            <w:pPr>
              <w:spacing w:line="240" w:lineRule="auto"/>
              <w:ind w:firstLineChars="0" w:firstLine="0"/>
              <w:rPr>
                <w:del w:id="476" w:author="Windows 用户" w:date="2021-11-21T10:23:00Z"/>
              </w:rPr>
            </w:pPr>
          </w:p>
        </w:tc>
        <w:tc>
          <w:tcPr>
            <w:tcW w:w="4825" w:type="dxa"/>
          </w:tcPr>
          <w:p w14:paraId="40B3B2D9" w14:textId="212CD845" w:rsidR="007D716A" w:rsidRPr="00A57B74" w:rsidDel="00656B5F" w:rsidRDefault="007D716A" w:rsidP="001F1E24">
            <w:pPr>
              <w:spacing w:line="240" w:lineRule="auto"/>
              <w:ind w:firstLineChars="0" w:firstLine="0"/>
              <w:rPr>
                <w:del w:id="477" w:author="Windows 用户" w:date="2021-11-21T10:23:00Z"/>
              </w:rPr>
            </w:pPr>
            <w:del w:id="478" w:author="Windows 用户" w:date="2021-11-21T10:23:00Z">
              <w:r w:rsidRPr="00A57B74" w:rsidDel="00656B5F">
                <w:delText xml:space="preserve">Subject to:        (2)-(9). </w:delText>
              </w:r>
            </w:del>
          </w:p>
        </w:tc>
      </w:tr>
    </w:tbl>
    <w:p w14:paraId="7C10C069" w14:textId="4A5C8624" w:rsidR="007D716A" w:rsidRPr="00A57B74" w:rsidDel="00656B5F" w:rsidRDefault="007D716A" w:rsidP="001F1E24">
      <w:pPr>
        <w:ind w:firstLineChars="0" w:firstLine="0"/>
        <w:rPr>
          <w:del w:id="479" w:author="Windows 用户" w:date="2021-11-21T10:23:00Z"/>
        </w:rPr>
      </w:pPr>
      <w:del w:id="480" w:author="Windows 用户" w:date="2021-11-21T10:23:00Z">
        <w:r w:rsidRPr="00A57B74" w:rsidDel="00656B5F">
          <w:delText xml:space="preserve">Solving M2 is equivalent to iteratively solving M3 </w:delText>
        </w:r>
        <w:r w:rsidRPr="00A57B74" w:rsidDel="00656B5F">
          <w:rPr>
            <w:rFonts w:hint="eastAsia"/>
          </w:rPr>
          <w:delText>t</w:delText>
        </w:r>
        <w:r w:rsidRPr="00A57B74" w:rsidDel="00656B5F">
          <w:delText xml:space="preserve">hat is obtained by adding the following additional constraints to M0: </w:delText>
        </w:r>
      </w:del>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54"/>
        <w:gridCol w:w="1554"/>
        <w:gridCol w:w="1196"/>
      </w:tblGrid>
      <w:tr w:rsidR="007D716A" w:rsidRPr="00A57B74" w:rsidDel="00656B5F" w14:paraId="06713052" w14:textId="7EC7BA33" w:rsidTr="001F1E24">
        <w:trPr>
          <w:del w:id="481" w:author="Windows 用户" w:date="2021-11-21T10:23:00Z"/>
        </w:trPr>
        <w:tc>
          <w:tcPr>
            <w:tcW w:w="5807" w:type="dxa"/>
          </w:tcPr>
          <w:p w14:paraId="29B28424" w14:textId="0AB0FE33" w:rsidR="007D716A" w:rsidRPr="00A57B74" w:rsidDel="00656B5F" w:rsidRDefault="007D716A" w:rsidP="001F1E24">
            <w:pPr>
              <w:spacing w:line="240" w:lineRule="auto"/>
              <w:ind w:firstLineChars="0" w:firstLine="0"/>
              <w:rPr>
                <w:del w:id="482" w:author="Windows 用户" w:date="2021-11-21T10:23:00Z"/>
              </w:rPr>
            </w:pPr>
            <w:del w:id="483" w:author="Windows 用户" w:date="2021-11-21T10:23:00Z">
              <w:r w:rsidRPr="00A57B74" w:rsidDel="00656B5F">
                <w:rPr>
                  <w:rFonts w:hint="eastAsia"/>
                </w:rPr>
                <w:delText xml:space="preserve"> </w:delText>
              </w:r>
              <w:r w:rsidRPr="00A57B74" w:rsidDel="00656B5F">
                <w:delText xml:space="preserve">                               </w:delText>
              </w:r>
              <m:oMath>
                <m:sSub>
                  <m:sSubPr>
                    <m:ctrlPr>
                      <w:rPr>
                        <w:rFonts w:ascii="Cambria Math" w:hAnsi="Cambria Math"/>
                      </w:rPr>
                    </m:ctrlPr>
                  </m:sSubPr>
                  <m:e>
                    <m:r>
                      <w:rPr>
                        <w:rFonts w:ascii="Cambria Math" w:hAnsi="Cambria Math"/>
                      </w:rPr>
                      <m:t>f</m:t>
                    </m:r>
                  </m:e>
                  <m:sub>
                    <m:r>
                      <w:rPr>
                        <w:rFonts w:ascii="Cambria Math" w:hAnsi="Cambria Math"/>
                      </w:rPr>
                      <m:t>h</m:t>
                    </m:r>
                  </m:sub>
                </m:sSub>
                <m:r>
                  <w:rPr>
                    <w:rFonts w:ascii="Cambria Math" w:hAnsi="Cambria Math" w:hint="eastAsia"/>
                  </w:rPr>
                  <m:t>≤</m:t>
                </m:r>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del>
          </w:p>
        </w:tc>
        <w:tc>
          <w:tcPr>
            <w:tcW w:w="1559" w:type="dxa"/>
          </w:tcPr>
          <w:p w14:paraId="408426A1" w14:textId="09188970" w:rsidR="007D716A" w:rsidRPr="00A57B74" w:rsidDel="00656B5F" w:rsidRDefault="007D716A" w:rsidP="001F1E24">
            <w:pPr>
              <w:spacing w:line="240" w:lineRule="auto"/>
              <w:ind w:firstLineChars="0" w:firstLine="0"/>
              <w:rPr>
                <w:del w:id="484" w:author="Windows 用户" w:date="2021-11-21T10:23:00Z"/>
              </w:rPr>
            </w:pPr>
            <m:oMathPara>
              <m:oMath>
                <m:r>
                  <w:del w:id="485" w:author="Windows 用户" w:date="2021-11-21T10:23:00Z">
                    <w:rPr>
                      <w:rFonts w:ascii="Cambria Math" w:hAnsi="Cambria Math"/>
                    </w:rPr>
                    <m:t>h=1,…,H</m:t>
                  </w:del>
                </m:r>
              </m:oMath>
            </m:oMathPara>
          </w:p>
        </w:tc>
        <w:tc>
          <w:tcPr>
            <w:tcW w:w="1128" w:type="dxa"/>
          </w:tcPr>
          <w:p w14:paraId="28CAC841" w14:textId="7F73210C" w:rsidR="007D716A" w:rsidRPr="00A57B74" w:rsidDel="00656B5F" w:rsidRDefault="007D716A" w:rsidP="001F1E24">
            <w:pPr>
              <w:spacing w:line="240" w:lineRule="auto"/>
              <w:ind w:firstLineChars="300" w:firstLine="630"/>
              <w:rPr>
                <w:del w:id="486" w:author="Windows 用户" w:date="2021-11-21T10:23:00Z"/>
              </w:rPr>
            </w:pPr>
            <w:del w:id="487" w:author="Windows 用户" w:date="2021-11-21T10:23:00Z">
              <w:r w:rsidRPr="00A57B74" w:rsidDel="00656B5F">
                <w:delText>(</w:delText>
              </w:r>
              <w:r w:rsidRPr="00A57B74" w:rsidDel="00656B5F">
                <w:fldChar w:fldCharType="begin"/>
              </w:r>
              <w:r w:rsidRPr="00A57B74" w:rsidDel="00656B5F">
                <w:delInstrText xml:space="preserve"> SEQ </w:delInstrText>
              </w:r>
              <w:r w:rsidRPr="00A57B74" w:rsidDel="00656B5F">
                <w:delInstrText>第二章公式</w:delInstrText>
              </w:r>
              <w:r w:rsidRPr="00A57B74" w:rsidDel="00656B5F">
                <w:delInstrText xml:space="preserve"> \* ARABIC </w:delInstrText>
              </w:r>
              <w:r w:rsidRPr="00A57B74" w:rsidDel="00656B5F">
                <w:fldChar w:fldCharType="separate"/>
              </w:r>
            </w:del>
            <w:del w:id="488" w:author="Windows 用户" w:date="2021-11-17T15:57:00Z">
              <w:r w:rsidR="00811358" w:rsidDel="00660CB8">
                <w:rPr>
                  <w:noProof/>
                </w:rPr>
                <w:delText>15</w:delText>
              </w:r>
            </w:del>
            <w:del w:id="489" w:author="Windows 用户" w:date="2021-11-21T10:23:00Z">
              <w:r w:rsidRPr="00A57B74" w:rsidDel="00656B5F">
                <w:fldChar w:fldCharType="end"/>
              </w:r>
              <w:r w:rsidRPr="00A57B74" w:rsidDel="00656B5F">
                <w:rPr>
                  <w:rFonts w:hint="eastAsia"/>
                </w:rPr>
                <w:delText>)</w:delText>
              </w:r>
            </w:del>
          </w:p>
        </w:tc>
      </w:tr>
    </w:tbl>
    <w:p w14:paraId="1007958F" w14:textId="65F0D26A" w:rsidR="004E4A52" w:rsidRPr="008107C8" w:rsidDel="00926099" w:rsidRDefault="007D716A" w:rsidP="001F1E24">
      <w:pPr>
        <w:ind w:firstLineChars="0" w:firstLine="0"/>
        <w:rPr>
          <w:del w:id="490" w:author="Windows 用户" w:date="2021-11-21T10:12:00Z"/>
        </w:rPr>
      </w:pPr>
      <w:del w:id="491" w:author="Windows 用户" w:date="2021-11-21T10:23:00Z">
        <w:r w:rsidRPr="00A57B74" w:rsidDel="00656B5F">
          <w:delText xml:space="preserve">In each iteration, the value of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need to be varied. </w:delText>
        </w:r>
      </w:del>
    </w:p>
    <w:p w14:paraId="1894750A" w14:textId="1343B06D" w:rsidR="007D716A" w:rsidRPr="00A57B74" w:rsidDel="00656B5F" w:rsidRDefault="007D716A" w:rsidP="001F1E24">
      <w:pPr>
        <w:ind w:firstLine="422"/>
        <w:rPr>
          <w:del w:id="492" w:author="Windows 用户" w:date="2021-11-21T10:23:00Z"/>
        </w:rPr>
      </w:pPr>
      <w:del w:id="493" w:author="Windows 用户" w:date="2021-11-21T10:23:00Z">
        <w:r w:rsidRPr="00A57B74" w:rsidDel="00656B5F">
          <w:rPr>
            <w:b/>
          </w:rPr>
          <w:delText>Proof</w:delText>
        </w:r>
        <w:r w:rsidRPr="00A57B74" w:rsidDel="00656B5F">
          <w:rPr>
            <w:rFonts w:hint="eastAsia"/>
          </w:rPr>
          <w:delText>:</w:delText>
        </w:r>
        <w:r w:rsidRPr="00A57B74" w:rsidDel="00656B5F">
          <w:delText xml:space="preserve"> We can use the </w:delText>
        </w:r>
        <m:oMath>
          <m:r>
            <m:rPr>
              <m:sty m:val="p"/>
            </m:rPr>
            <w:rPr>
              <w:rFonts w:ascii="Cambria Math" w:hAnsi="Cambria Math"/>
            </w:rPr>
            <m:t>ε</m:t>
          </m:r>
        </m:oMath>
        <w:r w:rsidRPr="00A57B74" w:rsidDel="00656B5F">
          <w:delText xml:space="preserve">-constraint method to solve M2. In doing so, we keep (1) as the objective function and convert objective functions </w:delTex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sub>
          </m:sSub>
        </m:oMath>
        <w:r w:rsidRPr="00A57B74" w:rsidDel="00656B5F">
          <w:rPr>
            <w:rFonts w:hint="eastAsia"/>
          </w:rPr>
          <w:delText xml:space="preserve"> </w:delText>
        </w:r>
        <w:r w:rsidRPr="00A57B74" w:rsidDel="00656B5F">
          <w:delText xml:space="preserve">into constraints in (15). This results in M3. Solving M3 with varied well-chosen </w:delText>
        </w:r>
        <m:oMath>
          <m:sSub>
            <m:sSubPr>
              <m:ctrlPr>
                <w:rPr>
                  <w:rFonts w:ascii="Cambria Math" w:hAnsi="Cambria Math"/>
                  <w:i/>
                </w:rPr>
              </m:ctrlPr>
            </m:sSubPr>
            <m:e>
              <m:r>
                <m:rPr>
                  <m:sty m:val="p"/>
                </m:rPr>
                <w:rPr>
                  <w:rFonts w:ascii="Cambria Math" w:hAnsi="Cambria Math"/>
                </w:rPr>
                <m:t>ε</m:t>
              </m:r>
            </m:e>
            <m:sub>
              <m:r>
                <w:rPr>
                  <w:rFonts w:ascii="Cambria Math" w:eastAsia="MS Gothic" w:hAnsi="Cambria Math" w:cs="MS Gothic"/>
                </w:rPr>
                <m:t>h</m:t>
              </m:r>
            </m:sub>
          </m:sSub>
        </m:oMath>
        <w:r w:rsidRPr="00A57B74" w:rsidDel="00656B5F">
          <w:rPr>
            <w:rFonts w:hint="eastAsia"/>
          </w:rPr>
          <w:delText xml:space="preserve"> </w:delText>
        </w:r>
        <w:r w:rsidRPr="00A57B74" w:rsidDel="00656B5F">
          <w:delText xml:space="preserve">leads to Pareto optimal solutions </w:delText>
        </w:r>
        <w:r w:rsidRPr="00A57B74" w:rsidDel="00656B5F">
          <w:rPr>
            <w:rFonts w:hint="eastAsia"/>
          </w:rPr>
          <w:delText>for</w:delText>
        </w:r>
        <w:r w:rsidRPr="00A57B74" w:rsidDel="00656B5F">
          <w:delText xml:space="preserve"> M2. </w:delText>
        </w:r>
        <m:oMath>
          <m:r>
            <m:rPr>
              <m:sty m:val="p"/>
            </m:rPr>
            <w:rPr>
              <w:rFonts w:ascii="Cambria Math" w:hAnsi="Cambria Math"/>
            </w:rPr>
            <m:t>∎</m:t>
          </m:r>
        </m:oMath>
        <w:r w:rsidRPr="00A57B74" w:rsidDel="00656B5F">
          <w:rPr>
            <w:rFonts w:hint="eastAsia"/>
          </w:rPr>
          <w:delText xml:space="preserve"> </w:delText>
        </w:r>
      </w:del>
    </w:p>
    <w:p w14:paraId="125ACFE9" w14:textId="299F9A4A" w:rsidR="007D716A" w:rsidRPr="00A57B74" w:rsidRDefault="007D716A" w:rsidP="001F1E24">
      <w:pPr>
        <w:ind w:firstLine="420"/>
      </w:pPr>
      <w:r w:rsidRPr="00587BFB">
        <w:rPr>
          <w:color w:val="0070C0"/>
          <w:rPrChange w:id="494" w:author="Windows 用户" w:date="2021-11-21T10:21:00Z">
            <w:rPr/>
          </w:rPrChange>
        </w:rPr>
        <w:t>In practice, the RLP is a basic scheduling problem in case that the project structure is given. When the project structure is flexible, resource leve</w:t>
      </w:r>
      <w:del w:id="495" w:author="Windows 用户" w:date="2022-01-02T15:12:00Z">
        <w:r w:rsidRPr="00587BFB" w:rsidDel="007825F4">
          <w:rPr>
            <w:color w:val="0070C0"/>
            <w:rPrChange w:id="496" w:author="Windows 用户" w:date="2021-11-21T10:21:00Z">
              <w:rPr/>
            </w:rPrChange>
          </w:rPr>
          <w:delText>l</w:delText>
        </w:r>
      </w:del>
      <w:r w:rsidRPr="00587BFB">
        <w:rPr>
          <w:color w:val="0070C0"/>
          <w:rPrChange w:id="497" w:author="Windows 用户" w:date="2021-11-21T10:21:00Z">
            <w:rPr/>
          </w:rPrChange>
        </w:rPr>
        <w:t>ling may be treated as a secondary objective and other objectives (such as project duration minimization) may serve as a primary objective.</w:t>
      </w:r>
      <w:ins w:id="498" w:author="Windows 用户" w:date="2021-11-21T10:05:00Z">
        <w:r w:rsidR="00AF77CB" w:rsidRPr="00587BFB">
          <w:rPr>
            <w:color w:val="0070C0"/>
            <w:rPrChange w:id="499" w:author="Windows 用户" w:date="2021-11-21T10:21:00Z">
              <w:rPr/>
            </w:rPrChange>
          </w:rPr>
          <w:t xml:space="preserve"> Our original single objective model M0 can be easily extended to deal with such situations.</w:t>
        </w:r>
      </w:ins>
      <w:r w:rsidRPr="00587BFB">
        <w:rPr>
          <w:color w:val="0070C0"/>
          <w:rPrChange w:id="500" w:author="Windows 用户" w:date="2021-11-21T10:21:00Z">
            <w:rPr/>
          </w:rPrChange>
        </w:rPr>
        <w:t xml:space="preserve"> </w:t>
      </w:r>
      <w:ins w:id="501" w:author="Windows 用户" w:date="2021-11-21T10:07:00Z">
        <w:r w:rsidR="002102E6" w:rsidRPr="00587BFB">
          <w:rPr>
            <w:color w:val="0070C0"/>
            <w:rPrChange w:id="502" w:author="Windows 用户" w:date="2021-11-21T10:21:00Z">
              <w:rPr/>
            </w:rPrChange>
          </w:rPr>
          <w:t xml:space="preserve">For objectives other than resource </w:t>
        </w:r>
      </w:ins>
      <w:ins w:id="503" w:author="Windows 用户" w:date="2021-11-21T10:22:00Z">
        <w:r w:rsidR="002F6855">
          <w:rPr>
            <w:color w:val="0070C0"/>
          </w:rPr>
          <w:t>leveling</w:t>
        </w:r>
      </w:ins>
      <w:ins w:id="504" w:author="Windows 用户" w:date="2021-11-21T10:07:00Z">
        <w:r w:rsidR="002102E6" w:rsidRPr="00587BFB">
          <w:rPr>
            <w:color w:val="0070C0"/>
            <w:rPrChange w:id="505" w:author="Windows 用户" w:date="2021-11-21T10:21:00Z">
              <w:rPr/>
            </w:rPrChange>
          </w:rPr>
          <w:t xml:space="preserve">, i.e., </w:t>
        </w:r>
      </w:ins>
      <m:oMath>
        <m:sSub>
          <m:sSubPr>
            <m:ctrlPr>
              <w:ins w:id="506" w:author="Windows 用户" w:date="2021-11-21T10:01:00Z">
                <w:rPr>
                  <w:rFonts w:ascii="Cambria Math" w:hAnsi="Cambria Math"/>
                  <w:color w:val="0070C0"/>
                </w:rPr>
              </w:ins>
            </m:ctrlPr>
          </m:sSubPr>
          <m:e>
            <m:r>
              <w:ins w:id="507" w:author="Windows 用户" w:date="2021-11-21T10:01:00Z">
                <w:rPr>
                  <w:rFonts w:ascii="Cambria Math" w:hAnsi="Cambria Math"/>
                  <w:color w:val="0070C0"/>
                  <w:rPrChange w:id="508" w:author="Windows 用户" w:date="2021-11-21T10:21:00Z">
                    <w:rPr>
                      <w:rFonts w:ascii="Cambria Math" w:hAnsi="Cambria Math"/>
                    </w:rPr>
                  </w:rPrChange>
                </w:rPr>
                <m:t>f</m:t>
              </w:ins>
            </m:r>
          </m:e>
          <m:sub>
            <m:r>
              <w:ins w:id="509" w:author="Windows 用户" w:date="2021-11-21T10:01:00Z">
                <w:rPr>
                  <w:rFonts w:ascii="Cambria Math" w:hAnsi="Cambria Math"/>
                  <w:color w:val="0070C0"/>
                  <w:rPrChange w:id="510" w:author="Windows 用户" w:date="2021-11-21T10:21:00Z">
                    <w:rPr>
                      <w:rFonts w:ascii="Cambria Math" w:hAnsi="Cambria Math"/>
                    </w:rPr>
                  </w:rPrChange>
                </w:rPr>
                <m:t>1</m:t>
              </w:ins>
            </m:r>
          </m:sub>
        </m:sSub>
        <m:r>
          <w:ins w:id="511" w:author="Windows 用户" w:date="2021-11-21T10:01:00Z">
            <w:rPr>
              <w:rFonts w:ascii="Cambria Math" w:hAnsi="Cambria Math"/>
              <w:color w:val="0070C0"/>
              <w:rPrChange w:id="512" w:author="Windows 用户" w:date="2021-11-21T10:21:00Z">
                <w:rPr>
                  <w:rFonts w:ascii="Cambria Math" w:hAnsi="Cambria Math"/>
                </w:rPr>
              </w:rPrChange>
            </w:rPr>
            <m:t>,…,</m:t>
          </w:ins>
        </m:r>
        <m:sSub>
          <m:sSubPr>
            <m:ctrlPr>
              <w:ins w:id="513" w:author="Windows 用户" w:date="2021-11-21T10:01:00Z">
                <w:rPr>
                  <w:rFonts w:ascii="Cambria Math" w:hAnsi="Cambria Math"/>
                  <w:color w:val="0070C0"/>
                </w:rPr>
              </w:ins>
            </m:ctrlPr>
          </m:sSubPr>
          <m:e>
            <m:r>
              <w:ins w:id="514" w:author="Windows 用户" w:date="2021-11-21T10:01:00Z">
                <w:rPr>
                  <w:rFonts w:ascii="Cambria Math" w:hAnsi="Cambria Math"/>
                  <w:color w:val="0070C0"/>
                  <w:rPrChange w:id="515" w:author="Windows 用户" w:date="2021-11-21T10:21:00Z">
                    <w:rPr>
                      <w:rFonts w:ascii="Cambria Math" w:hAnsi="Cambria Math"/>
                    </w:rPr>
                  </w:rPrChange>
                </w:rPr>
                <m:t>f</m:t>
              </w:ins>
            </m:r>
          </m:e>
          <m:sub>
            <m:r>
              <w:ins w:id="516" w:author="Windows 用户" w:date="2021-11-21T10:01:00Z">
                <w:rPr>
                  <w:rFonts w:ascii="Cambria Math" w:hAnsi="Cambria Math"/>
                  <w:color w:val="0070C0"/>
                  <w:rPrChange w:id="517" w:author="Windows 用户" w:date="2021-11-21T10:21:00Z">
                    <w:rPr>
                      <w:rFonts w:ascii="Cambria Math" w:hAnsi="Cambria Math"/>
                    </w:rPr>
                  </w:rPrChange>
                </w:rPr>
                <m:t>H</m:t>
              </w:ins>
            </m:r>
          </m:sub>
        </m:sSub>
      </m:oMath>
      <w:ins w:id="518" w:author="Windows 用户" w:date="2021-11-21T10:22:00Z">
        <w:r w:rsidR="002F6855">
          <w:rPr>
            <w:rFonts w:hint="eastAsia"/>
            <w:color w:val="0070C0"/>
          </w:rPr>
          <w:t>,</w:t>
        </w:r>
        <w:r w:rsidR="002F6855">
          <w:rPr>
            <w:color w:val="0070C0"/>
          </w:rPr>
          <w:t xml:space="preserve"> </w:t>
        </w:r>
      </w:ins>
      <m:oMath>
        <m:r>
          <w:ins w:id="519" w:author="Windows 用户" w:date="2021-11-21T10:01:00Z">
            <w:rPr>
              <w:rFonts w:ascii="Cambria Math" w:hAnsi="Cambria Math"/>
              <w:color w:val="0070C0"/>
              <w:rPrChange w:id="520" w:author="Windows 用户" w:date="2021-11-21T10:21:00Z">
                <w:rPr>
                  <w:rFonts w:ascii="Cambria Math" w:hAnsi="Cambria Math"/>
                </w:rPr>
              </w:rPrChange>
            </w:rPr>
            <m:t>h=1,…,H</m:t>
          </w:ins>
        </m:r>
      </m:oMath>
      <w:ins w:id="521" w:author="Windows 用户" w:date="2021-11-21T10:22:00Z">
        <w:r w:rsidR="00656B5F">
          <w:rPr>
            <w:color w:val="0070C0"/>
          </w:rPr>
          <w:t>,</w:t>
        </w:r>
      </w:ins>
      <w:ins w:id="522" w:author="Windows 用户" w:date="2021-11-21T10:01:00Z">
        <w:r w:rsidR="00A0450A" w:rsidRPr="00587BFB">
          <w:rPr>
            <w:color w:val="0070C0"/>
            <w:rPrChange w:id="523" w:author="Windows 用户" w:date="2021-11-21T10:21:00Z">
              <w:rPr>
                <w:color w:val="5B9BD5" w:themeColor="accent1"/>
              </w:rPr>
            </w:rPrChange>
          </w:rPr>
          <w:t xml:space="preserve"> </w:t>
        </w:r>
      </w:ins>
      <w:ins w:id="524" w:author="Windows 用户" w:date="2021-11-21T10:22:00Z">
        <w:r w:rsidR="00656B5F">
          <w:rPr>
            <w:color w:val="0070C0"/>
          </w:rPr>
          <w:t>w</w:t>
        </w:r>
      </w:ins>
      <w:ins w:id="525" w:author="Windows 用户" w:date="2021-11-21T10:08:00Z">
        <w:r w:rsidR="002102E6" w:rsidRPr="00587BFB">
          <w:rPr>
            <w:color w:val="0070C0"/>
            <w:rPrChange w:id="526" w:author="Windows 用户" w:date="2021-11-21T10:21:00Z">
              <w:rPr>
                <w:color w:val="5B9BD5" w:themeColor="accent1"/>
              </w:rPr>
            </w:rPrChange>
          </w:rPr>
          <w:t xml:space="preserve">e use </w:t>
        </w:r>
      </w:ins>
      <m:oMath>
        <m:r>
          <w:ins w:id="527" w:author="Windows 用户" w:date="2021-11-21T10:09:00Z">
            <w:rPr>
              <w:rFonts w:ascii="Cambria Math" w:hAnsi="Cambria Math"/>
              <w:color w:val="0070C0"/>
              <w:rPrChange w:id="528" w:author="Windows 用户" w:date="2021-11-21T10:21:00Z">
                <w:rPr>
                  <w:rFonts w:ascii="Cambria Math" w:hAnsi="Cambria Math"/>
                  <w:color w:val="5B9BD5" w:themeColor="accent1"/>
                </w:rPr>
              </w:rPrChange>
            </w:rPr>
            <m:t>ε</m:t>
          </w:ins>
        </m:r>
      </m:oMath>
      <w:ins w:id="529" w:author="Windows 用户" w:date="2021-11-21T10:09:00Z">
        <w:r w:rsidR="002102E6" w:rsidRPr="00587BFB">
          <w:rPr>
            <w:color w:val="0070C0"/>
            <w:rPrChange w:id="530" w:author="Windows 用户" w:date="2021-11-21T10:21:00Z">
              <w:rPr>
                <w:color w:val="5B9BD5" w:themeColor="accent1"/>
              </w:rPr>
            </w:rPrChange>
          </w:rPr>
          <w:t>-</w:t>
        </w:r>
      </w:ins>
      <w:ins w:id="531" w:author="Windows 用户" w:date="2021-11-21T10:08:00Z">
        <w:r w:rsidR="00CC1DBD" w:rsidRPr="008107C8">
          <w:rPr>
            <w:rFonts w:hint="eastAsia"/>
            <w:color w:val="0070C0"/>
          </w:rPr>
          <w:t>constraint method (</w:t>
        </w:r>
      </w:ins>
      <w:ins w:id="532" w:author="Windows 用户" w:date="2021-11-21T10:23:00Z">
        <w:r w:rsidR="00CC1DBD">
          <w:rPr>
            <w:color w:val="0070C0"/>
          </w:rPr>
          <w:t>M</w:t>
        </w:r>
      </w:ins>
      <w:ins w:id="533" w:author="Windows 用户" w:date="2021-11-21T10:08:00Z">
        <w:r w:rsidR="002102E6" w:rsidRPr="00587BFB">
          <w:rPr>
            <w:color w:val="0070C0"/>
            <w:rPrChange w:id="534" w:author="Windows 用户" w:date="2021-11-21T10:21:00Z">
              <w:rPr>
                <w:color w:val="5B9BD5" w:themeColor="accent1"/>
              </w:rPr>
            </w:rPrChange>
          </w:rPr>
          <w:t xml:space="preserve">avrotas, 2009) can </w:t>
        </w:r>
        <w:r w:rsidR="002102E6" w:rsidRPr="00587BFB">
          <w:rPr>
            <w:color w:val="0070C0"/>
            <w:rPrChange w:id="535" w:author="Windows 用户" w:date="2021-11-21T10:21:00Z">
              <w:rPr>
                <w:color w:val="5B9BD5" w:themeColor="accent1"/>
              </w:rPr>
            </w:rPrChange>
          </w:rPr>
          <w:lastRenderedPageBreak/>
          <w:t xml:space="preserve">convert these objectives </w:t>
        </w:r>
      </w:ins>
      <w:ins w:id="536" w:author="Windows 用户" w:date="2021-11-21T10:12:00Z">
        <w:r w:rsidR="009F0F4B" w:rsidRPr="00587BFB">
          <w:rPr>
            <w:color w:val="0070C0"/>
            <w:rPrChange w:id="537" w:author="Windows 用户" w:date="2021-11-21T10:21:00Z">
              <w:rPr/>
            </w:rPrChange>
          </w:rPr>
          <w:t xml:space="preserve">functions </w:t>
        </w:r>
      </w:ins>
      <w:ins w:id="538" w:author="Windows 用户" w:date="2021-11-21T10:08:00Z">
        <w:r w:rsidR="002102E6" w:rsidRPr="00587BFB">
          <w:rPr>
            <w:color w:val="0070C0"/>
            <w:rPrChange w:id="539" w:author="Windows 用户" w:date="2021-11-21T10:21:00Z">
              <w:rPr>
                <w:color w:val="5B9BD5" w:themeColor="accent1"/>
              </w:rPr>
            </w:rPrChange>
          </w:rPr>
          <w:t>into constraints, i.e</w:t>
        </w:r>
      </w:ins>
      <w:ins w:id="540" w:author="Windows 用户" w:date="2021-11-21T10:09:00Z">
        <w:r w:rsidR="002102E6" w:rsidRPr="00587BFB">
          <w:rPr>
            <w:color w:val="0070C0"/>
            <w:rPrChange w:id="541" w:author="Windows 用户" w:date="2021-11-21T10:21:00Z">
              <w:rPr>
                <w:color w:val="5B9BD5" w:themeColor="accent1"/>
              </w:rPr>
            </w:rPrChange>
          </w:rPr>
          <w:t>.,</w:t>
        </w:r>
      </w:ins>
      <w:ins w:id="542" w:author="Windows 用户" w:date="2021-11-21T10:13:00Z">
        <w:r w:rsidR="009F0F4B" w:rsidRPr="00587BFB">
          <w:rPr>
            <w:color w:val="0070C0"/>
            <w:rPrChange w:id="543" w:author="Windows 用户" w:date="2021-11-21T10:21:00Z">
              <w:rPr>
                <w:color w:val="5B9BD5" w:themeColor="accent1"/>
              </w:rPr>
            </w:rPrChange>
          </w:rPr>
          <w:t xml:space="preserve"> </w:t>
        </w:r>
      </w:ins>
      <m:oMath>
        <m:sSub>
          <m:sSubPr>
            <m:ctrlPr>
              <w:ins w:id="544" w:author="Windows 用户" w:date="2021-11-21T10:01:00Z">
                <w:rPr>
                  <w:rFonts w:ascii="Cambria Math" w:hAnsi="Cambria Math"/>
                  <w:color w:val="0070C0"/>
                </w:rPr>
              </w:ins>
            </m:ctrlPr>
          </m:sSubPr>
          <m:e>
            <m:r>
              <w:ins w:id="545" w:author="Windows 用户" w:date="2021-11-21T10:01:00Z">
                <w:rPr>
                  <w:rFonts w:ascii="Cambria Math" w:hAnsi="Cambria Math"/>
                  <w:color w:val="0070C0"/>
                  <w:rPrChange w:id="546" w:author="Windows 用户" w:date="2021-11-21T10:21:00Z">
                    <w:rPr>
                      <w:rFonts w:ascii="Cambria Math" w:hAnsi="Cambria Math"/>
                      <w:color w:val="5B9BD5" w:themeColor="accent1"/>
                    </w:rPr>
                  </w:rPrChange>
                </w:rPr>
                <m:t>f</m:t>
              </w:ins>
            </m:r>
          </m:e>
          <m:sub>
            <m:r>
              <w:ins w:id="547" w:author="Windows 用户" w:date="2021-11-21T10:01:00Z">
                <w:rPr>
                  <w:rFonts w:ascii="Cambria Math" w:hAnsi="Cambria Math"/>
                  <w:color w:val="0070C0"/>
                  <w:rPrChange w:id="548" w:author="Windows 用户" w:date="2021-11-21T10:21:00Z">
                    <w:rPr>
                      <w:rFonts w:ascii="Cambria Math" w:hAnsi="Cambria Math"/>
                      <w:color w:val="5B9BD5" w:themeColor="accent1"/>
                    </w:rPr>
                  </w:rPrChange>
                </w:rPr>
                <m:t>h</m:t>
              </w:ins>
            </m:r>
          </m:sub>
        </m:sSub>
        <m:d>
          <m:dPr>
            <m:ctrlPr>
              <w:ins w:id="549" w:author="Windows 用户" w:date="2021-11-21T10:01:00Z">
                <w:rPr>
                  <w:rFonts w:ascii="Cambria Math" w:hAnsi="Cambria Math"/>
                  <w:color w:val="0070C0"/>
                </w:rPr>
              </w:ins>
            </m:ctrlPr>
          </m:dPr>
          <m:e>
            <m:r>
              <w:ins w:id="550" w:author="Windows 用户" w:date="2021-11-21T10:01:00Z">
                <m:rPr>
                  <m:sty m:val="p"/>
                </m:rPr>
                <w:rPr>
                  <w:rFonts w:ascii="Cambria Math" w:hAnsi="Cambria Math"/>
                  <w:color w:val="0070C0"/>
                  <w:rPrChange w:id="551" w:author="Windows 用户" w:date="2021-11-21T10:21:00Z">
                    <w:rPr>
                      <w:rFonts w:ascii="Cambria Math" w:hAnsi="Cambria Math"/>
                      <w:color w:val="5B9BD5" w:themeColor="accent1"/>
                    </w:rPr>
                  </w:rPrChange>
                </w:rPr>
                <m:t>x</m:t>
              </w:ins>
            </m:r>
          </m:e>
        </m:d>
        <m:r>
          <w:ins w:id="552" w:author="Windows 用户" w:date="2021-11-21T10:01:00Z">
            <w:rPr>
              <w:rFonts w:ascii="Cambria Math" w:hAnsi="Cambria Math" w:hint="eastAsia"/>
              <w:color w:val="0070C0"/>
              <w:rPrChange w:id="553" w:author="Windows 用户" w:date="2021-11-21T10:21:00Z">
                <w:rPr>
                  <w:rFonts w:ascii="Cambria Math" w:hAnsi="Cambria Math" w:hint="eastAsia"/>
                  <w:color w:val="5B9BD5" w:themeColor="accent1"/>
                </w:rPr>
              </w:rPrChange>
            </w:rPr>
            <m:t>≤</m:t>
          </w:ins>
        </m:r>
        <m:sSub>
          <m:sSubPr>
            <m:ctrlPr>
              <w:ins w:id="554" w:author="Windows 用户" w:date="2021-11-21T10:01:00Z">
                <w:rPr>
                  <w:rFonts w:ascii="Cambria Math" w:hAnsi="Cambria Math"/>
                  <w:i/>
                  <w:color w:val="0070C0"/>
                </w:rPr>
              </w:ins>
            </m:ctrlPr>
          </m:sSubPr>
          <m:e>
            <m:r>
              <w:ins w:id="555" w:author="Windows 用户" w:date="2021-11-21T10:01:00Z">
                <w:rPr>
                  <w:rFonts w:ascii="Cambria Math" w:hAnsi="Cambria Math"/>
                  <w:color w:val="0070C0"/>
                  <w:rPrChange w:id="556" w:author="Windows 用户" w:date="2021-11-21T10:21:00Z">
                    <w:rPr>
                      <w:rFonts w:ascii="Cambria Math" w:hAnsi="Cambria Math"/>
                      <w:color w:val="5B9BD5" w:themeColor="accent1"/>
                    </w:rPr>
                  </w:rPrChange>
                </w:rPr>
                <m:t>ε</m:t>
              </w:ins>
            </m:r>
          </m:e>
          <m:sub>
            <m:r>
              <w:ins w:id="557" w:author="Windows 用户" w:date="2021-11-21T10:01:00Z">
                <w:rPr>
                  <w:rFonts w:ascii="Cambria Math" w:eastAsia="MS Gothic" w:hAnsi="Cambria Math" w:cs="MS Gothic"/>
                  <w:color w:val="0070C0"/>
                  <w:rPrChange w:id="558" w:author="Windows 用户" w:date="2021-11-21T10:21:00Z">
                    <w:rPr>
                      <w:rFonts w:ascii="Cambria Math" w:eastAsia="MS Gothic" w:hAnsi="Cambria Math" w:cs="MS Gothic"/>
                      <w:color w:val="5B9BD5" w:themeColor="accent1"/>
                    </w:rPr>
                  </w:rPrChange>
                </w:rPr>
                <m:t>h</m:t>
              </w:ins>
            </m:r>
          </m:sub>
        </m:sSub>
      </m:oMath>
      <w:ins w:id="559" w:author="Windows 用户" w:date="2021-11-21T10:13:00Z">
        <w:r w:rsidR="009F0F4B" w:rsidRPr="00587BFB">
          <w:rPr>
            <w:color w:val="0070C0"/>
            <w:rPrChange w:id="560" w:author="Windows 用户" w:date="2021-11-21T10:21:00Z">
              <w:rPr/>
            </w:rPrChange>
          </w:rPr>
          <w:t xml:space="preserve">. </w:t>
        </w:r>
      </w:ins>
      <w:ins w:id="561" w:author="Windows 用户" w:date="2021-11-21T10:21:00Z">
        <w:r w:rsidR="00A83BDB" w:rsidRPr="00587BFB">
          <w:rPr>
            <w:color w:val="0070C0"/>
            <w:rPrChange w:id="562" w:author="Windows 用户" w:date="2021-11-21T10:21:00Z">
              <w:rPr/>
            </w:rPrChange>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Change w:id="563" w:author="Windows 用户" w:date="2021-11-21T10:21:00Z">
                    <w:rPr>
                      <w:rFonts w:ascii="Cambria Math" w:hAnsi="Cambria Math"/>
                    </w:rPr>
                  </w:rPrChange>
                </w:rPr>
                <m:t>ε</m:t>
              </m:r>
            </m:e>
            <m:sub>
              <m:r>
                <w:rPr>
                  <w:rFonts w:ascii="Cambria Math" w:eastAsia="MS Gothic" w:hAnsi="Cambria Math" w:cs="MS Gothic"/>
                  <w:color w:val="0070C0"/>
                  <w:rPrChange w:id="564" w:author="Windows 用户" w:date="2021-11-21T10:21:00Z">
                    <w:rPr>
                      <w:rFonts w:ascii="Cambria Math" w:eastAsia="MS Gothic" w:hAnsi="Cambria Math" w:cs="MS Gothic"/>
                    </w:rPr>
                  </w:rPrChange>
                </w:rPr>
                <m:t>h</m:t>
              </m:r>
            </m:sub>
          </m:sSub>
        </m:oMath>
        <w:r w:rsidR="00A83BDB" w:rsidRPr="00587BFB">
          <w:rPr>
            <w:color w:val="0070C0"/>
            <w:rPrChange w:id="565" w:author="Windows 用户" w:date="2021-11-21T10:21:00Z">
              <w:rPr/>
            </w:rPrChange>
          </w:rPr>
          <w:t xml:space="preserve"> can lead to the Pareto </w:t>
        </w:r>
        <w:r w:rsidR="00587BFB" w:rsidRPr="00587BFB">
          <w:rPr>
            <w:color w:val="0070C0"/>
            <w:rPrChange w:id="566" w:author="Windows 用户" w:date="2021-11-21T10:21:00Z">
              <w:rPr/>
            </w:rPrChange>
          </w:rPr>
          <w:t xml:space="preserve">optimal </w:t>
        </w:r>
        <w:r w:rsidR="00A83BDB" w:rsidRPr="00587BFB">
          <w:rPr>
            <w:color w:val="0070C0"/>
            <w:rPrChange w:id="567" w:author="Windows 用户" w:date="2021-11-21T10:21:00Z">
              <w:rPr/>
            </w:rPrChange>
          </w:rPr>
          <w:t>solution of the multi-objective problem.</w:t>
        </w:r>
        <w:r w:rsidR="00587BFB" w:rsidRPr="00587BFB" w:rsidDel="00C75BC8">
          <w:rPr>
            <w:color w:val="0070C0"/>
            <w:rPrChange w:id="568" w:author="Windows 用户" w:date="2021-11-21T10:21:00Z">
              <w:rPr/>
            </w:rPrChange>
          </w:rPr>
          <w:t xml:space="preserve"> </w:t>
        </w:r>
      </w:ins>
      <w:ins w:id="569" w:author="Windows 用户" w:date="2022-01-10T21:20:00Z">
        <w:r w:rsidR="00D155A8">
          <w:rPr>
            <w:rFonts w:hint="eastAsia"/>
            <w:color w:val="0070C0"/>
          </w:rPr>
          <w:t>不同的项目</w:t>
        </w:r>
      </w:ins>
      <w:ins w:id="570" w:author="Windows 用户" w:date="2022-01-10T21:21:00Z">
        <w:r w:rsidR="00D155A8">
          <w:rPr>
            <w:rFonts w:hint="eastAsia"/>
            <w:color w:val="0070C0"/>
          </w:rPr>
          <w:t>经理可能有不同的目标，通过扩展该模型就可以实现其他目标。</w:t>
        </w:r>
      </w:ins>
      <w:del w:id="571" w:author="Windows 用户" w:date="2021-11-21T10:10:00Z">
        <w:r w:rsidRPr="00A57B74" w:rsidDel="00C75BC8">
          <w:delText xml:space="preserve">According to Proposition 2, </w:delText>
        </w:r>
      </w:del>
      <w:del w:id="572" w:author="Windows 用户" w:date="2021-11-21T10:05:00Z">
        <w:r w:rsidRPr="00A57B74" w:rsidDel="00AF77CB">
          <w:delText>our original single objective model M0 can be easily extended to deal with such situations.</w:delText>
        </w:r>
      </w:del>
    </w:p>
    <w:p w14:paraId="40E6D7DD" w14:textId="77777777" w:rsidR="007D716A" w:rsidRPr="00A57B74" w:rsidRDefault="005D1CD3" w:rsidP="005D1CD3">
      <w:pPr>
        <w:pStyle w:val="1"/>
        <w:numPr>
          <w:ilvl w:val="0"/>
          <w:numId w:val="8"/>
        </w:numPr>
        <w:spacing w:before="156" w:after="156"/>
      </w:pPr>
      <w:ins w:id="573" w:author="Windows 用户" w:date="2021-11-17T15:54:00Z">
        <w:r w:rsidRPr="005D1CD3">
          <w:t xml:space="preserve">Customized </w:t>
        </w:r>
      </w:ins>
      <w:del w:id="574" w:author="Windows 用户" w:date="2021-11-17T15:54:00Z">
        <w:r w:rsidR="007D716A" w:rsidRPr="00A57B74" w:rsidDel="00587E35">
          <w:delText xml:space="preserve">Improved </w:delText>
        </w:r>
      </w:del>
      <w:r w:rsidR="007D716A" w:rsidRPr="00A57B74">
        <w:t>genetic algorithm</w:t>
      </w:r>
    </w:p>
    <w:p w14:paraId="72F4184B" w14:textId="62A74FDB" w:rsidR="007D716A" w:rsidRPr="00A57B74" w:rsidRDefault="007D716A" w:rsidP="001F1E24">
      <w:pPr>
        <w:ind w:firstLine="420"/>
      </w:pPr>
      <w:r w:rsidRPr="00A57B74">
        <w:t xml:space="preserve">The RLP-PS can be decomposed into two </w:t>
      </w:r>
      <w:r w:rsidRPr="00A57B74">
        <w:rPr>
          <w:rFonts w:cs="Times New Roman"/>
        </w:rPr>
        <w:t>subproblems</w:t>
      </w:r>
      <w:r w:rsidRPr="00A57B74">
        <w:t>: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subproblems simultaneously, while the decomposition strategy solves the two subproblems sequentially. Following the integration strategy, we design a</w:t>
      </w:r>
      <w:del w:id="575" w:author="Windows 用户" w:date="2021-11-18T21:33:00Z">
        <w:r w:rsidRPr="00A57B74" w:rsidDel="008A1EC3">
          <w:delText>n</w:delText>
        </w:r>
      </w:del>
      <w:r w:rsidRPr="00A57B74">
        <w:t xml:space="preserve"> </w:t>
      </w:r>
      <w:ins w:id="576" w:author="Windows 用户" w:date="2021-11-18T21:33:00Z">
        <w:r w:rsidR="008A1EC3">
          <w:t>customized</w:t>
        </w:r>
      </w:ins>
      <w:del w:id="577" w:author="Windows 用户" w:date="2021-11-18T21:33:00Z">
        <w:r w:rsidRPr="00A57B74" w:rsidDel="008A1EC3">
          <w:delText>improved</w:delText>
        </w:r>
      </w:del>
      <w:r w:rsidRPr="00A57B74">
        <w:t xml:space="preserve"> GA. In addition, a two-stage heuristic algorithm (TSHA) is embedded into the GA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77777777" w:rsidR="007D716A" w:rsidRPr="00A57B74" w:rsidRDefault="007D716A" w:rsidP="001F1E24">
      <w:pPr>
        <w:ind w:firstLine="420"/>
      </w:pPr>
      <w:del w:id="578" w:author="Windows 用户" w:date="2021-11-17T15:57:00Z">
        <w:r w:rsidRPr="00A57B74" w:rsidDel="00660CB8">
          <w:delText xml:space="preserve">The framework of our GA is shown in </w:delText>
        </w:r>
        <w:r w:rsidR="0055401E" w:rsidDel="00660CB8">
          <w:fldChar w:fldCharType="begin"/>
        </w:r>
        <w:r w:rsidR="0055401E" w:rsidDel="00660CB8">
          <w:delInstrText xml:space="preserve"> REF _Ref81394667 \h </w:delInstrText>
        </w:r>
        <w:r w:rsidR="0055401E" w:rsidDel="00660CB8">
          <w:fldChar w:fldCharType="separate"/>
        </w:r>
        <w:r w:rsidR="0055401E" w:rsidDel="00660CB8">
          <w:delText xml:space="preserve">Fig. </w:delText>
        </w:r>
        <w:r w:rsidR="0055401E" w:rsidDel="00660CB8">
          <w:rPr>
            <w:noProof/>
          </w:rPr>
          <w:delText>4</w:delText>
        </w:r>
        <w:r w:rsidR="0055401E" w:rsidDel="00660CB8">
          <w:fldChar w:fldCharType="end"/>
        </w:r>
        <w:r w:rsidRPr="00A57B74" w:rsidDel="00660CB8">
          <w:fldChar w:fldCharType="begin"/>
        </w:r>
        <w:r w:rsidRPr="00A57B74" w:rsidDel="00660CB8">
          <w:delInstrText xml:space="preserve"> REF _Ref72746001 \h  \* MERGEFORMAT </w:delInstrText>
        </w:r>
        <w:r w:rsidRPr="00A57B74" w:rsidDel="00660CB8">
          <w:fldChar w:fldCharType="end"/>
        </w:r>
        <w:r w:rsidRPr="00A57B74" w:rsidDel="00660CB8">
          <w:delText xml:space="preserve">. </w:delText>
        </w:r>
      </w:del>
      <w:r w:rsidRPr="00A57B74">
        <w:t xml:space="preserve">Our GA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579" w:name="OLE_LINK47"/>
      <w:bookmarkStart w:id="580" w:name="OLE_LINK48"/>
      <w:r w:rsidRPr="00A57B74">
        <w:t xml:space="preserve"> During each iteration of the GA,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579"/>
      <w:bookmarkEnd w:id="580"/>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GA returns an optimized schedule. Finally, a local improvement method is used to further improve the obtained schedule (Section 3.</w:t>
      </w:r>
      <w:r w:rsidRPr="00A57B74">
        <w:rPr>
          <w:rFonts w:hint="eastAsia"/>
        </w:rPr>
        <w:t>5</w:t>
      </w:r>
      <w:r w:rsidRPr="00A57B74">
        <w:t>).</w:t>
      </w:r>
    </w:p>
    <w:p w14:paraId="6AD71916" w14:textId="77777777" w:rsidR="0055401E" w:rsidDel="00660CB8" w:rsidRDefault="007D716A" w:rsidP="0055401E">
      <w:pPr>
        <w:keepNext/>
        <w:ind w:firstLineChars="0" w:firstLine="0"/>
        <w:jc w:val="center"/>
        <w:rPr>
          <w:del w:id="581" w:author="Windows 用户" w:date="2021-11-17T15:57:00Z"/>
        </w:rPr>
      </w:pPr>
      <w:del w:id="582" w:author="Windows 用户" w:date="2021-11-17T15:56:00Z">
        <w:r w:rsidRPr="00A57B74" w:rsidDel="00660CB8">
          <w:rPr>
            <w:noProof/>
          </w:rPr>
          <w:lastRenderedPageBreak/>
          <w:drawing>
            <wp:inline distT="0" distB="0" distL="0" distR="0" wp14:anchorId="4FBF7628" wp14:editId="7F24AE33">
              <wp:extent cx="2699630" cy="4220308"/>
              <wp:effectExtent l="0" t="0" r="5715" b="889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_e.png"/>
                      <pic:cNvPicPr/>
                    </pic:nvPicPr>
                    <pic:blipFill>
                      <a:blip r:embed="rId14">
                        <a:extLst>
                          <a:ext uri="{28A0092B-C50C-407E-A947-70E740481C1C}">
                            <a14:useLocalDpi xmlns:a14="http://schemas.microsoft.com/office/drawing/2010/main" val="0"/>
                          </a:ext>
                        </a:extLst>
                      </a:blip>
                      <a:stretch>
                        <a:fillRect/>
                      </a:stretch>
                    </pic:blipFill>
                    <pic:spPr>
                      <a:xfrm>
                        <a:off x="0" y="0"/>
                        <a:ext cx="2710523" cy="4237337"/>
                      </a:xfrm>
                      <a:prstGeom prst="rect">
                        <a:avLst/>
                      </a:prstGeom>
                    </pic:spPr>
                  </pic:pic>
                </a:graphicData>
              </a:graphic>
            </wp:inline>
          </w:drawing>
        </w:r>
      </w:del>
    </w:p>
    <w:p w14:paraId="58EA422C" w14:textId="77777777" w:rsidR="007D716A" w:rsidRPr="00A57B74" w:rsidDel="00660CB8" w:rsidRDefault="0055401E" w:rsidP="0055401E">
      <w:pPr>
        <w:pStyle w:val="a4"/>
        <w:rPr>
          <w:del w:id="583" w:author="Windows 用户" w:date="2021-11-17T15:57:00Z"/>
        </w:rPr>
      </w:pPr>
      <w:bookmarkStart w:id="584" w:name="_Ref81394667"/>
      <w:del w:id="585" w:author="Windows 用户" w:date="2021-11-17T15:57:00Z">
        <w:r w:rsidDel="00660CB8">
          <w:delText xml:space="preserve">Fig. </w:delText>
        </w:r>
        <w:r w:rsidR="00490E19" w:rsidDel="00660CB8">
          <w:rPr>
            <w:b w:val="0"/>
          </w:rPr>
          <w:fldChar w:fldCharType="begin"/>
        </w:r>
        <w:r w:rsidR="00490E19" w:rsidDel="00660CB8">
          <w:delInstrText xml:space="preserve"> SEQ Fig. \* ARABIC </w:delInstrText>
        </w:r>
        <w:r w:rsidR="00490E19" w:rsidDel="00660CB8">
          <w:rPr>
            <w:b w:val="0"/>
          </w:rPr>
          <w:fldChar w:fldCharType="separate"/>
        </w:r>
        <w:r w:rsidR="00254FC4" w:rsidDel="00660CB8">
          <w:rPr>
            <w:noProof/>
          </w:rPr>
          <w:delText>4</w:delText>
        </w:r>
        <w:r w:rsidR="00490E19" w:rsidDel="00660CB8">
          <w:rPr>
            <w:b w:val="0"/>
            <w:noProof/>
          </w:rPr>
          <w:fldChar w:fldCharType="end"/>
        </w:r>
        <w:bookmarkEnd w:id="584"/>
        <w:r w:rsidRPr="0055401E" w:rsidDel="00660CB8">
          <w:delText xml:space="preserve"> </w:delText>
        </w:r>
        <w:r w:rsidRPr="00A57B74" w:rsidDel="00660CB8">
          <w:delText>The framework of the improved genetic algorithm</w:delText>
        </w:r>
      </w:del>
    </w:p>
    <w:p w14:paraId="2DF98274" w14:textId="77777777" w:rsidR="007D716A" w:rsidRPr="00A57B74" w:rsidRDefault="007D716A" w:rsidP="001F1E24">
      <w:pPr>
        <w:pStyle w:val="2"/>
        <w:spacing w:before="156" w:after="156"/>
      </w:pPr>
      <w:r w:rsidRPr="00A57B74">
        <w:t>Schedule encoding and decoding</w:t>
      </w:r>
    </w:p>
    <w:p w14:paraId="580E6844" w14:textId="77777777"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GA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vector </w:t>
      </w:r>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 </w:t>
      </w:r>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then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 </w:t>
      </w:r>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denotes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to </w:t>
      </w:r>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586" w:name="OLE_LINK54"/>
      <w:bookmarkStart w:id="587" w:name="OLE_LINK55"/>
      <w:r w:rsidRPr="00A57B74">
        <w:t>The path is a sequence of different activitie</w:t>
      </w:r>
      <w:bookmarkEnd w:id="586"/>
      <w:bookmarkEnd w:id="587"/>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588" w:name="OLE_LINK49"/>
      <w:bookmarkStart w:id="589" w:name="OLE_LINK50"/>
      <w:bookmarkStart w:id="590" w:name="OLE_LINK53"/>
      <w:r w:rsidRPr="00A57B74">
        <w:t xml:space="preserve">is </w:t>
      </w:r>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588"/>
        <w:bookmarkEnd w:id="589"/>
        <w:bookmarkEnd w:id="590"/>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activity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591" w:name="OLE_LINK25"/>
      <w:bookmarkStart w:id="592" w:name="OLE_LINK26"/>
      <w:r w:rsidRPr="00A57B74">
        <w:t xml:space="preserve">. </w:t>
      </w:r>
      <w:bookmarkEnd w:id="591"/>
      <w:bookmarkEnd w:id="592"/>
      <w:r w:rsidRPr="00A57B74">
        <w:t xml:space="preserve">After activity </w:t>
      </w:r>
      <m:oMath>
        <m:r>
          <w:rPr>
            <w:rFonts w:ascii="Cambria Math" w:hAnsi="Cambria Math"/>
          </w:rPr>
          <m:t>i</m:t>
        </m:r>
      </m:oMath>
      <w:r w:rsidRPr="00A57B74">
        <w:t xml:space="preserve"> is assigned a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593" w:name="OLE_LINK23"/>
      <w:bookmarkStart w:id="594"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w:t>
      </w:r>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593"/>
      <w:bookmarkEnd w:id="594"/>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lastRenderedPageBreak/>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6575DE50" w:rsidR="007D716A" w:rsidRPr="00A57B74" w:rsidRDefault="008C5715"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w:ins w:id="595" w:author="Windows 用户" w:date="2021-12-06T14:53:00Z">
                  <m:rPr>
                    <m:sty m:val="p"/>
                  </m:rPr>
                  <w:rPr>
                    <w:rFonts w:ascii="Cambria Math" w:hAnsi="Cambria Math" w:cs="Times New Roman"/>
                  </w:rPr>
                  <m:t>←</m:t>
                </w:ins>
              </m:r>
              <m:r>
                <w:del w:id="596" w:author="Windows 用户" w:date="2021-12-06T14:53:00Z">
                  <m:rPr>
                    <m:sty m:val="p"/>
                  </m:rPr>
                  <w:rPr>
                    <w:rFonts w:ascii="Cambria Math" w:hAnsi="Cambria Math"/>
                  </w:rPr>
                  <m:t>=</m:t>
                </w:del>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1FEC2E9F" w:rsidR="007D716A" w:rsidRPr="00A57B74" w:rsidRDefault="008C5715"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w:ins w:id="597" w:author="Windows 用户" w:date="2021-12-06T14:53:00Z">
                  <m:rPr>
                    <m:sty m:val="p"/>
                  </m:rPr>
                  <w:rPr>
                    <w:rFonts w:ascii="Cambria Math" w:hAnsi="Cambria Math" w:cs="Times New Roman"/>
                  </w:rPr>
                  <m:t>←</m:t>
                </w:ins>
              </m:r>
              <m:r>
                <w:del w:id="598" w:author="Windows 用户" w:date="2021-12-06T14:53:00Z">
                  <m:rPr>
                    <m:sty m:val="p"/>
                  </m:rPr>
                  <w:rPr>
                    <w:rFonts w:ascii="Cambria Math" w:hAnsi="Cambria Math"/>
                  </w:rPr>
                  <m:t>=</m:t>
                </w:del>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46018E7" w:rsidR="007D716A" w:rsidRPr="00A57B74" w:rsidRDefault="008C5715"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599" w:author="Windows 用户" w:date="2021-12-06T14:53:00Z">
                  <m:rPr>
                    <m:sty m:val="p"/>
                  </m:rPr>
                  <w:rPr>
                    <w:rFonts w:ascii="Cambria Math" w:hAnsi="Cambria Math" w:cs="Times New Roman"/>
                  </w:rPr>
                  <m:t>←</m:t>
                </w:ins>
              </m:r>
              <m:r>
                <w:del w:id="600" w:author="Windows 用户" w:date="2021-12-06T14:53:00Z">
                  <m:rPr>
                    <m:sty m:val="p"/>
                  </m:rPr>
                  <w:rPr>
                    <w:rFonts w:ascii="Cambria Math" w:hAnsi="Cambria Math"/>
                  </w:rPr>
                  <m:t>=</m:t>
                </w:del>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05032EEC"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1" w:author="Windows 用户" w:date="2021-12-06T14:53:00Z">
                  <m:rPr>
                    <m:sty m:val="p"/>
                  </m:rPr>
                  <w:rPr>
                    <w:rFonts w:ascii="Cambria Math" w:hAnsi="Cambria Math" w:cs="Times New Roman"/>
                  </w:rPr>
                  <m:t>←</m:t>
                </w:ins>
              </m:r>
              <m:r>
                <w:del w:id="602"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w:ins w:id="603" w:author="Windows 用户" w:date="2021-12-06T14:53:00Z">
                  <m:rPr>
                    <m:sty m:val="p"/>
                  </m:rPr>
                  <w:rPr>
                    <w:rFonts w:ascii="Cambria Math" w:hAnsi="Cambria Math" w:cs="Times New Roman"/>
                  </w:rPr>
                  <m:t>←</m:t>
                </w:ins>
              </m:r>
              <m:r>
                <w:del w:id="604" w:author="Windows 用户" w:date="2021-12-06T14:53:00Z">
                  <m:rPr>
                    <m:sty m:val="p"/>
                  </m:rPr>
                  <w:rPr>
                    <w:rFonts w:ascii="Cambria Math" w:hAnsi="Cambria Math"/>
                  </w:rPr>
                  <m:t>=</m:t>
                </w:del>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7777777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ins w:id="605" w:author="Windows 用户" w:date="2021-11-17T15:57:00Z">
                  <w:rPr>
                    <w:rFonts w:ascii="Cambria Math" w:hAnsi="Cambria Math" w:cs="Times New Roman"/>
                  </w:rPr>
                  <m:t>∅</m:t>
                </w:ins>
              </m:r>
              <m:r>
                <w:del w:id="606" w:author="Windows 用户" w:date="2021-11-17T15:57:00Z">
                  <m:rPr>
                    <m:sty m:val="p"/>
                  </m:rPr>
                  <w:rPr>
                    <w:rFonts w:ascii="Cambria Math" w:hAnsi="Cambria Math"/>
                  </w:rPr>
                  <m:t>0</m:t>
                </w:del>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77777777"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w:del w:id="607" w:author="Windows 用户" w:date="2021-11-17T16:04:00Z">
                  <m:rPr>
                    <m:sty m:val="p"/>
                  </m:rPr>
                  <w:rPr>
                    <w:rFonts w:ascii="Cambria Math" w:hAnsi="Cambria Math"/>
                  </w:rPr>
                  <m:t>=</m:t>
                </w:del>
              </m:r>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1D3013DC"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w:ins w:id="608" w:author="Windows 用户" w:date="2021-12-06T14:53:00Z">
                  <m:rPr>
                    <m:sty m:val="p"/>
                  </m:rPr>
                  <w:rPr>
                    <w:rFonts w:ascii="Cambria Math" w:hAnsi="Cambria Math" w:cs="Times New Roman"/>
                  </w:rPr>
                  <m:t>←</m:t>
                </w:ins>
              </m:r>
              <m:r>
                <w:del w:id="609" w:author="Windows 用户" w:date="2021-12-06T14:53:00Z">
                  <m:rPr>
                    <m:sty m:val="p"/>
                  </m:rPr>
                  <w:rPr>
                    <w:rFonts w:ascii="Cambria Math" w:hAnsi="Cambria Math"/>
                  </w:rPr>
                  <m:t>=</m:t>
                </w:del>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20FC8CE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ins w:id="610" w:author="Windows 用户" w:date="2021-12-06T14:54:00Z">
                  <m:rPr>
                    <m:sty m:val="p"/>
                  </m:rPr>
                  <w:rPr>
                    <w:rFonts w:ascii="Cambria Math" w:hAnsi="Cambria Math" w:cs="Times New Roman"/>
                  </w:rPr>
                  <m:t>←</m:t>
                </w:ins>
              </m:r>
              <m:r>
                <w:del w:id="611" w:author="Windows 用户" w:date="2021-12-06T14:54:00Z">
                  <w:rPr>
                    <w:rFonts w:ascii="Cambria Math" w:hAnsi="Cambria Math"/>
                  </w:rPr>
                  <m:t>=</m:t>
                </w:del>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7777777"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w:del w:id="612" w:author="Windows 用户" w:date="2021-11-17T16:06:00Z">
                  <m:rPr>
                    <m:sty m:val="p"/>
                  </m:rPr>
                  <w:rPr>
                    <w:rFonts w:ascii="Cambria Math" w:hAnsi="Cambria Math"/>
                  </w:rPr>
                  <m:t>=</m:t>
                </w:del>
              </m:r>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1B9AA7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3" w:author="Windows 用户" w:date="2021-12-06T14:54:00Z">
                  <m:rPr>
                    <m:sty m:val="p"/>
                  </m:rPr>
                  <w:rPr>
                    <w:rFonts w:ascii="Cambria Math" w:hAnsi="Cambria Math" w:cs="Times New Roman"/>
                  </w:rPr>
                  <m:t>←</m:t>
                </w:ins>
              </m:r>
              <m:r>
                <w:del w:id="614" w:author="Windows 用户" w:date="2021-12-06T14:54:00Z">
                  <w:rPr>
                    <w:rFonts w:ascii="Cambria Math" w:hAnsi="Cambria Math"/>
                  </w:rPr>
                  <m:t>=</m:t>
                </w:del>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2DE18C44"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w:ins w:id="615" w:author="Windows 用户" w:date="2021-12-06T14:54:00Z">
                  <m:rPr>
                    <m:sty m:val="p"/>
                  </m:rPr>
                  <w:rPr>
                    <w:rFonts w:ascii="Cambria Math" w:hAnsi="Cambria Math" w:cs="Times New Roman"/>
                  </w:rPr>
                  <m:t>←</m:t>
                </w:ins>
              </m:r>
              <m:r>
                <w:del w:id="616" w:author="Windows 用户" w:date="2021-12-06T14:54:00Z">
                  <w:rPr>
                    <w:rFonts w:ascii="Cambria Math" w:hAnsi="Cambria Math"/>
                  </w:rPr>
                  <m:t>=</m:t>
                </w:del>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7777777" w:rsidR="007D716A" w:rsidRPr="00A57B74" w:rsidRDefault="007D716A" w:rsidP="001F1E24">
      <w:pPr>
        <w:ind w:firstLine="420"/>
      </w:pPr>
      <w:r w:rsidRPr="00A57B74">
        <w:t xml:space="preserve">The initial population of our GA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choice </w:t>
      </w:r>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ins w:id="617" w:author="Windows 用户" w:date="2021-11-17T15:57:00Z">
            <w:rPr>
              <w:rFonts w:ascii="Cambria Math" w:hAnsi="Cambria Math"/>
            </w:rPr>
            <m:t>i=</m:t>
          </w:ins>
        </m:r>
        <m:r>
          <w:ins w:id="618" w:author="Windows 用户" w:date="2021-11-17T15:57:00Z">
            <m:rPr>
              <m:sty m:val="p"/>
            </m:rPr>
            <w:rPr>
              <w:rFonts w:ascii="Cambria Math" w:hAnsi="Cambria Math"/>
              <w:color w:val="0070C0"/>
              <w:rPrChange w:id="619" w:author="Windows 用户" w:date="2021-12-18T16:52:00Z">
                <w:rPr>
                  <w:rFonts w:ascii="Cambria Math" w:hAnsi="Cambria Math"/>
                </w:rPr>
              </w:rPrChange>
            </w:rPr>
            <m:t>argmi</m:t>
          </w:ins>
        </m:r>
        <m:sSub>
          <m:sSubPr>
            <m:ctrlPr>
              <w:ins w:id="620" w:author="Windows 用户" w:date="2021-11-17T15:57:00Z">
                <w:rPr>
                  <w:rFonts w:ascii="Cambria Math" w:hAnsi="Cambria Math"/>
                  <w:i/>
                  <w:color w:val="0070C0"/>
                </w:rPr>
              </w:ins>
            </m:ctrlPr>
          </m:sSubPr>
          <m:e>
            <m:r>
              <w:ins w:id="621" w:author="Windows 用户" w:date="2021-11-17T15:57:00Z">
                <m:rPr>
                  <m:sty m:val="p"/>
                </m:rPr>
                <w:rPr>
                  <w:rFonts w:ascii="Cambria Math" w:hAnsi="Cambria Math"/>
                  <w:color w:val="0070C0"/>
                  <w:rPrChange w:id="622" w:author="Windows 用户" w:date="2021-12-18T16:52:00Z">
                    <w:rPr>
                      <w:rFonts w:ascii="Cambria Math" w:hAnsi="Cambria Math"/>
                    </w:rPr>
                  </w:rPrChange>
                </w:rPr>
                <m:t>n</m:t>
              </w:ins>
            </m:r>
          </m:e>
          <m:sub>
            <m:r>
              <w:ins w:id="623" w:author="Windows 用户" w:date="2021-11-17T15:57:00Z">
                <w:rPr>
                  <w:rFonts w:ascii="Cambria Math" w:hAnsi="Cambria Math"/>
                  <w:color w:val="0070C0"/>
                  <w:rPrChange w:id="624" w:author="Windows 用户" w:date="2021-12-18T16:52:00Z">
                    <w:rPr>
                      <w:rFonts w:ascii="Cambria Math" w:hAnsi="Cambria Math"/>
                    </w:rPr>
                  </w:rPrChange>
                </w:rPr>
                <m:t>i</m:t>
              </w:ins>
            </m:r>
            <m:r>
              <w:ins w:id="625" w:author="Windows 用户" w:date="2021-11-17T15:57:00Z">
                <w:rPr>
                  <w:rFonts w:ascii="Cambria Math" w:hAnsi="Cambria Math" w:hint="eastAsia"/>
                  <w:color w:val="0070C0"/>
                  <w:rPrChange w:id="626" w:author="Windows 用户" w:date="2021-12-18T16:52:00Z">
                    <w:rPr>
                      <w:rFonts w:ascii="Cambria Math" w:hAnsi="Cambria Math" w:hint="eastAsia"/>
                    </w:rPr>
                  </w:rPrChange>
                </w:rPr>
                <m:t>∈</m:t>
              </w:ins>
            </m:r>
            <m:sSub>
              <m:sSubPr>
                <m:ctrlPr>
                  <w:ins w:id="627" w:author="Windows 用户" w:date="2021-11-17T15:57:00Z">
                    <w:rPr>
                      <w:rFonts w:ascii="Cambria Math" w:hAnsi="Cambria Math"/>
                      <w:iCs/>
                      <w:color w:val="0070C0"/>
                    </w:rPr>
                  </w:ins>
                </m:ctrlPr>
              </m:sSubPr>
              <m:e>
                <m:r>
                  <w:ins w:id="628" w:author="Windows 用户" w:date="2021-11-17T15:57:00Z">
                    <w:rPr>
                      <w:rFonts w:ascii="Cambria Math" w:hAnsi="Cambria Math"/>
                      <w:color w:val="0070C0"/>
                      <w:rPrChange w:id="629" w:author="Windows 用户" w:date="2021-12-18T16:52:00Z">
                        <w:rPr>
                          <w:rFonts w:ascii="Cambria Math" w:hAnsi="Cambria Math"/>
                        </w:rPr>
                      </w:rPrChange>
                    </w:rPr>
                    <m:t>Q</m:t>
                  </w:ins>
                </m:r>
              </m:e>
              <m:sub>
                <m:r>
                  <w:ins w:id="630" w:author="Windows 用户" w:date="2021-11-17T15:57:00Z">
                    <w:rPr>
                      <w:rFonts w:ascii="Cambria Math" w:hAnsi="Cambria Math"/>
                      <w:color w:val="0070C0"/>
                      <w:rPrChange w:id="631" w:author="Windows 用户" w:date="2021-12-18T16:52:00Z">
                        <w:rPr>
                          <w:rFonts w:ascii="Cambria Math" w:hAnsi="Cambria Math"/>
                        </w:rPr>
                      </w:rPrChange>
                    </w:rPr>
                    <m:t>e</m:t>
                  </w:ins>
                </m:r>
              </m:sub>
            </m:sSub>
          </m:sub>
        </m:sSub>
        <m:nary>
          <m:naryPr>
            <m:chr m:val="∑"/>
            <m:limLoc m:val="subSup"/>
            <m:ctrlPr>
              <w:ins w:id="632" w:author="Windows 用户" w:date="2021-11-17T15:57:00Z">
                <w:rPr>
                  <w:rFonts w:ascii="Cambria Math" w:hAnsi="Cambria Math"/>
                  <w:i/>
                  <w:color w:val="0070C0"/>
                </w:rPr>
              </w:ins>
            </m:ctrlPr>
          </m:naryPr>
          <m:sub>
            <m:r>
              <w:ins w:id="633" w:author="Windows 用户" w:date="2021-11-17T15:57:00Z">
                <w:rPr>
                  <w:rFonts w:ascii="Cambria Math" w:hAnsi="Cambria Math"/>
                  <w:color w:val="0070C0"/>
                  <w:rPrChange w:id="634" w:author="Windows 用户" w:date="2021-12-18T16:52:00Z">
                    <w:rPr>
                      <w:rFonts w:ascii="Cambria Math" w:hAnsi="Cambria Math"/>
                    </w:rPr>
                  </w:rPrChange>
                </w:rPr>
                <m:t>k=1</m:t>
              </w:ins>
            </m:r>
          </m:sub>
          <m:sup>
            <m:r>
              <w:ins w:id="635" w:author="Windows 用户" w:date="2021-11-17T15:57:00Z">
                <w:rPr>
                  <w:rFonts w:ascii="Cambria Math" w:hAnsi="Cambria Math"/>
                  <w:color w:val="0070C0"/>
                  <w:rPrChange w:id="636" w:author="Windows 用户" w:date="2021-12-18T16:52:00Z">
                    <w:rPr>
                      <w:rFonts w:ascii="Cambria Math" w:hAnsi="Cambria Math"/>
                    </w:rPr>
                  </w:rPrChange>
                </w:rPr>
                <m:t>K</m:t>
              </w:ins>
            </m:r>
          </m:sup>
          <m:e>
            <m:r>
              <w:ins w:id="637" w:author="Windows 用户" w:date="2021-11-17T15:57:00Z">
                <w:rPr>
                  <w:rFonts w:ascii="Cambria Math" w:hAnsi="Cambria Math"/>
                  <w:color w:val="0070C0"/>
                  <w:rPrChange w:id="638" w:author="Windows 用户" w:date="2021-12-18T16:52:00Z">
                    <w:rPr>
                      <w:rFonts w:ascii="Cambria Math" w:hAnsi="Cambria Math"/>
                    </w:rPr>
                  </w:rPrChange>
                </w:rPr>
                <m:t>(</m:t>
              </w:ins>
            </m:r>
            <m:sSub>
              <m:sSubPr>
                <m:ctrlPr>
                  <w:ins w:id="639" w:author="Windows 用户" w:date="2021-11-17T15:57:00Z">
                    <w:rPr>
                      <w:rFonts w:ascii="Cambria Math" w:hAnsi="Cambria Math"/>
                      <w:i/>
                      <w:color w:val="0070C0"/>
                    </w:rPr>
                  </w:ins>
                </m:ctrlPr>
              </m:sSubPr>
              <m:e>
                <m:r>
                  <w:ins w:id="640" w:author="Windows 用户" w:date="2021-11-17T15:57:00Z">
                    <w:rPr>
                      <w:rFonts w:ascii="Cambria Math" w:hAnsi="Cambria Math"/>
                      <w:color w:val="0070C0"/>
                      <w:rPrChange w:id="641" w:author="Windows 用户" w:date="2021-12-18T16:52:00Z">
                        <w:rPr>
                          <w:rFonts w:ascii="Cambria Math" w:hAnsi="Cambria Math"/>
                        </w:rPr>
                      </w:rPrChange>
                    </w:rPr>
                    <m:t>r</m:t>
                  </w:ins>
                </m:r>
              </m:e>
              <m:sub>
                <m:r>
                  <w:ins w:id="642" w:author="Windows 用户" w:date="2021-11-17T15:57:00Z">
                    <w:rPr>
                      <w:rFonts w:ascii="Cambria Math" w:hAnsi="Cambria Math"/>
                      <w:color w:val="0070C0"/>
                      <w:rPrChange w:id="643" w:author="Windows 用户" w:date="2021-12-18T16:52:00Z">
                        <w:rPr>
                          <w:rFonts w:ascii="Cambria Math" w:hAnsi="Cambria Math"/>
                        </w:rPr>
                      </w:rPrChange>
                    </w:rPr>
                    <m:t>ik</m:t>
                  </w:ins>
                </m:r>
              </m:sub>
            </m:sSub>
            <m:r>
              <w:ins w:id="644" w:author="Windows 用户" w:date="2021-11-17T15:57:00Z">
                <w:rPr>
                  <w:rFonts w:ascii="Cambria Math" w:hAnsi="Cambria Math"/>
                  <w:color w:val="0070C0"/>
                  <w:rPrChange w:id="645" w:author="Windows 用户" w:date="2021-12-18T16:52:00Z">
                    <w:rPr>
                      <w:rFonts w:ascii="Cambria Math" w:hAnsi="Cambria Math"/>
                    </w:rPr>
                  </w:rPrChange>
                </w:rPr>
                <m:t>+</m:t>
              </w:ins>
            </m:r>
            <m:nary>
              <m:naryPr>
                <m:chr m:val="∑"/>
                <m:limLoc m:val="subSup"/>
                <m:supHide m:val="1"/>
                <m:ctrlPr>
                  <w:ins w:id="646" w:author="Windows 用户" w:date="2021-11-17T15:57:00Z">
                    <w:rPr>
                      <w:rFonts w:ascii="Cambria Math" w:hAnsi="Cambria Math"/>
                      <w:i/>
                      <w:color w:val="0070C0"/>
                    </w:rPr>
                  </w:ins>
                </m:ctrlPr>
              </m:naryPr>
              <m:sub>
                <m:r>
                  <w:ins w:id="647" w:author="Windows 用户" w:date="2021-11-17T15:57:00Z">
                    <w:rPr>
                      <w:rFonts w:ascii="Cambria Math" w:hAnsi="Cambria Math"/>
                      <w:color w:val="0070C0"/>
                      <w:rPrChange w:id="648" w:author="Windows 用户" w:date="2021-12-18T16:52:00Z">
                        <w:rPr>
                          <w:rFonts w:ascii="Cambria Math" w:hAnsi="Cambria Math"/>
                        </w:rPr>
                      </w:rPrChange>
                    </w:rPr>
                    <m:t>j</m:t>
                  </w:ins>
                </m:r>
                <m:r>
                  <w:ins w:id="649" w:author="Windows 用户" w:date="2021-11-17T15:57:00Z">
                    <w:rPr>
                      <w:rFonts w:ascii="Cambria Math" w:hAnsi="Cambria Math" w:hint="eastAsia"/>
                      <w:color w:val="0070C0"/>
                      <w:rPrChange w:id="650" w:author="Windows 用户" w:date="2021-12-18T16:52:00Z">
                        <w:rPr>
                          <w:rFonts w:ascii="Cambria Math" w:hAnsi="Cambria Math" w:hint="eastAsia"/>
                        </w:rPr>
                      </w:rPrChange>
                    </w:rPr>
                    <m:t>∈</m:t>
                  </w:ins>
                </m:r>
                <m:sSub>
                  <m:sSubPr>
                    <m:ctrlPr>
                      <w:ins w:id="651" w:author="Windows 用户" w:date="2021-11-17T15:57:00Z">
                        <w:rPr>
                          <w:rFonts w:ascii="Cambria Math" w:hAnsi="Cambria Math"/>
                          <w:i/>
                          <w:color w:val="0070C0"/>
                        </w:rPr>
                      </w:ins>
                    </m:ctrlPr>
                  </m:sSubPr>
                  <m:e>
                    <m:r>
                      <w:ins w:id="652" w:author="Windows 用户" w:date="2021-11-17T15:57:00Z">
                        <w:rPr>
                          <w:rFonts w:ascii="Cambria Math" w:hAnsi="Cambria Math"/>
                          <w:color w:val="0070C0"/>
                          <w:rPrChange w:id="653" w:author="Windows 用户" w:date="2021-12-18T16:52:00Z">
                            <w:rPr>
                              <w:rFonts w:ascii="Cambria Math" w:hAnsi="Cambria Math"/>
                            </w:rPr>
                          </w:rPrChange>
                        </w:rPr>
                        <m:t>B</m:t>
                      </w:ins>
                    </m:r>
                  </m:e>
                  <m:sub>
                    <m:r>
                      <w:ins w:id="654" w:author="Windows 用户" w:date="2021-11-17T15:57:00Z">
                        <w:rPr>
                          <w:rFonts w:ascii="Cambria Math" w:hAnsi="Cambria Math"/>
                          <w:color w:val="0070C0"/>
                          <w:rPrChange w:id="655" w:author="Windows 用户" w:date="2021-12-18T16:52:00Z">
                            <w:rPr>
                              <w:rFonts w:ascii="Cambria Math" w:hAnsi="Cambria Math"/>
                            </w:rPr>
                          </w:rPrChange>
                        </w:rPr>
                        <m:t>i</m:t>
                      </w:ins>
                    </m:r>
                  </m:sub>
                </m:sSub>
              </m:sub>
              <m:sup/>
              <m:e>
                <m:sSub>
                  <m:sSubPr>
                    <m:ctrlPr>
                      <w:ins w:id="656" w:author="Windows 用户" w:date="2021-11-17T15:57:00Z">
                        <w:rPr>
                          <w:rFonts w:ascii="Cambria Math" w:hAnsi="Cambria Math"/>
                          <w:i/>
                          <w:color w:val="0070C0"/>
                        </w:rPr>
                      </w:ins>
                    </m:ctrlPr>
                  </m:sSubPr>
                  <m:e>
                    <m:r>
                      <w:ins w:id="657" w:author="Windows 用户" w:date="2021-11-17T15:57:00Z">
                        <w:rPr>
                          <w:rFonts w:ascii="Cambria Math" w:hAnsi="Cambria Math"/>
                          <w:color w:val="0070C0"/>
                          <w:rPrChange w:id="658" w:author="Windows 用户" w:date="2021-12-18T16:52:00Z">
                            <w:rPr>
                              <w:rFonts w:ascii="Cambria Math" w:hAnsi="Cambria Math"/>
                            </w:rPr>
                          </w:rPrChange>
                        </w:rPr>
                        <m:t>r</m:t>
                      </w:ins>
                    </m:r>
                  </m:e>
                  <m:sub>
                    <m:r>
                      <w:ins w:id="659" w:author="Windows 用户" w:date="2021-11-17T15:57:00Z">
                        <w:rPr>
                          <w:rFonts w:ascii="Cambria Math" w:hAnsi="Cambria Math"/>
                          <w:color w:val="0070C0"/>
                          <w:rPrChange w:id="660" w:author="Windows 用户" w:date="2021-12-18T16:52:00Z">
                            <w:rPr>
                              <w:rFonts w:ascii="Cambria Math" w:hAnsi="Cambria Math"/>
                            </w:rPr>
                          </w:rPrChange>
                        </w:rPr>
                        <m:t>jk</m:t>
                      </w:ins>
                    </m:r>
                  </m:sub>
                </m:sSub>
              </m:e>
            </m:nary>
            <m:r>
              <w:ins w:id="661" w:author="Windows 用户" w:date="2021-11-17T15:57:00Z">
                <w:rPr>
                  <w:rFonts w:ascii="Cambria Math" w:hAnsi="Cambria Math"/>
                  <w:color w:val="0070C0"/>
                  <w:rPrChange w:id="662" w:author="Windows 用户" w:date="2021-12-18T16:52:00Z">
                    <w:rPr>
                      <w:rFonts w:ascii="Cambria Math" w:hAnsi="Cambria Math"/>
                    </w:rPr>
                  </w:rPrChange>
                </w:rPr>
                <m:t>)</m:t>
              </w:ins>
            </m:r>
          </m:e>
        </m:nary>
        <m:r>
          <w:del w:id="663" w:author="Windows 用户" w:date="2021-11-17T15:57:00Z">
            <w:rPr>
              <w:rFonts w:ascii="Cambria Math" w:hAnsi="Cambria Math"/>
            </w:rPr>
            <m:t>i=</m:t>
          </w:del>
        </m:r>
        <m:r>
          <w:del w:id="664" w:author="Windows 用户" w:date="2021-11-17T15:57:00Z">
            <m:rPr>
              <m:sty m:val="p"/>
            </m:rPr>
            <w:rPr>
              <w:rFonts w:ascii="Cambria Math" w:hAnsi="Cambria Math"/>
            </w:rPr>
            <m:t>argmi</m:t>
          </w:del>
        </m:r>
        <m:sSub>
          <m:sSubPr>
            <m:ctrlPr>
              <w:del w:id="665" w:author="Windows 用户" w:date="2021-11-17T15:57:00Z">
                <w:rPr>
                  <w:rFonts w:ascii="Cambria Math" w:hAnsi="Cambria Math"/>
                  <w:i/>
                </w:rPr>
              </w:del>
            </m:ctrlPr>
          </m:sSubPr>
          <m:e>
            <m:r>
              <w:del w:id="666" w:author="Windows 用户" w:date="2021-11-17T15:57:00Z">
                <m:rPr>
                  <m:sty m:val="p"/>
                </m:rPr>
                <w:rPr>
                  <w:rFonts w:ascii="Cambria Math" w:hAnsi="Cambria Math"/>
                </w:rPr>
                <m:t>n</m:t>
              </w:del>
            </m:r>
          </m:e>
          <m:sub>
            <m:r>
              <w:del w:id="667" w:author="Windows 用户" w:date="2021-11-17T15:57:00Z">
                <w:rPr>
                  <w:rFonts w:ascii="Cambria Math" w:hAnsi="Cambria Math"/>
                </w:rPr>
                <m:t>i</m:t>
              </w:del>
            </m:r>
            <m:r>
              <w:del w:id="668" w:author="Windows 用户" w:date="2021-11-17T15:57:00Z">
                <w:rPr>
                  <w:rFonts w:ascii="Cambria Math" w:hAnsi="Cambria Math" w:hint="eastAsia"/>
                </w:rPr>
                <m:t>∈</m:t>
              </w:del>
            </m:r>
            <m:sSub>
              <m:sSubPr>
                <m:ctrlPr>
                  <w:del w:id="669" w:author="Windows 用户" w:date="2021-11-17T15:57:00Z">
                    <w:rPr>
                      <w:rFonts w:ascii="Cambria Math" w:hAnsi="Cambria Math"/>
                      <w:iCs/>
                    </w:rPr>
                  </w:del>
                </m:ctrlPr>
              </m:sSubPr>
              <m:e>
                <m:r>
                  <w:del w:id="670" w:author="Windows 用户" w:date="2021-11-17T15:57:00Z">
                    <w:rPr>
                      <w:rFonts w:ascii="Cambria Math" w:hAnsi="Cambria Math"/>
                    </w:rPr>
                    <m:t>Q</m:t>
                  </w:del>
                </m:r>
              </m:e>
              <m:sub>
                <m:r>
                  <w:del w:id="671" w:author="Windows 用户" w:date="2021-11-17T15:57:00Z">
                    <w:rPr>
                      <w:rFonts w:ascii="Cambria Math" w:hAnsi="Cambria Math"/>
                    </w:rPr>
                    <m:t>e</m:t>
                  </w:del>
                </m:r>
              </m:sub>
            </m:sSub>
          </m:sub>
        </m:sSub>
        <m:nary>
          <m:naryPr>
            <m:chr m:val="∑"/>
            <m:limLoc m:val="subSup"/>
            <m:ctrlPr>
              <w:del w:id="672" w:author="Windows 用户" w:date="2021-11-17T15:57:00Z">
                <w:rPr>
                  <w:rFonts w:ascii="Cambria Math" w:hAnsi="Cambria Math"/>
                  <w:i/>
                </w:rPr>
              </w:del>
            </m:ctrlPr>
          </m:naryPr>
          <m:sub>
            <m:r>
              <w:del w:id="673" w:author="Windows 用户" w:date="2021-11-17T15:57:00Z">
                <w:rPr>
                  <w:rFonts w:ascii="Cambria Math" w:hAnsi="Cambria Math"/>
                </w:rPr>
                <m:t>k=1</m:t>
              </w:del>
            </m:r>
          </m:sub>
          <m:sup>
            <m:r>
              <w:del w:id="674" w:author="Windows 用户" w:date="2021-11-17T15:57:00Z">
                <w:rPr>
                  <w:rFonts w:ascii="Cambria Math" w:hAnsi="Cambria Math"/>
                </w:rPr>
                <m:t>K</m:t>
              </w:del>
            </m:r>
          </m:sup>
          <m:e>
            <m:r>
              <w:del w:id="675" w:author="Windows 用户" w:date="2021-11-17T15:57:00Z">
                <w:rPr>
                  <w:rFonts w:ascii="Cambria Math" w:hAnsi="Cambria Math"/>
                </w:rPr>
                <m:t>(</m:t>
              </w:del>
            </m:r>
            <m:sSub>
              <m:sSubPr>
                <m:ctrlPr>
                  <w:del w:id="676" w:author="Windows 用户" w:date="2021-11-17T15:57:00Z">
                    <w:rPr>
                      <w:rFonts w:ascii="Cambria Math" w:hAnsi="Cambria Math"/>
                      <w:i/>
                    </w:rPr>
                  </w:del>
                </m:ctrlPr>
              </m:sSubPr>
              <m:e>
                <m:r>
                  <w:del w:id="677" w:author="Windows 用户" w:date="2021-11-17T15:57:00Z">
                    <w:rPr>
                      <w:rFonts w:ascii="Cambria Math" w:hAnsi="Cambria Math"/>
                    </w:rPr>
                    <m:t>r</m:t>
                  </w:del>
                </m:r>
              </m:e>
              <m:sub>
                <m:r>
                  <w:del w:id="678" w:author="Windows 用户" w:date="2021-11-17T15:57:00Z">
                    <w:rPr>
                      <w:rFonts w:ascii="Cambria Math" w:hAnsi="Cambria Math"/>
                    </w:rPr>
                    <m:t>ik</m:t>
                  </w:del>
                </m:r>
              </m:sub>
            </m:sSub>
            <m:r>
              <w:del w:id="679" w:author="Windows 用户" w:date="2021-11-17T15:57:00Z">
                <w:rPr>
                  <w:rFonts w:ascii="Cambria Math" w:hAnsi="Cambria Math"/>
                </w:rPr>
                <m:t>+</m:t>
              </w:del>
            </m:r>
            <m:sSub>
              <m:sSubPr>
                <m:ctrlPr>
                  <w:del w:id="680" w:author="Windows 用户" w:date="2021-11-17T15:57:00Z">
                    <w:rPr>
                      <w:rFonts w:ascii="Cambria Math" w:hAnsi="Cambria Math"/>
                      <w:i/>
                    </w:rPr>
                  </w:del>
                </m:ctrlPr>
              </m:sSubPr>
              <m:e>
                <m:r>
                  <w:del w:id="681" w:author="Windows 用户" w:date="2021-11-17T15:57:00Z">
                    <w:rPr>
                      <w:rFonts w:ascii="Cambria Math" w:hAnsi="Cambria Math"/>
                    </w:rPr>
                    <m:t>r</m:t>
                  </w:del>
                </m:r>
              </m:e>
              <m:sub>
                <m:r>
                  <w:del w:id="682" w:author="Windows 用户" w:date="2021-11-17T15:57:00Z">
                    <w:rPr>
                      <w:rFonts w:ascii="Cambria Math" w:hAnsi="Cambria Math"/>
                    </w:rPr>
                    <m:t>jk</m:t>
                  </w:del>
                </m:r>
              </m:sub>
            </m:sSub>
            <m:r>
              <w:del w:id="683" w:author="Windows 用户" w:date="2021-11-17T15:57:00Z">
                <w:rPr>
                  <w:rFonts w:ascii="Cambria Math" w:hAnsi="Cambria Math"/>
                </w:rPr>
                <m:t>)</m:t>
              </w:del>
            </m:r>
          </m:e>
        </m:nary>
        <m:r>
          <w:del w:id="684" w:author="Windows 用户" w:date="2021-11-17T15:57:00Z">
            <w:rPr>
              <w:rFonts w:ascii="Cambria Math" w:hAnsi="Cambria Math"/>
            </w:rPr>
            <m:t>, j</m:t>
          </w:del>
        </m:r>
        <m:r>
          <w:del w:id="685" w:author="Windows 用户" w:date="2021-11-17T15:57:00Z">
            <w:rPr>
              <w:rFonts w:ascii="Cambria Math" w:hAnsi="Cambria Math" w:hint="eastAsia"/>
            </w:rPr>
            <m:t>∈</m:t>
          </w:del>
        </m:r>
        <m:sSub>
          <m:sSubPr>
            <m:ctrlPr>
              <w:del w:id="686" w:author="Windows 用户" w:date="2021-11-17T15:57:00Z">
                <w:rPr>
                  <w:rFonts w:ascii="Cambria Math" w:hAnsi="Cambria Math"/>
                  <w:i/>
                </w:rPr>
              </w:del>
            </m:ctrlPr>
          </m:sSubPr>
          <m:e>
            <m:r>
              <w:del w:id="687" w:author="Windows 用户" w:date="2021-11-17T15:57:00Z">
                <w:rPr>
                  <w:rFonts w:ascii="Cambria Math" w:hAnsi="Cambria Math"/>
                </w:rPr>
                <m:t>B</m:t>
              </w:del>
            </m:r>
          </m:e>
          <m:sub>
            <m:r>
              <w:del w:id="688" w:author="Windows 用户" w:date="2021-11-17T15:57:00Z">
                <w:rPr>
                  <w:rFonts w:ascii="Cambria Math" w:hAnsi="Cambria Math"/>
                </w:rPr>
                <m:t>i</m:t>
              </w:del>
            </m:r>
          </m:sub>
        </m:sSub>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activities are related. As long as the optional activities to be performed are determined according to </w:t>
      </w:r>
      <w:r w:rsidRPr="00A57B74">
        <w:lastRenderedPageBreak/>
        <w:t xml:space="preserve">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77777777" w:rsidR="007D716A" w:rsidRPr="00A57B74" w:rsidRDefault="007D716A" w:rsidP="001F1E24">
      <w:pPr>
        <w:ind w:firstLine="420"/>
      </w:pPr>
      <w:r w:rsidRPr="00A57B74">
        <w:t>Based on the above-mentioned TSHA, the initial population of our GA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vector </w:t>
      </w:r>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obtained </w:t>
      </w:r>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to </w:t>
      </w:r>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r w:rsidRPr="00A57B74">
        <w:t xml:space="preserve">in </w:t>
      </w:r>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47BA8E58"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ins w:id="689" w:author="Windows 用户" w:date="2022-01-11T09:36:00Z">
        <w:r w:rsidR="00D00A17" w:rsidRPr="0055401E">
          <w:t xml:space="preserve">Fig. </w:t>
        </w:r>
        <w:r w:rsidR="00D00A17">
          <w:rPr>
            <w:noProof/>
          </w:rPr>
          <w:t>4</w:t>
        </w:r>
      </w:ins>
      <w:del w:id="690" w:author="Windows 用户" w:date="2021-11-17T15:57:00Z">
        <w:r w:rsidR="00254FC4" w:rsidRPr="0055401E" w:rsidDel="00660CB8">
          <w:delText xml:space="preserve">Fig. </w:delText>
        </w:r>
        <w:r w:rsidR="00254FC4" w:rsidDel="00660CB8">
          <w:rPr>
            <w:noProof/>
          </w:rPr>
          <w:delText>5</w:delText>
        </w:r>
      </w:del>
      <w:r w:rsidR="00254FC4">
        <w:fldChar w:fldCharType="end"/>
      </w:r>
      <w:r w:rsidRPr="00A57B74">
        <w:t xml:space="preserve">), we perform a one-point crossover and this results in two infeasible child individuals. In the two child individuals, the </w:t>
      </w:r>
      <w:r w:rsidRPr="00A57B74">
        <w:lastRenderedPageBreak/>
        <w:t xml:space="preserve">implemented activity 2 triggers choice 1, so only one optional activity can be implemented in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67189FB" w:rsidR="007D716A" w:rsidRPr="0055401E" w:rsidRDefault="0055401E" w:rsidP="0055401E">
      <w:pPr>
        <w:pStyle w:val="a4"/>
      </w:pPr>
      <w:bookmarkStart w:id="691" w:name="_Ref81395044"/>
      <w:r w:rsidRPr="0055401E">
        <w:t xml:space="preserve">Fig. </w:t>
      </w:r>
      <w:fldSimple w:instr=" SEQ Fig. \* ARABIC ">
        <w:ins w:id="692" w:author="Windows 用户" w:date="2022-01-11T09:36:00Z">
          <w:r w:rsidR="00D00A17">
            <w:rPr>
              <w:noProof/>
            </w:rPr>
            <w:t>4</w:t>
          </w:r>
        </w:ins>
        <w:del w:id="693" w:author="Windows 用户" w:date="2021-11-17T15:57:00Z">
          <w:r w:rsidR="00254FC4" w:rsidDel="00660CB8">
            <w:rPr>
              <w:noProof/>
            </w:rPr>
            <w:delText>5</w:delText>
          </w:r>
        </w:del>
      </w:fldSimple>
      <w:bookmarkEnd w:id="691"/>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4A06729E"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fa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so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by letting the status of all mandatory activities be executed,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xml:space="preserve">. The rest of the activities are set to be non-implemented, i.e., </w:t>
      </w:r>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del w:id="694" w:author="Windows 用户" w:date="2021-12-18T18:32:00Z">
        <w:r w:rsidRPr="00A57B74" w:rsidDel="00DA0833">
          <w:delText xml:space="preserve">activities </w:delText>
        </w:r>
      </w:del>
      <w:ins w:id="695" w:author="Windows 用户" w:date="2021-12-18T18:32:00Z">
        <w:r w:rsidR="00DA0833" w:rsidRPr="00A57B74">
          <w:t>activit</w:t>
        </w:r>
        <w:r w:rsidR="00DA0833">
          <w:t>y</w:t>
        </w:r>
        <w:r w:rsidR="00DA0833" w:rsidRPr="00A57B74">
          <w:t xml:space="preserve"> </w:t>
        </w:r>
      </w:ins>
      <m:oMath>
        <m:r>
          <w:ins w:id="696" w:author="Windows 用户" w:date="2021-12-18T18:31:00Z">
            <w:rPr>
              <w:rFonts w:ascii="Cambria Math" w:hAnsi="Cambria Math"/>
            </w:rPr>
            <m:t>i</m:t>
          </w:ins>
        </m:r>
      </m:oMath>
      <w:ins w:id="697" w:author="Windows 用户" w:date="2021-12-18T18:31:00Z">
        <w:r w:rsidR="00DA0833" w:rsidRPr="00A57B74">
          <w:t xml:space="preserve"> </w:t>
        </w:r>
      </w:ins>
      <w:r w:rsidRPr="00A57B74">
        <w:t xml:space="preserve">in </w:t>
      </w:r>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choices </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lastRenderedPageBreak/>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44C52B94"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ins w:id="698" w:author="Windows 用户" w:date="2022-01-11T09:36:00Z">
        <w:r w:rsidR="00D00A17">
          <w:t xml:space="preserve">Fig. </w:t>
        </w:r>
        <w:r w:rsidR="00D00A17">
          <w:rPr>
            <w:noProof/>
          </w:rPr>
          <w:t>5</w:t>
        </w:r>
      </w:ins>
      <w:del w:id="699" w:author="Windows 用户" w:date="2021-11-17T15:57:00Z">
        <w:r w:rsidR="000D0AFA" w:rsidDel="00660CB8">
          <w:delText xml:space="preserve">Fig. </w:delText>
        </w:r>
        <w:r w:rsidR="000D0AFA" w:rsidDel="00660CB8">
          <w:rPr>
            <w:noProof/>
          </w:rPr>
          <w:delText>6</w:delText>
        </w:r>
      </w:del>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initializ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00"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00"/>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6">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10EFDE5F" w:rsidR="007D716A" w:rsidRPr="00A57B74" w:rsidRDefault="000D0AFA" w:rsidP="000D0AFA">
      <w:pPr>
        <w:pStyle w:val="a4"/>
      </w:pPr>
      <w:bookmarkStart w:id="701" w:name="_Ref81394905"/>
      <w:r>
        <w:t xml:space="preserve">Fig. </w:t>
      </w:r>
      <w:fldSimple w:instr=" SEQ Fig. \* ARABIC ">
        <w:ins w:id="702" w:author="Windows 用户" w:date="2022-01-11T09:36:00Z">
          <w:r w:rsidR="00D00A17">
            <w:rPr>
              <w:noProof/>
            </w:rPr>
            <w:t>5</w:t>
          </w:r>
        </w:ins>
        <w:del w:id="703" w:author="Windows 用户" w:date="2021-11-17T15:57:00Z">
          <w:r w:rsidR="00254FC4" w:rsidDel="00660CB8">
            <w:rPr>
              <w:noProof/>
            </w:rPr>
            <w:delText>6</w:delText>
          </w:r>
        </w:del>
      </w:fldSimple>
      <w:bookmarkEnd w:id="701"/>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If </w:t>
      </w:r>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the crossover operator is applied to the parent 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lastRenderedPageBreak/>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the </w:t>
      </w:r>
      <m:oMath>
        <m:r>
          <w:rPr>
            <w:rFonts w:ascii="Cambria Math" w:hAnsi="Cambria Math"/>
            <w:kern w:val="0"/>
          </w:rPr>
          <m:t>VL</m:t>
        </m:r>
      </m:oMath>
      <w:r w:rsidRPr="00A57B74">
        <w:t xml:space="preserve"> cannot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r w:rsidRPr="00A57B74">
        <w:t xml:space="preserve">Specifically,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00554CFD" w:rsidR="007D716A" w:rsidRPr="00A57B74" w:rsidRDefault="008C5715"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w:ins w:id="704" w:author="Windows 用户" w:date="2021-12-06T14:52:00Z">
                  <m:rPr>
                    <m:sty m:val="p"/>
                  </m:rPr>
                  <w:rPr>
                    <w:rFonts w:ascii="Cambria Math" w:hAnsi="Cambria Math"/>
                  </w:rPr>
                  <m:t>←</m:t>
                </w:ins>
              </m:r>
              <m:r>
                <w:del w:id="705" w:author="Windows 用户" w:date="2021-12-06T14:52:00Z">
                  <w:rPr>
                    <w:rFonts w:ascii="Cambria Math" w:hAnsi="Cambria Math"/>
                  </w:rPr>
                  <m:t>=</m:t>
                </w:del>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77777777"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del w:id="706" w:author="Windows 用户" w:date="2021-11-17T16:06:00Z">
                  <w:rPr>
                    <w:rFonts w:ascii="Cambria Math" w:hAnsi="Cambria Math"/>
                    <w:szCs w:val="21"/>
                  </w:rPr>
                  <m:t>=</m:t>
                </w:del>
              </m:r>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7777777"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del w:id="707" w:author="Windows 用户" w:date="2021-11-17T16:06:00Z">
                  <w:rPr>
                    <w:rFonts w:ascii="Cambria Math" w:hAnsi="Cambria Math"/>
                  </w:rPr>
                  <m:t>=</m:t>
                </w:del>
              </m:r>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77777777"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del w:id="708" w:author="Windows 用户" w:date="2021-11-17T16:06:00Z">
                  <w:rPr>
                    <w:rFonts w:ascii="Cambria Math" w:hAnsi="Cambria Math"/>
                    <w:szCs w:val="21"/>
                  </w:rPr>
                  <m:t>=</m:t>
                </w:del>
              </m:r>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33653BE8" w:rsidR="007D716A" w:rsidRPr="00A57B74" w:rsidRDefault="008C5715" w:rsidP="001F1E24">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09" w:author="Windows 用户" w:date="2021-12-06T14:52:00Z">
                  <m:rPr>
                    <m:sty m:val="p"/>
                  </m:rPr>
                  <w:rPr>
                    <w:rFonts w:ascii="Cambria Math" w:hAnsi="Cambria Math"/>
                  </w:rPr>
                  <m:t>←</m:t>
                </w:ins>
              </m:r>
              <m:r>
                <w:del w:id="710" w:author="Windows 用户" w:date="2021-12-06T14:52:00Z">
                  <w:rPr>
                    <w:rFonts w:ascii="Cambria Math" w:hAnsi="Cambria Math"/>
                    <w:szCs w:val="21"/>
                  </w:rPr>
                  <m:t>=</m:t>
                </w:del>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w:ins w:id="711" w:author="Windows 用户" w:date="2021-12-06T14:52:00Z">
                  <m:rPr>
                    <m:sty m:val="p"/>
                  </m:rPr>
                  <w:rPr>
                    <w:rFonts w:ascii="Cambria Math" w:hAnsi="Cambria Math"/>
                  </w:rPr>
                  <m:t xml:space="preserve">← </m:t>
                </w:ins>
              </m:r>
            </m:oMath>
            <w:del w:id="712" w:author="Windows 用户" w:date="2021-12-06T14:52:00Z">
              <w:r w:rsidR="007D716A" w:rsidRPr="00A57B74" w:rsidDel="005B4AEA">
                <w:rPr>
                  <w:szCs w:val="21"/>
                </w:rPr>
                <w:delText>=</w:delText>
              </w:r>
            </w:del>
            <w:r w:rsidR="007D716A" w:rsidRPr="00A57B74">
              <w:rPr>
                <w:szCs w:val="21"/>
              </w:rPr>
              <w:t>0,</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76739A2B"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ins w:id="713" w:author="Windows 用户" w:date="2021-12-06T14:52:00Z">
                  <m:rPr>
                    <m:sty m:val="p"/>
                  </m:rPr>
                  <w:rPr>
                    <w:rFonts w:ascii="Cambria Math" w:hAnsi="Cambria Math"/>
                  </w:rPr>
                  <m:t>←</m:t>
                </w:ins>
              </m:r>
              <m:r>
                <w:del w:id="714" w:author="Windows 用户" w:date="2021-12-06T14:52:00Z">
                  <w:rPr>
                    <w:rFonts w:ascii="Cambria Math" w:hAnsi="Cambria Math"/>
                    <w:szCs w:val="21"/>
                  </w:rPr>
                  <m:t>=</m:t>
                </w:del>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5E12360"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ins w:id="715" w:author="Windows 用户" w:date="2021-12-18T18:43:00Z">
                      <w:rPr>
                        <w:rFonts w:ascii="Cambria Math" w:hAnsi="Cambria Math"/>
                        <w:szCs w:val="21"/>
                      </w:rPr>
                      <m:t>j</m:t>
                    </w:ins>
                  </m:r>
                  <m:r>
                    <w:del w:id="716" w:author="Windows 用户" w:date="2021-12-18T18:43:00Z">
                      <w:rPr>
                        <w:rFonts w:ascii="Cambria Math" w:hAnsi="Cambria Math"/>
                        <w:szCs w:val="21"/>
                      </w:rPr>
                      <m:t>i</m:t>
                    </w:del>
                  </m:r>
                </m:sub>
                <m:sup>
                  <m:r>
                    <w:rPr>
                      <w:rFonts w:ascii="Cambria Math" w:hAnsi="Cambria Math"/>
                      <w:szCs w:val="21"/>
                    </w:rPr>
                    <m:t>'</m:t>
                  </m:r>
                </m:sup>
              </m:sSubSup>
              <m:r>
                <w:del w:id="717" w:author="Windows 用户" w:date="2021-11-17T16:06:00Z">
                  <w:rPr>
                    <w:rFonts w:ascii="Cambria Math" w:hAnsi="Cambria Math"/>
                    <w:szCs w:val="21"/>
                  </w:rPr>
                  <m:t>=</m:t>
                </w:del>
              </m:r>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29AA9D9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18" w:author="Windows 用户" w:date="2021-12-06T14:52:00Z">
                  <m:rPr>
                    <m:sty m:val="p"/>
                  </m:rPr>
                  <w:rPr>
                    <w:rFonts w:ascii="Cambria Math" w:hAnsi="Cambria Math"/>
                  </w:rPr>
                  <m:t>←</m:t>
                </w:ins>
              </m:r>
              <m:r>
                <w:del w:id="719" w:author="Windows 用户" w:date="2021-12-06T14:52:00Z">
                  <w:rPr>
                    <w:rFonts w:ascii="Cambria Math" w:hAnsi="Cambria Math" w:hint="eastAsia"/>
                    <w:szCs w:val="21"/>
                  </w:rPr>
                  <m:t>=</m:t>
                </w:del>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1B2F86A4"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0" w:author="Windows 用户" w:date="2021-12-06T14:52:00Z">
                  <m:rPr>
                    <m:sty m:val="p"/>
                  </m:rPr>
                  <w:rPr>
                    <w:rFonts w:ascii="Cambria Math" w:hAnsi="Cambria Math"/>
                  </w:rPr>
                  <m:t>←</m:t>
                </w:ins>
              </m:r>
              <m:r>
                <w:del w:id="721" w:author="Windows 用户" w:date="2021-12-06T14:52: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77777777"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2" w:author="Windows 用户" w:date="2021-11-17T16:06:00Z">
                  <w:rPr>
                    <w:rFonts w:ascii="Cambria Math" w:hAnsi="Cambria Math"/>
                  </w:rPr>
                  <m:t>=</m:t>
                </w:del>
              </m:r>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t>29</w:t>
            </w:r>
          </w:p>
        </w:tc>
        <w:tc>
          <w:tcPr>
            <w:tcW w:w="4750" w:type="pct"/>
          </w:tcPr>
          <w:p w14:paraId="37BCE4B8" w14:textId="28995A8F" w:rsidR="007D716A" w:rsidRPr="00A57B74" w:rsidRDefault="008C5715"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w:ins w:id="723" w:author="Windows 用户" w:date="2021-12-06T14:53:00Z">
                  <m:rPr>
                    <m:sty m:val="p"/>
                  </m:rPr>
                  <w:rPr>
                    <w:rFonts w:ascii="Cambria Math" w:hAnsi="Cambria Math"/>
                  </w:rPr>
                  <m:t>←</m:t>
                </w:ins>
              </m:r>
              <m:r>
                <w:del w:id="724" w:author="Windows 用户" w:date="2021-12-06T14:53:00Z">
                  <m:rPr>
                    <m:sty m:val="p"/>
                  </m:rPr>
                  <w:rPr>
                    <w:rFonts w:ascii="Cambria Math" w:hAnsi="Cambria Math"/>
                    <w:szCs w:val="21"/>
                  </w:rPr>
                  <m:t>=</m:t>
                </w:del>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lastRenderedPageBreak/>
              <w:t>31</w:t>
            </w:r>
          </w:p>
        </w:tc>
        <w:tc>
          <w:tcPr>
            <w:tcW w:w="4750" w:type="pct"/>
          </w:tcPr>
          <w:p w14:paraId="62FD667B" w14:textId="4D79A218"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w:ins w:id="725" w:author="Windows 用户" w:date="2021-12-06T14:53:00Z">
                  <m:rPr>
                    <m:sty m:val="p"/>
                  </m:rPr>
                  <w:rPr>
                    <w:rFonts w:ascii="Cambria Math" w:hAnsi="Cambria Math"/>
                  </w:rPr>
                  <m:t>←</m:t>
                </w:ins>
              </m:r>
              <m:r>
                <w:del w:id="726" w:author="Windows 用户" w:date="2021-12-06T14:53:00Z">
                  <w:rPr>
                    <w:rFonts w:ascii="Cambria Math" w:hAnsi="Cambria Math" w:hint="eastAsia"/>
                    <w:szCs w:val="21"/>
                  </w:rPr>
                  <m:t>=</m:t>
                </w:del>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7777777"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27" w:author="Windows 用户" w:date="2021-11-17T16:06: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8" w:author="Windows 用户" w:date="2021-11-17T16:07:00Z">
            <w:rPr>
              <w:rFonts w:ascii="Cambria Math" w:hAnsi="Cambria Math"/>
            </w:rPr>
            <m:t>=</m:t>
          </w:del>
        </m:r>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29" w:author="Windows 用户" w:date="2021-11-17T16:07:00Z">
            <w:rPr>
              <w:rFonts w:ascii="Cambria Math" w:hAnsi="Cambria Math"/>
            </w:rPr>
            <m:t>=</m:t>
          </w:del>
        </m:r>
        <m:r>
          <w:rPr>
            <w:rFonts w:ascii="Cambria Math" w:hAnsi="Cambria Math"/>
          </w:rPr>
          <m:t>=1</m:t>
        </m:r>
      </m:oMath>
      <w:r w:rsidRPr="00A57B74">
        <w:t xml:space="preserve">,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0" w:author="Windows 用户" w:date="2021-11-17T16:07:00Z">
            <w:rPr>
              <w:rFonts w:ascii="Cambria Math" w:hAnsi="Cambria Math"/>
            </w:rPr>
            <m:t>=</m:t>
          </w:del>
        </m:r>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del w:id="731" w:author="Windows 用户" w:date="2021-11-17T16:07:00Z">
            <w:rPr>
              <w:rFonts w:ascii="Cambria Math" w:hAnsi="Cambria Math"/>
            </w:rPr>
            <m:t>=</m:t>
          </w:del>
        </m:r>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del w:id="732" w:author="Windows 用户" w:date="2021-11-17T16:07:00Z">
            <w:rPr>
              <w:rFonts w:ascii="Cambria Math" w:hAnsi="Cambria Math"/>
            </w:rPr>
            <m:t>=</m:t>
          </w:del>
        </m:r>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and </w:t>
      </w:r>
      <m:oMath>
        <m:r>
          <w:rPr>
            <w:rFonts w:ascii="Cambria Math" w:hAnsi="Cambria Math"/>
            <w:kern w:val="0"/>
          </w:rPr>
          <m:t>SK</m:t>
        </m:r>
      </m:oMath>
      <w:r w:rsidRPr="00A57B74">
        <w:rPr>
          <w:kern w:val="0"/>
        </w:rPr>
        <w:t xml:space="preserve">, a </w:t>
      </w:r>
      <w:r w:rsidRPr="00A57B74">
        <w:t xml:space="preserve">uniform mutation is applied. Specifically, for each pair of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If </w:t>
      </w:r>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77777777" w:rsidR="006D0A53" w:rsidRPr="00A57B74" w:rsidRDefault="007D716A" w:rsidP="003A68CB">
      <w:pPr>
        <w:ind w:firstLine="420"/>
        <w:rPr>
          <w:kern w:val="0"/>
        </w:rPr>
      </w:pPr>
      <w:r w:rsidRPr="00A57B74">
        <w:t xml:space="preserve">A local improvement method is used to further improve the final solution output by the GA.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Based on the schedule produced by the GA,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in </w:t>
      </w:r>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w:t>
      </w:r>
      <w:r w:rsidRPr="00A57B74">
        <w:lastRenderedPageBreak/>
        <w:t xml:space="preserve">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33" w:name="OLE_LINK64"/>
      <w:bookmarkStart w:id="734"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33"/>
      <w:bookmarkEnd w:id="734"/>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735"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07602EB2"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w:ins w:id="736" w:author="Windows 用户" w:date="2021-12-06T14:51:00Z">
                  <m:rPr>
                    <m:sty m:val="p"/>
                  </m:rPr>
                  <w:rPr>
                    <w:rFonts w:ascii="Cambria Math" w:hAnsi="Cambria Math"/>
                  </w:rPr>
                  <m:t>←</m:t>
                </w:ins>
              </m:r>
              <m:r>
                <w:del w:id="737" w:author="Windows 用户" w:date="2021-12-06T14:51:00Z">
                  <m:rPr>
                    <m:sty m:val="p"/>
                  </m:rPr>
                  <w:rPr>
                    <w:rFonts w:ascii="Cambria Math" w:hAnsi="Cambria Math"/>
                    <w:kern w:val="2"/>
                  </w:rPr>
                  <m:t>=</m:t>
                </w:del>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4C8BA08D" w:rsidR="007D716A" w:rsidRPr="00A57B74" w:rsidRDefault="007D716A" w:rsidP="001F1E24">
            <w:pPr>
              <w:pStyle w:val="a8"/>
              <w:ind w:firstLineChars="200" w:firstLine="420"/>
              <w:rPr>
                <w:kern w:val="2"/>
              </w:rPr>
            </w:pPr>
            <m:oMath>
              <m:r>
                <w:rPr>
                  <w:rFonts w:ascii="Cambria Math" w:hAnsi="Cambria Math"/>
                  <w:kern w:val="2"/>
                </w:rPr>
                <m:t>i</m:t>
              </m:r>
              <m:r>
                <w:ins w:id="738" w:author="Windows 用户" w:date="2021-12-06T14:51:00Z">
                  <m:rPr>
                    <m:sty m:val="p"/>
                  </m:rPr>
                  <w:rPr>
                    <w:rFonts w:ascii="Cambria Math" w:hAnsi="Cambria Math"/>
                  </w:rPr>
                  <m:t>←</m:t>
                </w:ins>
              </m:r>
              <m:r>
                <w:del w:id="739" w:author="Windows 用户" w:date="2021-12-06T14:51:00Z">
                  <m:rPr>
                    <m:sty m:val="p"/>
                  </m:rPr>
                  <w:rPr>
                    <w:rFonts w:ascii="Cambria Math" w:hAnsi="Cambria Math"/>
                    <w:kern w:val="2"/>
                  </w:rPr>
                  <m:t>=</m:t>
                </w:del>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099C42C7"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0" w:author="Windows 用户" w:date="2021-12-06T14:51:00Z">
                  <m:rPr>
                    <m:sty m:val="p"/>
                  </m:rPr>
                  <w:rPr>
                    <w:rFonts w:ascii="Cambria Math" w:hAnsi="Cambria Math"/>
                  </w:rPr>
                  <m:t>←</m:t>
                </w:ins>
              </m:r>
              <m:r>
                <w:del w:id="741" w:author="Windows 用户" w:date="2021-12-06T14:51:00Z">
                  <m:rPr>
                    <m:sty m:val="p"/>
                  </m:rPr>
                  <w:rPr>
                    <w:rFonts w:ascii="Cambria Math" w:hAnsi="Cambria Math"/>
                    <w:kern w:val="2"/>
                  </w:rPr>
                  <m:t>=</m:t>
                </w:del>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7A59D8E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w:ins w:id="742" w:author="Windows 用户" w:date="2021-12-06T14:51:00Z">
                  <m:rPr>
                    <m:sty m:val="p"/>
                  </m:rPr>
                  <w:rPr>
                    <w:rFonts w:ascii="Cambria Math" w:hAnsi="Cambria Math"/>
                  </w:rPr>
                  <m:t>←</m:t>
                </w:ins>
              </m:r>
              <m:r>
                <w:del w:id="743" w:author="Windows 用户" w:date="2021-12-06T14:51:00Z">
                  <m:rPr>
                    <m:sty m:val="p"/>
                  </m:rPr>
                  <w:rPr>
                    <w:rFonts w:ascii="Cambria Math" w:hAnsi="Cambria Math"/>
                    <w:kern w:val="2"/>
                  </w:rPr>
                  <m:t>=</m:t>
                </w:del>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5DF626F1" w:rsidR="007D716A" w:rsidRPr="00A57B74" w:rsidRDefault="007D716A" w:rsidP="001F1E24">
            <w:pPr>
              <w:pStyle w:val="a8"/>
              <w:ind w:firstLineChars="200" w:firstLine="420"/>
              <w:rPr>
                <w:kern w:val="2"/>
              </w:rPr>
            </w:pPr>
            <m:oMath>
              <m:r>
                <w:rPr>
                  <w:rFonts w:ascii="Cambria Math" w:hAnsi="Cambria Math"/>
                  <w:kern w:val="2"/>
                </w:rPr>
                <m:t>improvement</m:t>
              </m:r>
              <m:r>
                <w:del w:id="744" w:author="Windows 用户" w:date="2021-12-06T14:51:00Z">
                  <m:rPr>
                    <m:sty m:val="p"/>
                  </m:rPr>
                  <w:rPr>
                    <w:rFonts w:ascii="Cambria Math" w:hAnsi="Cambria Math" w:hint="eastAsia"/>
                    <w:kern w:val="2"/>
                  </w:rPr>
                  <m:t>=</m:t>
                </w:del>
              </m:r>
              <m:r>
                <w:ins w:id="745" w:author="Windows 用户" w:date="2021-12-06T14:51:00Z">
                  <m:rPr>
                    <m:sty m:val="p"/>
                  </m:rPr>
                  <w:rPr>
                    <w:rFonts w:ascii="Cambria Math" w:hAnsi="Cambria Math"/>
                  </w:rPr>
                  <m:t>←</m:t>
                </w:ins>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240FAEC2" w:rsidR="007D716A" w:rsidRPr="00A57B74" w:rsidRDefault="007D716A" w:rsidP="001F1E24">
            <w:pPr>
              <w:pStyle w:val="a8"/>
              <w:ind w:firstLineChars="200" w:firstLine="420"/>
              <w:rPr>
                <w:kern w:val="2"/>
              </w:rPr>
            </w:pPr>
            <m:oMath>
              <m:r>
                <w:rPr>
                  <w:rFonts w:ascii="Cambria Math" w:hAnsi="Cambria Math"/>
                  <w:kern w:val="2"/>
                </w:rPr>
                <m:t>PM</m:t>
              </m:r>
              <m:r>
                <w:ins w:id="746" w:author="Windows 用户" w:date="2021-12-06T14:51:00Z">
                  <m:rPr>
                    <m:sty m:val="p"/>
                  </m:rPr>
                  <w:rPr>
                    <w:rFonts w:ascii="Cambria Math" w:hAnsi="Cambria Math"/>
                  </w:rPr>
                  <m:t>←</m:t>
                </w:ins>
              </m:r>
              <m:r>
                <w:del w:id="747" w:author="Windows 用户" w:date="2021-12-06T14:51:00Z">
                  <m:rPr>
                    <m:sty m:val="p"/>
                  </m:rPr>
                  <w:rPr>
                    <w:rFonts w:ascii="Cambria Math" w:hAnsi="Cambria Math"/>
                    <w:kern w:val="2"/>
                  </w:rPr>
                  <m:t>=</m:t>
                </w:del>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2F0A876D"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w:ins w:id="748" w:author="Windows 用户" w:date="2021-12-06T14:51:00Z">
                  <m:rPr>
                    <m:sty m:val="p"/>
                  </m:rPr>
                  <w:rPr>
                    <w:rFonts w:ascii="Cambria Math" w:hAnsi="Cambria Math"/>
                  </w:rPr>
                  <m:t>←</m:t>
                </w:ins>
              </m:r>
              <m:r>
                <w:del w:id="749"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68B9EDB3" w:rsidR="007D716A" w:rsidRPr="00A57B74" w:rsidRDefault="007D716A" w:rsidP="001F1E24">
            <w:pPr>
              <w:pStyle w:val="a8"/>
              <w:rPr>
                <w:kern w:val="2"/>
              </w:rPr>
            </w:pPr>
            <w:r w:rsidRPr="00A57B74">
              <w:rPr>
                <w:kern w:val="2"/>
              </w:rPr>
              <w:t xml:space="preserve">          </w:t>
            </w:r>
            <m:oMath>
              <m:r>
                <w:rPr>
                  <w:rFonts w:ascii="Cambria Math" w:hAnsi="Cambria Math"/>
                  <w:kern w:val="2"/>
                </w:rPr>
                <m:t>CB</m:t>
              </m:r>
              <m:r>
                <w:ins w:id="750" w:author="Windows 用户" w:date="2021-12-06T14:51:00Z">
                  <m:rPr>
                    <m:sty m:val="p"/>
                  </m:rPr>
                  <w:rPr>
                    <w:rFonts w:ascii="Cambria Math" w:hAnsi="Cambria Math"/>
                  </w:rPr>
                  <m:t>←</m:t>
                </w:ins>
              </m:r>
              <m:r>
                <w:del w:id="751" w:author="Windows 用户" w:date="2021-12-06T14:51:00Z">
                  <m:rPr>
                    <m:sty m:val="p"/>
                  </m:rPr>
                  <w:rPr>
                    <w:rFonts w:ascii="Cambria Math" w:hAnsi="Cambria Math"/>
                    <w:kern w:val="2"/>
                  </w:rPr>
                  <m:t>=</m:t>
                </w:del>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2F8FF999"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w:del w:id="752" w:author="Windows 用户" w:date="2021-12-06T14:50:00Z">
                  <w:rPr>
                    <w:rFonts w:ascii="Cambria Math" w:hAnsi="Cambria Math" w:hint="eastAsia"/>
                    <w:kern w:val="2"/>
                  </w:rPr>
                  <m:t>=</m:t>
                </w:del>
              </m:r>
              <m:r>
                <w:ins w:id="753" w:author="Windows 用户" w:date="2021-12-06T14:51:00Z">
                  <m:rPr>
                    <m:sty m:val="p"/>
                  </m:rPr>
                  <w:rPr>
                    <w:rFonts w:ascii="Cambria Math" w:hAnsi="Cambria Math"/>
                  </w:rPr>
                  <m:t>←</m:t>
                </w:ins>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77777777"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w:del w:id="754" w:author="Windows 用户" w:date="2021-12-06T14:49:00Z">
                  <m:rPr>
                    <m:sty m:val="p"/>
                  </m:rPr>
                  <w:rPr>
                    <w:rFonts w:ascii="Cambria Math" w:hAnsi="Cambria Math"/>
                    <w:kern w:val="2"/>
                  </w:rPr>
                  <m:t>=</m:t>
                </w:del>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13F8B0C9"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w:ins w:id="755" w:author="Windows 用户" w:date="2021-12-06T14:51:00Z">
                  <m:rPr>
                    <m:sty m:val="p"/>
                  </m:rPr>
                  <w:rPr>
                    <w:rFonts w:ascii="Cambria Math" w:hAnsi="Cambria Math"/>
                  </w:rPr>
                  <m:t>←</m:t>
                </w:ins>
              </m:r>
              <m:r>
                <w:del w:id="756" w:author="Windows 用户" w:date="2021-12-06T14:51:00Z">
                  <m:rPr>
                    <m:sty m:val="p"/>
                  </m:rPr>
                  <w:rPr>
                    <w:rFonts w:ascii="Cambria Math" w:hAnsi="Cambria Math"/>
                    <w:kern w:val="2"/>
                  </w:rPr>
                  <m:t>=</m:t>
                </w:del>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70F78C5B"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w:ins w:id="757" w:author="Windows 用户" w:date="2021-12-06T14:51:00Z">
                  <m:rPr>
                    <m:sty m:val="p"/>
                  </m:rPr>
                  <w:rPr>
                    <w:rFonts w:ascii="Cambria Math" w:hAnsi="Cambria Math"/>
                  </w:rPr>
                  <m:t>←</m:t>
                </w:ins>
              </m:r>
              <m:r>
                <w:del w:id="758" w:author="Windows 用户" w:date="2021-12-06T14:51:00Z">
                  <m:rPr>
                    <m:sty m:val="p"/>
                  </m:rPr>
                  <w:rPr>
                    <w:rFonts w:ascii="Cambria Math" w:hAnsi="Cambria Math"/>
                    <w:kern w:val="2"/>
                  </w:rPr>
                  <m:t>=</m:t>
                </w:del>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735"/>
      </w:tr>
    </w:tbl>
    <w:p w14:paraId="046E3D62" w14:textId="77777777" w:rsidR="007D716A" w:rsidRPr="00A57B74" w:rsidRDefault="007D716A" w:rsidP="001F1E24">
      <w:pPr>
        <w:ind w:firstLine="420"/>
      </w:pPr>
    </w:p>
    <w:p w14:paraId="143596DF" w14:textId="3430122C" w:rsidR="007D716A" w:rsidRPr="00A57B74" w:rsidRDefault="007D716A" w:rsidP="001F1E24">
      <w:pPr>
        <w:ind w:firstLine="420"/>
      </w:pPr>
      <w:r w:rsidRPr="00A57B74">
        <w:t xml:space="preserve">In our GA,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is </w:t>
      </w:r>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ctrlPr>
                      <w:del w:id="759" w:author="Windows 用户" w:date="2021-12-15T09:59:00Z">
                        <w:rPr>
                          <w:rFonts w:ascii="Cambria Math" w:hAnsi="Cambria Math"/>
                          <w:i/>
                          <w:color w:val="0070C0"/>
                        </w:rPr>
                      </w:del>
                    </m:ctrlPr>
                  </m:naryPr>
                  <m:sub>
                    <m:r>
                      <w:del w:id="760" w:author="Windows 用户" w:date="2021-12-15T09:59:00Z">
                        <w:rPr>
                          <w:rFonts w:ascii="Cambria Math" w:hAnsi="Cambria Math"/>
                          <w:color w:val="0070C0"/>
                          <w:rPrChange w:id="761" w:author="Windows 用户" w:date="2021-12-15T10:01:00Z">
                            <w:rPr>
                              <w:rFonts w:ascii="Cambria Math" w:hAnsi="Cambria Math"/>
                            </w:rPr>
                          </w:rPrChange>
                        </w:rPr>
                        <m:t>i=1</m:t>
                      </w:del>
                    </m:r>
                  </m:sub>
                  <m:sup>
                    <m:r>
                      <w:del w:id="762" w:author="Windows 用户" w:date="2021-12-15T09:59:00Z">
                        <w:rPr>
                          <w:rFonts w:ascii="Cambria Math" w:hAnsi="Cambria Math"/>
                          <w:color w:val="0070C0"/>
                          <w:rPrChange w:id="763" w:author="Windows 用户" w:date="2021-12-15T10:01:00Z">
                            <w:rPr>
                              <w:rFonts w:ascii="Cambria Math" w:hAnsi="Cambria Math"/>
                            </w:rPr>
                          </w:rPrChange>
                        </w:rPr>
                        <m:t>ma</m:t>
                      </w:del>
                    </m:r>
                  </m:sup>
                  <m:e>
                    <m:r>
                      <w:del w:id="764" w:author="Windows 用户" w:date="2021-12-15T09:59:00Z">
                        <w:rPr>
                          <w:rFonts w:ascii="Cambria Math" w:hAnsi="Cambria Math"/>
                          <w:color w:val="0070C0"/>
                          <w:rPrChange w:id="765" w:author="Windows 用户" w:date="2021-12-15T10:01:00Z">
                            <w:rPr>
                              <w:rFonts w:ascii="Cambria Math" w:hAnsi="Cambria Math"/>
                            </w:rPr>
                          </w:rPrChange>
                        </w:rPr>
                        <m:t>(</m:t>
                      </w:del>
                    </m:r>
                    <m:sSub>
                      <m:sSubPr>
                        <m:ctrlPr>
                          <w:del w:id="766" w:author="Windows 用户" w:date="2021-12-15T09:59:00Z">
                            <w:rPr>
                              <w:rFonts w:ascii="Cambria Math" w:hAnsi="Cambria Math"/>
                              <w:i/>
                              <w:color w:val="0070C0"/>
                            </w:rPr>
                          </w:del>
                        </m:ctrlPr>
                      </m:sSubPr>
                      <m:e>
                        <m:r>
                          <w:del w:id="767" w:author="Windows 用户" w:date="2021-12-15T09:59:00Z">
                            <w:rPr>
                              <w:rFonts w:ascii="Cambria Math" w:hAnsi="Cambria Math"/>
                              <w:color w:val="0070C0"/>
                              <w:rPrChange w:id="768" w:author="Windows 用户" w:date="2021-12-15T10:01:00Z">
                                <w:rPr>
                                  <w:rFonts w:ascii="Cambria Math" w:hAnsi="Cambria Math"/>
                                </w:rPr>
                              </w:rPrChange>
                            </w:rPr>
                            <m:t>ls</m:t>
                          </w:del>
                        </m:r>
                      </m:e>
                      <m:sub>
                        <m:r>
                          <w:del w:id="769" w:author="Windows 用户" w:date="2021-12-15T09:59:00Z">
                            <w:rPr>
                              <w:rFonts w:ascii="Cambria Math" w:hAnsi="Cambria Math"/>
                              <w:color w:val="0070C0"/>
                              <w:rPrChange w:id="770" w:author="Windows 用户" w:date="2021-12-15T10:01:00Z">
                                <w:rPr>
                                  <w:rFonts w:ascii="Cambria Math" w:hAnsi="Cambria Math"/>
                                </w:rPr>
                              </w:rPrChange>
                            </w:rPr>
                            <m:t>i</m:t>
                          </w:del>
                        </m:r>
                      </m:sub>
                    </m:sSub>
                    <m:r>
                      <w:del w:id="771" w:author="Windows 用户" w:date="2021-12-15T09:59:00Z">
                        <w:rPr>
                          <w:rFonts w:ascii="Cambria Math" w:hAnsi="Cambria Math"/>
                          <w:color w:val="0070C0"/>
                          <w:rPrChange w:id="772" w:author="Windows 用户" w:date="2021-12-15T10:01:00Z">
                            <w:rPr>
                              <w:rFonts w:ascii="Cambria Math" w:hAnsi="Cambria Math"/>
                            </w:rPr>
                          </w:rPrChange>
                        </w:rPr>
                        <m:t>-</m:t>
                      </w:del>
                    </m:r>
                    <m:sSub>
                      <m:sSubPr>
                        <m:ctrlPr>
                          <w:del w:id="773" w:author="Windows 用户" w:date="2021-12-15T09:59:00Z">
                            <w:rPr>
                              <w:rFonts w:ascii="Cambria Math" w:hAnsi="Cambria Math"/>
                              <w:i/>
                              <w:color w:val="0070C0"/>
                            </w:rPr>
                          </w:del>
                        </m:ctrlPr>
                      </m:sSubPr>
                      <m:e>
                        <m:r>
                          <w:del w:id="774" w:author="Windows 用户" w:date="2021-12-15T09:59:00Z">
                            <w:rPr>
                              <w:rFonts w:ascii="Cambria Math" w:hAnsi="Cambria Math"/>
                              <w:color w:val="0070C0"/>
                              <w:rPrChange w:id="775" w:author="Windows 用户" w:date="2021-12-15T10:01:00Z">
                                <w:rPr>
                                  <w:rFonts w:ascii="Cambria Math" w:hAnsi="Cambria Math"/>
                                </w:rPr>
                              </w:rPrChange>
                            </w:rPr>
                            <m:t>es</m:t>
                          </w:del>
                        </m:r>
                      </m:e>
                      <m:sub>
                        <m:r>
                          <w:del w:id="776" w:author="Windows 用户" w:date="2021-12-15T09:59:00Z">
                            <w:rPr>
                              <w:rFonts w:ascii="Cambria Math" w:hAnsi="Cambria Math"/>
                              <w:color w:val="0070C0"/>
                              <w:rPrChange w:id="777" w:author="Windows 用户" w:date="2021-12-15T10:01:00Z">
                                <w:rPr>
                                  <w:rFonts w:ascii="Cambria Math" w:hAnsi="Cambria Math"/>
                                </w:rPr>
                              </w:rPrChange>
                            </w:rPr>
                            <m:t>i</m:t>
                          </w:del>
                        </m:r>
                      </m:sub>
                    </m:sSub>
                    <m:r>
                      <w:del w:id="778" w:author="Windows 用户" w:date="2021-12-15T09:59:00Z">
                        <w:rPr>
                          <w:rFonts w:ascii="Cambria Math" w:hAnsi="Cambria Math"/>
                          <w:color w:val="0070C0"/>
                          <w:rPrChange w:id="779" w:author="Windows 用户" w:date="2021-12-15T10:01:00Z">
                            <w:rPr>
                              <w:rFonts w:ascii="Cambria Math" w:hAnsi="Cambria Math"/>
                            </w:rPr>
                          </w:rPrChange>
                        </w:rPr>
                        <m:t>)</m:t>
                      </w:del>
                    </m:r>
                  </m:e>
                </m:nary>
                <m:nary>
                  <m:naryPr>
                    <m:chr m:val="∑"/>
                    <m:limLoc m:val="subSup"/>
                    <m:supHide m:val="1"/>
                    <m:ctrlPr>
                      <w:ins w:id="780" w:author="Windows 用户" w:date="2021-12-15T09:59:00Z">
                        <w:rPr>
                          <w:rFonts w:ascii="Cambria Math" w:hAnsi="Cambria Math"/>
                          <w:i/>
                          <w:color w:val="0070C0"/>
                        </w:rPr>
                      </w:ins>
                    </m:ctrlPr>
                  </m:naryPr>
                  <m:sub>
                    <m:r>
                      <w:ins w:id="781" w:author="Windows 用户" w:date="2021-12-15T09:59:00Z">
                        <w:rPr>
                          <w:rFonts w:ascii="Cambria Math" w:hAnsi="Cambria Math"/>
                          <w:color w:val="0070C0"/>
                          <w:rPrChange w:id="782" w:author="Windows 用户" w:date="2021-12-15T10:01:00Z">
                            <w:rPr>
                              <w:rFonts w:ascii="Cambria Math" w:hAnsi="Cambria Math"/>
                            </w:rPr>
                          </w:rPrChange>
                        </w:rPr>
                        <m:t>i</m:t>
                      </w:ins>
                    </m:r>
                    <m:r>
                      <w:ins w:id="783" w:author="Windows 用户" w:date="2021-12-15T09:59:00Z">
                        <w:rPr>
                          <w:rFonts w:ascii="Cambria Math" w:hAnsi="Cambria Math" w:hint="eastAsia"/>
                          <w:color w:val="0070C0"/>
                          <w:rPrChange w:id="784" w:author="Windows 用户" w:date="2021-12-15T10:01:00Z">
                            <w:rPr>
                              <w:rFonts w:ascii="Cambria Math" w:hAnsi="Cambria Math" w:hint="eastAsia"/>
                            </w:rPr>
                          </w:rPrChange>
                        </w:rPr>
                        <m:t>∈</m:t>
                      </w:ins>
                    </m:r>
                    <m:r>
                      <w:ins w:id="785" w:author="Windows 用户" w:date="2021-12-15T09:59:00Z">
                        <w:rPr>
                          <w:rFonts w:ascii="Cambria Math" w:hAnsi="Cambria Math"/>
                          <w:color w:val="0070C0"/>
                          <w:rPrChange w:id="786" w:author="Windows 用户" w:date="2021-12-15T10:01:00Z">
                            <w:rPr>
                              <w:rFonts w:ascii="Cambria Math" w:hAnsi="Cambria Math"/>
                            </w:rPr>
                          </w:rPrChange>
                        </w:rPr>
                        <m:t>M</m:t>
                      </w:ins>
                    </m:r>
                  </m:sub>
                  <m:sup/>
                  <m:e>
                    <m:r>
                      <w:ins w:id="787" w:author="Windows 用户" w:date="2021-12-15T09:59:00Z">
                        <w:rPr>
                          <w:rFonts w:ascii="Cambria Math" w:hAnsi="Cambria Math"/>
                          <w:color w:val="0070C0"/>
                          <w:rPrChange w:id="788" w:author="Windows 用户" w:date="2021-12-15T10:01:00Z">
                            <w:rPr>
                              <w:rFonts w:ascii="Cambria Math" w:hAnsi="Cambria Math"/>
                            </w:rPr>
                          </w:rPrChange>
                        </w:rPr>
                        <m:t>(</m:t>
                      </w:ins>
                    </m:r>
                    <m:sSub>
                      <m:sSubPr>
                        <m:ctrlPr>
                          <w:ins w:id="789" w:author="Windows 用户" w:date="2021-12-15T09:59:00Z">
                            <w:rPr>
                              <w:rFonts w:ascii="Cambria Math" w:hAnsi="Cambria Math"/>
                              <w:i/>
                              <w:color w:val="0070C0"/>
                            </w:rPr>
                          </w:ins>
                        </m:ctrlPr>
                      </m:sSubPr>
                      <m:e>
                        <m:r>
                          <w:ins w:id="790" w:author="Windows 用户" w:date="2021-12-15T09:59:00Z">
                            <w:rPr>
                              <w:rFonts w:ascii="Cambria Math" w:hAnsi="Cambria Math"/>
                              <w:color w:val="0070C0"/>
                              <w:rPrChange w:id="791" w:author="Windows 用户" w:date="2021-12-15T10:01:00Z">
                                <w:rPr>
                                  <w:rFonts w:ascii="Cambria Math" w:hAnsi="Cambria Math"/>
                                </w:rPr>
                              </w:rPrChange>
                            </w:rPr>
                            <m:t>ls</m:t>
                          </w:ins>
                        </m:r>
                      </m:e>
                      <m:sub>
                        <m:r>
                          <w:ins w:id="792" w:author="Windows 用户" w:date="2021-12-15T09:59:00Z">
                            <w:rPr>
                              <w:rFonts w:ascii="Cambria Math" w:hAnsi="Cambria Math"/>
                              <w:color w:val="0070C0"/>
                              <w:rPrChange w:id="793" w:author="Windows 用户" w:date="2021-12-15T10:01:00Z">
                                <w:rPr>
                                  <w:rFonts w:ascii="Cambria Math" w:hAnsi="Cambria Math"/>
                                </w:rPr>
                              </w:rPrChange>
                            </w:rPr>
                            <m:t>i</m:t>
                          </w:ins>
                        </m:r>
                      </m:sub>
                    </m:sSub>
                    <m:r>
                      <w:ins w:id="794" w:author="Windows 用户" w:date="2021-12-15T09:59:00Z">
                        <w:rPr>
                          <w:rFonts w:ascii="Cambria Math" w:hAnsi="Cambria Math"/>
                          <w:color w:val="0070C0"/>
                          <w:rPrChange w:id="795" w:author="Windows 用户" w:date="2021-12-15T10:01:00Z">
                            <w:rPr>
                              <w:rFonts w:ascii="Cambria Math" w:hAnsi="Cambria Math"/>
                            </w:rPr>
                          </w:rPrChange>
                        </w:rPr>
                        <m:t>-</m:t>
                      </w:ins>
                    </m:r>
                    <m:sSub>
                      <m:sSubPr>
                        <m:ctrlPr>
                          <w:ins w:id="796" w:author="Windows 用户" w:date="2021-12-15T09:59:00Z">
                            <w:rPr>
                              <w:rFonts w:ascii="Cambria Math" w:hAnsi="Cambria Math"/>
                              <w:i/>
                              <w:color w:val="0070C0"/>
                            </w:rPr>
                          </w:ins>
                        </m:ctrlPr>
                      </m:sSubPr>
                      <m:e>
                        <m:r>
                          <w:ins w:id="797" w:author="Windows 用户" w:date="2021-12-15T09:59:00Z">
                            <w:rPr>
                              <w:rFonts w:ascii="Cambria Math" w:hAnsi="Cambria Math"/>
                              <w:color w:val="0070C0"/>
                              <w:rPrChange w:id="798" w:author="Windows 用户" w:date="2021-12-15T10:01:00Z">
                                <w:rPr>
                                  <w:rFonts w:ascii="Cambria Math" w:hAnsi="Cambria Math"/>
                                </w:rPr>
                              </w:rPrChange>
                            </w:rPr>
                            <m:t>es</m:t>
                          </w:ins>
                        </m:r>
                      </m:e>
                      <m:sub>
                        <m:r>
                          <w:ins w:id="799" w:author="Windows 用户" w:date="2021-12-15T09:59:00Z">
                            <w:rPr>
                              <w:rFonts w:ascii="Cambria Math" w:hAnsi="Cambria Math"/>
                              <w:color w:val="0070C0"/>
                              <w:rPrChange w:id="800" w:author="Windows 用户" w:date="2021-12-15T10:01:00Z">
                                <w:rPr>
                                  <w:rFonts w:ascii="Cambria Math" w:hAnsi="Cambria Math"/>
                                </w:rPr>
                              </w:rPrChange>
                            </w:rPr>
                            <m:t>i</m:t>
                          </w:ins>
                        </m:r>
                      </m:sub>
                    </m:sSub>
                    <m:r>
                      <w:ins w:id="801" w:author="Windows 用户" w:date="2021-12-15T09:59:00Z">
                        <w:rPr>
                          <w:rFonts w:ascii="Cambria Math" w:hAnsi="Cambria Math"/>
                          <w:color w:val="0070C0"/>
                          <w:rPrChange w:id="802" w:author="Windows 用户" w:date="2021-12-15T10:01:00Z">
                            <w:rPr>
                              <w:rFonts w:ascii="Cambria Math" w:hAnsi="Cambria Math"/>
                            </w:rPr>
                          </w:rPrChange>
                        </w:rPr>
                        <m:t>)</m:t>
                      </w:ins>
                    </m:r>
                  </m:e>
                </m:nary>
              </m:num>
              <m:den>
                <m:r>
                  <w:ins w:id="803" w:author="Windows 用户" w:date="2021-12-15T10:00:00Z">
                    <w:rPr>
                      <w:rFonts w:ascii="Cambria Math" w:hAnsi="Cambria Math"/>
                      <w:color w:val="0070C0"/>
                      <w:rPrChange w:id="804" w:author="Windows 用户" w:date="2021-12-15T10:01:00Z">
                        <w:rPr>
                          <w:rFonts w:ascii="Cambria Math" w:hAnsi="Cambria Math"/>
                        </w:rPr>
                      </w:rPrChange>
                    </w:rPr>
                    <m:t>len(M)</m:t>
                  </w:ins>
                </m:r>
                <m:r>
                  <w:del w:id="805" w:author="Windows 用户" w:date="2021-12-15T10:00:00Z">
                    <w:rPr>
                      <w:rFonts w:ascii="Cambria Math" w:hAnsi="Cambria Math"/>
                      <w:color w:val="0070C0"/>
                      <w:rPrChange w:id="806" w:author="Windows 用户" w:date="2021-12-15T10:01:00Z">
                        <w:rPr>
                          <w:rFonts w:ascii="Cambria Math" w:hAnsi="Cambria Math"/>
                        </w:rPr>
                      </w:rPrChange>
                    </w:rPr>
                    <m:t>ma</m:t>
                  </w:del>
                </m:r>
              </m:den>
            </m:f>
          </m:e>
        </m:d>
      </m:oMath>
      <w:r w:rsidRPr="00A57B74">
        <w:rPr>
          <w:rFonts w:hint="eastAsia"/>
        </w:rPr>
        <w:t>,</w:t>
      </w:r>
      <w:r w:rsidRPr="00A57B74">
        <w:t xml:space="preserve"> where</w:t>
      </w:r>
      <w:ins w:id="807" w:author="Windows 用户" w:date="2021-12-15T10:00:00Z">
        <w:r w:rsidR="00275426">
          <w:t xml:space="preserve"> </w:t>
        </w:r>
        <m:oMath>
          <m:r>
            <w:rPr>
              <w:rFonts w:ascii="Cambria Math" w:hAnsi="Cambria Math"/>
              <w:color w:val="0070C0"/>
              <w:rPrChange w:id="808" w:author="Windows 用户" w:date="2021-12-15T10:01:00Z">
                <w:rPr>
                  <w:rFonts w:ascii="Cambria Math" w:hAnsi="Cambria Math"/>
                </w:rPr>
              </w:rPrChange>
            </w:rPr>
            <m:t>len(M)</m:t>
          </m:r>
        </m:oMath>
      </w:ins>
      <m:oMath>
        <m:r>
          <w:del w:id="809" w:author="Windows 用户" w:date="2021-12-15T10:00:00Z">
            <m:rPr>
              <m:sty m:val="p"/>
            </m:rPr>
            <w:rPr>
              <w:rFonts w:ascii="Cambria Math" w:hAnsi="Cambria Math"/>
            </w:rPr>
            <m:t xml:space="preserve"> </m:t>
          </w:del>
        </m:r>
        <m:r>
          <w:del w:id="810" w:author="Windows 用户" w:date="2021-12-15T10:00:00Z">
            <w:rPr>
              <w:rFonts w:ascii="Cambria Math" w:hAnsi="Cambria Math"/>
            </w:rPr>
            <m:t>ma</m:t>
          </w:del>
        </m:r>
      </m:oMath>
      <w:r w:rsidRPr="00A57B74">
        <w:t xml:space="preserve"> is the 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lastRenderedPageBreak/>
        <w:t>Computational experiments</w:t>
      </w:r>
    </w:p>
    <w:p w14:paraId="2AD1DCD6" w14:textId="77777777"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GA are determined based on the Taguchi method for the DOE. Then, we report the computational results and perform sensitivity analysis. Finally, we compare our GA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11" w:name="OLE_LINK7"/>
      <w:bookmarkStart w:id="812" w:name="OLE_LINK18"/>
      <w:r w:rsidRPr="00A57B74">
        <w:t>the scarceness</w:t>
      </w:r>
      <w:r w:rsidRPr="00A57B74" w:rsidDel="00723FAF">
        <w:t xml:space="preserve"> </w:t>
      </w:r>
      <w:r w:rsidRPr="00A57B74">
        <w:t xml:space="preserve">of resource capabilities </w:t>
      </w:r>
      <w:bookmarkEnd w:id="811"/>
      <w:bookmarkEnd w:id="812"/>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For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from </w:t>
      </w:r>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triggered by the selected optional activity and ensure that the dependent activities are not in the set </w:t>
      </w:r>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w:t>
      </w:r>
      <w:r w:rsidRPr="00A57B74">
        <w:lastRenderedPageBreak/>
        <w:t>The remaining activities except for the optional and dependent activities are mandatory activities.</w:t>
      </w:r>
    </w:p>
    <w:p w14:paraId="7F601BF8" w14:textId="426ECE2D" w:rsidR="007D716A" w:rsidRPr="00A57B74" w:rsidRDefault="007D716A" w:rsidP="001F1E24">
      <w:pPr>
        <w:pStyle w:val="a4"/>
        <w:keepNext/>
        <w:ind w:firstLine="420"/>
      </w:pPr>
      <w:r w:rsidRPr="00A57B74">
        <w:t xml:space="preserve">Table </w:t>
      </w:r>
      <w:fldSimple w:instr=" SEQ Table \* ARABIC ">
        <w:r w:rsidR="00D00A17">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8C571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8C571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8C5715"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8C5715"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7BCEEC1" w:rsidR="007D716A" w:rsidRPr="002C0AD0" w:rsidRDefault="007D716A">
            <w:pPr>
              <w:spacing w:line="240" w:lineRule="auto"/>
              <w:ind w:firstLineChars="0" w:firstLine="0"/>
              <w:jc w:val="center"/>
              <w:rPr>
                <w:color w:val="0070C0"/>
                <w:rPrChange w:id="813" w:author="Windows 用户" w:date="2021-12-18T19:19:00Z">
                  <w:rPr/>
                </w:rPrChange>
              </w:rPr>
            </w:pPr>
            <w:del w:id="814" w:author="Windows 用户" w:date="2021-12-17T15:45:00Z">
              <w:r w:rsidRPr="002C0AD0" w:rsidDel="007B0C54">
                <w:rPr>
                  <w:color w:val="0070C0"/>
                  <w:rPrChange w:id="815" w:author="Windows 用户" w:date="2021-12-18T19:19:00Z">
                    <w:rPr/>
                  </w:rPrChange>
                </w:rPr>
                <w:delText>30</w:delText>
              </w:r>
            </w:del>
            <w:ins w:id="816" w:author="Windows 用户" w:date="2021-12-17T15:45:00Z">
              <w:r w:rsidR="007B0C54" w:rsidRPr="002C0AD0">
                <w:rPr>
                  <w:color w:val="0070C0"/>
                  <w:rPrChange w:id="817" w:author="Windows 用户" w:date="2021-12-18T19:19:00Z">
                    <w:rPr/>
                  </w:rPrChange>
                </w:rPr>
                <w:t>32</w:t>
              </w:r>
            </w:ins>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6AE3F1F7" w:rsidR="007D716A" w:rsidRPr="002C0AD0" w:rsidRDefault="007D716A">
            <w:pPr>
              <w:spacing w:line="240" w:lineRule="auto"/>
              <w:ind w:firstLineChars="0" w:firstLine="0"/>
              <w:jc w:val="center"/>
              <w:rPr>
                <w:color w:val="0070C0"/>
                <w:rPrChange w:id="818" w:author="Windows 用户" w:date="2021-12-18T19:19:00Z">
                  <w:rPr/>
                </w:rPrChange>
              </w:rPr>
            </w:pPr>
            <w:del w:id="819" w:author="Windows 用户" w:date="2021-12-17T15:46:00Z">
              <w:r w:rsidRPr="002C0AD0" w:rsidDel="007B0C54">
                <w:rPr>
                  <w:color w:val="0070C0"/>
                  <w:rPrChange w:id="820" w:author="Windows 用户" w:date="2021-12-18T19:19:00Z">
                    <w:rPr/>
                  </w:rPrChange>
                </w:rPr>
                <w:delText>60</w:delText>
              </w:r>
            </w:del>
            <w:ins w:id="821" w:author="Windows 用户" w:date="2021-12-17T15:46:00Z">
              <w:r w:rsidR="007B0C54" w:rsidRPr="002C0AD0">
                <w:rPr>
                  <w:color w:val="0070C0"/>
                  <w:rPrChange w:id="822" w:author="Windows 用户" w:date="2021-12-18T19:19:00Z">
                    <w:rPr/>
                  </w:rPrChange>
                </w:rPr>
                <w:t>62</w:t>
              </w:r>
            </w:ins>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10FAE025" w:rsidR="007D716A" w:rsidRPr="002C0AD0" w:rsidRDefault="007D716A">
            <w:pPr>
              <w:spacing w:line="240" w:lineRule="auto"/>
              <w:ind w:firstLineChars="0" w:firstLine="0"/>
              <w:jc w:val="center"/>
              <w:rPr>
                <w:color w:val="0070C0"/>
                <w:rPrChange w:id="823" w:author="Windows 用户" w:date="2021-12-18T19:19:00Z">
                  <w:rPr/>
                </w:rPrChange>
              </w:rPr>
            </w:pPr>
            <w:del w:id="824" w:author="Windows 用户" w:date="2021-12-17T15:46:00Z">
              <w:r w:rsidRPr="002C0AD0" w:rsidDel="007B0C54">
                <w:rPr>
                  <w:color w:val="0070C0"/>
                  <w:rPrChange w:id="825" w:author="Windows 用户" w:date="2021-12-18T19:19:00Z">
                    <w:rPr/>
                  </w:rPrChange>
                </w:rPr>
                <w:delText>120</w:delText>
              </w:r>
            </w:del>
            <w:ins w:id="826" w:author="Windows 用户" w:date="2021-12-17T15:46:00Z">
              <w:r w:rsidR="007B0C54" w:rsidRPr="002C0AD0">
                <w:rPr>
                  <w:color w:val="0070C0"/>
                  <w:rPrChange w:id="827" w:author="Windows 用户" w:date="2021-12-18T19:19:00Z">
                    <w:rPr/>
                  </w:rPrChange>
                </w:rPr>
                <w:t>122</w:t>
              </w:r>
            </w:ins>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6B778C29" w14:textId="77777777" w:rsidR="007D716A" w:rsidRPr="00A57B74" w:rsidRDefault="007D716A" w:rsidP="001F1E24">
      <w:pPr>
        <w:ind w:firstLine="420"/>
        <w:rPr>
          <w:iCs/>
        </w:rPr>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kern w:val="0"/>
          </w:rPr>
          <m:t>1560×2=3120</m:t>
        </m:r>
      </m:oMath>
      <w:r w:rsidRPr="00A57B74">
        <w:rPr>
          <w:kern w:val="0"/>
        </w:rPr>
        <w:t xml:space="preserve"> </w:t>
      </w:r>
      <w:r w:rsidRPr="00A57B74">
        <w:t>instances.</w:t>
      </w:r>
    </w:p>
    <w:p w14:paraId="6448F69B" w14:textId="77777777" w:rsidR="001F1E24" w:rsidRPr="00A57B74" w:rsidRDefault="007D716A" w:rsidP="001F1E24">
      <w:pPr>
        <w:ind w:firstLine="420"/>
      </w:pPr>
      <w:r w:rsidRPr="00A57B74">
        <w:t xml:space="preserve">We use CPLEX 12.9 to solve the linear integer programming model M1 corresponding to each instance in the benchmark dataset. The time limit for solving each instance is 600 seconds. As shown in Table 3, the benchmark dataset is divided into two subsets according to the solution results: the instance set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sz w:val="24"/>
          <w:szCs w:val="24"/>
        </w:rPr>
        <w:t xml:space="preserve">, </w:t>
      </w:r>
      <w:r w:rsidRPr="00A57B74">
        <w:t xml:space="preserve">in which the optimal solutions are obtained, and </w:t>
      </w:r>
      <w:r w:rsidRPr="004751E9">
        <w:rPr>
          <w:highlight w:val="yellow"/>
          <w:rPrChange w:id="828" w:author="Windows 用户" w:date="2021-12-01T13:30:00Z">
            <w:rPr/>
          </w:rPrChange>
        </w:rPr>
        <w:t xml:space="preserve">the instance set </w:t>
      </w:r>
      <m:oMath>
        <m:sSub>
          <m:sSubPr>
            <m:ctrlPr>
              <w:rPr>
                <w:rFonts w:ascii="Cambria Math" w:hAnsi="Cambria Math"/>
                <w:highlight w:val="yellow"/>
              </w:rPr>
            </m:ctrlPr>
          </m:sSubPr>
          <m:e>
            <m:r>
              <w:rPr>
                <w:rFonts w:ascii="Cambria Math" w:hAnsi="Cambria Math"/>
                <w:highlight w:val="yellow"/>
                <w:rPrChange w:id="829" w:author="Windows 用户" w:date="2021-12-01T13:30:00Z">
                  <w:rPr>
                    <w:rFonts w:ascii="Cambria Math" w:hAnsi="Cambria Math"/>
                  </w:rPr>
                </w:rPrChange>
              </w:rPr>
              <m:t>SET</m:t>
            </m:r>
          </m:e>
          <m:sub>
            <m:r>
              <w:rPr>
                <w:rFonts w:ascii="Cambria Math" w:hAnsi="Cambria Math"/>
                <w:highlight w:val="yellow"/>
                <w:rPrChange w:id="830" w:author="Windows 用户" w:date="2021-12-01T13:30:00Z">
                  <w:rPr>
                    <w:rFonts w:ascii="Cambria Math" w:hAnsi="Cambria Math"/>
                  </w:rPr>
                </w:rPrChange>
              </w:rPr>
              <m:t>2</m:t>
            </m:r>
          </m:sub>
        </m:sSub>
      </m:oMath>
      <w:r w:rsidRPr="004751E9">
        <w:rPr>
          <w:highlight w:val="yellow"/>
          <w:rPrChange w:id="831" w:author="Windows 用户" w:date="2021-12-01T13:30:00Z">
            <w:rPr/>
          </w:rPrChange>
        </w:rPr>
        <w:t>, in which the optimal solutions are not obtained.</w:t>
      </w:r>
    </w:p>
    <w:p w14:paraId="5E297FEF" w14:textId="00B1C484" w:rsidR="007D716A" w:rsidRPr="00A57B74" w:rsidRDefault="007D716A" w:rsidP="001F1E24">
      <w:pPr>
        <w:pStyle w:val="a4"/>
        <w:keepNext/>
        <w:ind w:firstLine="420"/>
        <w:rPr>
          <w:szCs w:val="22"/>
        </w:rPr>
      </w:pPr>
      <w:r w:rsidRPr="00A57B74">
        <w:t xml:space="preserve">Table </w:t>
      </w:r>
      <w:fldSimple w:instr=" SEQ Table \* ARABIC ">
        <w:r w:rsidR="00D00A17">
          <w:rPr>
            <w:noProof/>
          </w:rPr>
          <w:t>3</w:t>
        </w:r>
      </w:fldSimple>
      <w:r w:rsidRPr="00A57B74">
        <w:t xml:space="preserve">. Number of instances in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1</m:t>
            </m:r>
          </m:sub>
        </m:sSub>
      </m:oMath>
      <w:r w:rsidRPr="00A57B74">
        <w:rPr>
          <w:szCs w:val="22"/>
        </w:rPr>
        <w:t xml:space="preserve"> and </w:t>
      </w:r>
      <m:oMath>
        <m:sSub>
          <m:sSubPr>
            <m:ctrlPr>
              <w:rPr>
                <w:rFonts w:ascii="Cambria Math" w:hAnsi="Cambria Math" w:cs="Times New Roman"/>
                <w:szCs w:val="22"/>
              </w:rPr>
            </m:ctrlPr>
          </m:sSubPr>
          <m:e>
            <m:r>
              <m:rPr>
                <m:sty m:val="bi"/>
              </m:rPr>
              <w:rPr>
                <w:rFonts w:ascii="Cambria Math" w:hAnsi="Cambria Math" w:cs="Times New Roman"/>
                <w:szCs w:val="22"/>
              </w:rPr>
              <m:t>SET</m:t>
            </m:r>
          </m:e>
          <m:sub>
            <m:r>
              <m:rPr>
                <m:sty m:val="b"/>
              </m:rPr>
              <w:rPr>
                <w:rFonts w:ascii="Cambria Math" w:hAnsi="Cambria Math" w:cs="Times New Roman"/>
                <w:szCs w:val="22"/>
              </w:rPr>
              <m:t>2</m:t>
            </m:r>
          </m:sub>
        </m:sSub>
      </m:oMath>
    </w:p>
    <w:tbl>
      <w:tblPr>
        <w:tblStyle w:val="8"/>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236"/>
        <w:gridCol w:w="2116"/>
        <w:gridCol w:w="2121"/>
      </w:tblGrid>
      <w:tr w:rsidR="007D716A" w:rsidRPr="00A57B74" w14:paraId="2D290ADD" w14:textId="77777777" w:rsidTr="001F1E24">
        <w:trPr>
          <w:jc w:val="center"/>
        </w:trPr>
        <w:tc>
          <w:tcPr>
            <w:tcW w:w="0" w:type="auto"/>
            <w:tcBorders>
              <w:top w:val="single" w:sz="4" w:space="0" w:color="auto"/>
              <w:left w:val="nil"/>
              <w:bottom w:val="single" w:sz="4" w:space="0" w:color="auto"/>
              <w:right w:val="nil"/>
            </w:tcBorders>
            <w:vAlign w:val="center"/>
            <w:hideMark/>
          </w:tcPr>
          <w:p w14:paraId="791DD5AD" w14:textId="77777777" w:rsidR="007D716A" w:rsidRPr="00A57B74" w:rsidRDefault="007D716A" w:rsidP="001F1E24">
            <w:pPr>
              <w:spacing w:line="240" w:lineRule="auto"/>
              <w:ind w:firstLineChars="0" w:firstLine="0"/>
              <w:jc w:val="center"/>
              <w:rPr>
                <w:rFonts w:cs="Times New Roman"/>
                <w:szCs w:val="22"/>
              </w:rPr>
            </w:pPr>
            <w:bookmarkStart w:id="832" w:name="_Hlk91769138"/>
            <w:r w:rsidRPr="00A57B74">
              <w:rPr>
                <w:rFonts w:cs="Times New Roman"/>
                <w:szCs w:val="22"/>
              </w:rPr>
              <w:t>Dataset</w:t>
            </w:r>
          </w:p>
        </w:tc>
        <w:tc>
          <w:tcPr>
            <w:tcW w:w="0" w:type="auto"/>
            <w:tcBorders>
              <w:top w:val="single" w:sz="4" w:space="0" w:color="auto"/>
              <w:left w:val="nil"/>
              <w:bottom w:val="single" w:sz="4" w:space="0" w:color="auto"/>
              <w:right w:val="nil"/>
            </w:tcBorders>
            <w:vAlign w:val="center"/>
            <w:hideMark/>
          </w:tcPr>
          <w:p w14:paraId="089B5698" w14:textId="77777777" w:rsidR="007D716A" w:rsidRPr="00A57B74" w:rsidRDefault="008C5715" w:rsidP="001F1E24">
            <w:pPr>
              <w:spacing w:line="240" w:lineRule="auto"/>
              <w:ind w:firstLineChars="0" w:firstLine="0"/>
              <w:jc w:val="center"/>
              <w:rPr>
                <w:rFonts w:cs="Times New Roman"/>
                <w:szCs w:val="22"/>
              </w:rPr>
            </w:pPr>
            <m:oMathPara>
              <m:oMath>
                <m:acc>
                  <m:accPr>
                    <m:chr m:val="̅"/>
                    <m:ctrlPr>
                      <w:rPr>
                        <w:rFonts w:ascii="Cambria Math" w:hAnsi="Cambria Math" w:cs="Times New Roman"/>
                        <w:szCs w:val="22"/>
                      </w:rPr>
                    </m:ctrlPr>
                  </m:accPr>
                  <m:e>
                    <m:r>
                      <w:rPr>
                        <w:rFonts w:ascii="Cambria Math" w:hAnsi="Cambria Math" w:cs="Times New Roman"/>
                        <w:szCs w:val="22"/>
                      </w:rPr>
                      <m:t>d</m:t>
                    </m:r>
                  </m:e>
                </m:acc>
              </m:oMath>
            </m:oMathPara>
          </w:p>
        </w:tc>
        <w:tc>
          <w:tcPr>
            <w:tcW w:w="0" w:type="auto"/>
            <w:tcBorders>
              <w:top w:val="single" w:sz="4" w:space="0" w:color="auto"/>
              <w:left w:val="nil"/>
              <w:bottom w:val="single" w:sz="4" w:space="0" w:color="auto"/>
              <w:right w:val="nil"/>
            </w:tcBorders>
            <w:vAlign w:val="center"/>
            <w:hideMark/>
          </w:tcPr>
          <w:p w14:paraId="4A55CBB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1</m:t>
                  </m:r>
                </m:sub>
              </m:sSub>
            </m:oMath>
            <w:r w:rsidRPr="00A57B74">
              <w:rPr>
                <w:rFonts w:cs="Times New Roman"/>
                <w:szCs w:val="22"/>
              </w:rPr>
              <w:t xml:space="preserve"> </w:t>
            </w:r>
          </w:p>
        </w:tc>
        <w:tc>
          <w:tcPr>
            <w:tcW w:w="0" w:type="auto"/>
            <w:tcBorders>
              <w:top w:val="single" w:sz="4" w:space="0" w:color="auto"/>
              <w:left w:val="nil"/>
              <w:bottom w:val="single" w:sz="4" w:space="0" w:color="auto"/>
              <w:right w:val="nil"/>
            </w:tcBorders>
            <w:vAlign w:val="center"/>
            <w:hideMark/>
          </w:tcPr>
          <w:p w14:paraId="5875757C"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 xml:space="preserve"># of solutions in </w:t>
            </w:r>
            <w:bookmarkStart w:id="833" w:name="OLE_LINK17"/>
            <m:oMath>
              <m:sSub>
                <m:sSubPr>
                  <m:ctrlPr>
                    <w:rPr>
                      <w:rFonts w:ascii="Cambria Math" w:hAnsi="Cambria Math" w:cs="Times New Roman"/>
                      <w:szCs w:val="22"/>
                    </w:rPr>
                  </m:ctrlPr>
                </m:sSubPr>
                <m:e>
                  <m:r>
                    <w:rPr>
                      <w:rFonts w:ascii="Cambria Math" w:hAnsi="Cambria Math" w:cs="Times New Roman"/>
                      <w:szCs w:val="22"/>
                    </w:rPr>
                    <m:t>SET</m:t>
                  </m:r>
                </m:e>
                <m:sub>
                  <m:r>
                    <m:rPr>
                      <m:sty m:val="p"/>
                    </m:rPr>
                    <w:rPr>
                      <w:rFonts w:ascii="Cambria Math" w:hAnsi="Cambria Math" w:cs="Times New Roman"/>
                      <w:szCs w:val="22"/>
                    </w:rPr>
                    <m:t>2</m:t>
                  </m:r>
                </m:sub>
              </m:sSub>
            </m:oMath>
            <w:bookmarkEnd w:id="833"/>
            <w:r w:rsidRPr="00A57B74">
              <w:rPr>
                <w:rFonts w:cs="Times New Roman"/>
                <w:szCs w:val="22"/>
              </w:rPr>
              <w:t xml:space="preserve"> </w:t>
            </w:r>
          </w:p>
        </w:tc>
      </w:tr>
      <w:tr w:rsidR="007D716A" w:rsidRPr="00A57B74" w14:paraId="3B84DFFA" w14:textId="77777777" w:rsidTr="001F1E24">
        <w:trPr>
          <w:jc w:val="center"/>
        </w:trPr>
        <w:tc>
          <w:tcPr>
            <w:tcW w:w="0" w:type="auto"/>
            <w:vMerge w:val="restart"/>
            <w:tcBorders>
              <w:top w:val="single" w:sz="4" w:space="0" w:color="auto"/>
              <w:left w:val="nil"/>
              <w:bottom w:val="nil"/>
              <w:right w:val="nil"/>
            </w:tcBorders>
            <w:vAlign w:val="center"/>
            <w:hideMark/>
          </w:tcPr>
          <w:p w14:paraId="1A927A95"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30</w:t>
            </w:r>
          </w:p>
        </w:tc>
        <w:tc>
          <w:tcPr>
            <w:tcW w:w="0" w:type="auto"/>
            <w:tcBorders>
              <w:top w:val="single" w:sz="4" w:space="0" w:color="auto"/>
              <w:left w:val="nil"/>
              <w:bottom w:val="nil"/>
              <w:right w:val="nil"/>
            </w:tcBorders>
            <w:vAlign w:val="center"/>
            <w:hideMark/>
          </w:tcPr>
          <w:p w14:paraId="007565B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single" w:sz="4" w:space="0" w:color="auto"/>
              <w:left w:val="nil"/>
              <w:bottom w:val="nil"/>
              <w:right w:val="nil"/>
            </w:tcBorders>
            <w:vAlign w:val="center"/>
            <w:hideMark/>
          </w:tcPr>
          <w:p w14:paraId="32CD0C08"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71</w:t>
            </w:r>
          </w:p>
        </w:tc>
        <w:tc>
          <w:tcPr>
            <w:tcW w:w="0" w:type="auto"/>
            <w:tcBorders>
              <w:top w:val="single" w:sz="4" w:space="0" w:color="auto"/>
              <w:left w:val="nil"/>
              <w:bottom w:val="nil"/>
              <w:right w:val="nil"/>
            </w:tcBorders>
            <w:vAlign w:val="center"/>
            <w:hideMark/>
          </w:tcPr>
          <w:p w14:paraId="7F5358DC"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209</w:t>
            </w:r>
          </w:p>
        </w:tc>
      </w:tr>
      <w:tr w:rsidR="007D716A" w:rsidRPr="00A57B74" w14:paraId="7EC0DC1F" w14:textId="77777777" w:rsidTr="001F1E24">
        <w:trPr>
          <w:jc w:val="center"/>
        </w:trPr>
        <w:tc>
          <w:tcPr>
            <w:tcW w:w="0" w:type="auto"/>
            <w:vMerge/>
            <w:tcBorders>
              <w:top w:val="single" w:sz="4" w:space="0" w:color="auto"/>
              <w:left w:val="nil"/>
              <w:bottom w:val="nil"/>
              <w:right w:val="nil"/>
            </w:tcBorders>
            <w:vAlign w:val="center"/>
            <w:hideMark/>
          </w:tcPr>
          <w:p w14:paraId="73915934"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2A18027F"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49D79"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122</w:t>
            </w:r>
          </w:p>
        </w:tc>
        <w:tc>
          <w:tcPr>
            <w:tcW w:w="0" w:type="auto"/>
            <w:tcBorders>
              <w:top w:val="nil"/>
              <w:left w:val="nil"/>
              <w:bottom w:val="nil"/>
              <w:right w:val="nil"/>
            </w:tcBorders>
            <w:vAlign w:val="center"/>
            <w:hideMark/>
          </w:tcPr>
          <w:p w14:paraId="75BA14E7"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358</w:t>
            </w:r>
          </w:p>
        </w:tc>
      </w:tr>
      <w:bookmarkEnd w:id="832"/>
      <w:tr w:rsidR="007D716A" w:rsidRPr="00A57B74" w14:paraId="56064EC2" w14:textId="77777777" w:rsidTr="001F1E24">
        <w:trPr>
          <w:jc w:val="center"/>
        </w:trPr>
        <w:tc>
          <w:tcPr>
            <w:tcW w:w="0" w:type="auto"/>
            <w:vMerge w:val="restart"/>
            <w:tcBorders>
              <w:top w:val="nil"/>
              <w:left w:val="nil"/>
              <w:bottom w:val="nil"/>
              <w:right w:val="nil"/>
            </w:tcBorders>
            <w:vAlign w:val="center"/>
            <w:hideMark/>
          </w:tcPr>
          <w:p w14:paraId="47C99B5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60</w:t>
            </w:r>
          </w:p>
        </w:tc>
        <w:tc>
          <w:tcPr>
            <w:tcW w:w="0" w:type="auto"/>
            <w:tcBorders>
              <w:top w:val="nil"/>
              <w:left w:val="nil"/>
              <w:bottom w:val="nil"/>
              <w:right w:val="nil"/>
            </w:tcBorders>
            <w:vAlign w:val="center"/>
            <w:hideMark/>
          </w:tcPr>
          <w:p w14:paraId="1C59C2E9"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3A9717B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0</w:t>
            </w:r>
          </w:p>
        </w:tc>
        <w:tc>
          <w:tcPr>
            <w:tcW w:w="0" w:type="auto"/>
            <w:tcBorders>
              <w:top w:val="nil"/>
              <w:left w:val="nil"/>
              <w:bottom w:val="nil"/>
              <w:right w:val="nil"/>
            </w:tcBorders>
            <w:vAlign w:val="center"/>
            <w:hideMark/>
          </w:tcPr>
          <w:p w14:paraId="5176CF94"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40</w:t>
            </w:r>
          </w:p>
        </w:tc>
      </w:tr>
      <w:tr w:rsidR="007D716A" w:rsidRPr="00A57B74" w14:paraId="57F85855" w14:textId="77777777" w:rsidTr="001F1E24">
        <w:trPr>
          <w:jc w:val="center"/>
        </w:trPr>
        <w:tc>
          <w:tcPr>
            <w:tcW w:w="0" w:type="auto"/>
            <w:vMerge/>
            <w:tcBorders>
              <w:top w:val="nil"/>
              <w:left w:val="nil"/>
              <w:bottom w:val="nil"/>
              <w:right w:val="nil"/>
            </w:tcBorders>
            <w:vAlign w:val="center"/>
            <w:hideMark/>
          </w:tcPr>
          <w:p w14:paraId="4B085B31"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nil"/>
              <w:right w:val="nil"/>
            </w:tcBorders>
            <w:vAlign w:val="center"/>
            <w:hideMark/>
          </w:tcPr>
          <w:p w14:paraId="1A9F442A"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6B06BF2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2</w:t>
            </w:r>
          </w:p>
        </w:tc>
        <w:tc>
          <w:tcPr>
            <w:tcW w:w="0" w:type="auto"/>
            <w:tcBorders>
              <w:top w:val="nil"/>
              <w:left w:val="nil"/>
              <w:bottom w:val="nil"/>
              <w:right w:val="nil"/>
            </w:tcBorders>
            <w:vAlign w:val="center"/>
            <w:hideMark/>
          </w:tcPr>
          <w:p w14:paraId="7CE0D27F"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478</w:t>
            </w:r>
          </w:p>
        </w:tc>
      </w:tr>
      <w:tr w:rsidR="007D716A" w:rsidRPr="00A57B74" w14:paraId="3BFCA75D" w14:textId="77777777" w:rsidTr="001F1E24">
        <w:trPr>
          <w:jc w:val="center"/>
        </w:trPr>
        <w:tc>
          <w:tcPr>
            <w:tcW w:w="0" w:type="auto"/>
            <w:vMerge w:val="restart"/>
            <w:tcBorders>
              <w:top w:val="nil"/>
              <w:left w:val="nil"/>
              <w:bottom w:val="single" w:sz="4" w:space="0" w:color="auto"/>
              <w:right w:val="nil"/>
            </w:tcBorders>
            <w:vAlign w:val="center"/>
            <w:hideMark/>
          </w:tcPr>
          <w:p w14:paraId="6D619B01"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J120</w:t>
            </w:r>
          </w:p>
        </w:tc>
        <w:tc>
          <w:tcPr>
            <w:tcW w:w="0" w:type="auto"/>
            <w:tcBorders>
              <w:top w:val="nil"/>
              <w:left w:val="nil"/>
              <w:bottom w:val="nil"/>
              <w:right w:val="nil"/>
            </w:tcBorders>
            <w:vAlign w:val="center"/>
            <w:hideMark/>
          </w:tcPr>
          <w:p w14:paraId="5484654E" w14:textId="77777777" w:rsidR="007D716A" w:rsidRPr="00A57B74" w:rsidRDefault="007D716A" w:rsidP="001F1E24">
            <w:pPr>
              <w:spacing w:line="240" w:lineRule="auto"/>
              <w:ind w:firstLineChars="0" w:firstLine="0"/>
              <w:jc w:val="center"/>
              <w:rPr>
                <w:rFonts w:cs="Times New Roman"/>
                <w:szCs w:val="22"/>
              </w:rPr>
            </w:pPr>
            <m:oMathPara>
              <m:oMath>
                <m:r>
                  <w:rPr>
                    <w:rFonts w:ascii="Cambria Math" w:hAnsi="Cambria Math"/>
                  </w:rPr>
                  <m:t>1.0×</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nil"/>
              <w:right w:val="nil"/>
            </w:tcBorders>
            <w:vAlign w:val="center"/>
            <w:hideMark/>
          </w:tcPr>
          <w:p w14:paraId="762F498F"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0</w:t>
            </w:r>
          </w:p>
        </w:tc>
        <w:tc>
          <w:tcPr>
            <w:tcW w:w="0" w:type="auto"/>
            <w:tcBorders>
              <w:top w:val="nil"/>
              <w:left w:val="nil"/>
              <w:bottom w:val="nil"/>
              <w:right w:val="nil"/>
            </w:tcBorders>
            <w:vAlign w:val="center"/>
            <w:hideMark/>
          </w:tcPr>
          <w:p w14:paraId="0F25E631" w14:textId="77777777" w:rsidR="007D716A" w:rsidRPr="00A57B74" w:rsidRDefault="007D716A" w:rsidP="001F1E24">
            <w:pPr>
              <w:spacing w:line="240" w:lineRule="auto"/>
              <w:ind w:firstLineChars="0" w:firstLine="0"/>
              <w:jc w:val="center"/>
              <w:rPr>
                <w:rFonts w:cs="Times New Roman"/>
                <w:szCs w:val="22"/>
                <w:highlight w:val="yellow"/>
              </w:rPr>
            </w:pPr>
            <w:r w:rsidRPr="00A57B74">
              <w:rPr>
                <w:rFonts w:cs="Times New Roman"/>
                <w:szCs w:val="22"/>
              </w:rPr>
              <w:t>600</w:t>
            </w:r>
          </w:p>
        </w:tc>
      </w:tr>
      <w:tr w:rsidR="007D716A" w:rsidRPr="00A57B74" w14:paraId="47212239" w14:textId="77777777" w:rsidTr="001F1E24">
        <w:trPr>
          <w:jc w:val="center"/>
        </w:trPr>
        <w:tc>
          <w:tcPr>
            <w:tcW w:w="0" w:type="auto"/>
            <w:vMerge/>
            <w:tcBorders>
              <w:top w:val="nil"/>
              <w:left w:val="nil"/>
              <w:bottom w:val="single" w:sz="4" w:space="0" w:color="auto"/>
              <w:right w:val="nil"/>
            </w:tcBorders>
            <w:vAlign w:val="center"/>
            <w:hideMark/>
          </w:tcPr>
          <w:p w14:paraId="66AD7226" w14:textId="77777777" w:rsidR="007D716A" w:rsidRPr="00A57B74" w:rsidRDefault="007D716A" w:rsidP="001F1E24">
            <w:pPr>
              <w:widowControl/>
              <w:spacing w:line="240" w:lineRule="auto"/>
              <w:ind w:firstLineChars="0" w:firstLine="0"/>
              <w:jc w:val="center"/>
              <w:rPr>
                <w:rFonts w:cs="Times New Roman"/>
                <w:szCs w:val="22"/>
              </w:rPr>
            </w:pPr>
          </w:p>
        </w:tc>
        <w:tc>
          <w:tcPr>
            <w:tcW w:w="0" w:type="auto"/>
            <w:tcBorders>
              <w:top w:val="nil"/>
              <w:left w:val="nil"/>
              <w:bottom w:val="single" w:sz="4" w:space="0" w:color="auto"/>
              <w:right w:val="nil"/>
            </w:tcBorders>
            <w:vAlign w:val="center"/>
            <w:hideMark/>
          </w:tcPr>
          <w:p w14:paraId="27011411" w14:textId="77777777" w:rsidR="007D716A" w:rsidRPr="00A57B74" w:rsidRDefault="007D716A" w:rsidP="001F1E24">
            <w:pPr>
              <w:spacing w:line="240" w:lineRule="auto"/>
              <w:ind w:firstLineChars="0" w:firstLine="0"/>
              <w:jc w:val="center"/>
              <w:rPr>
                <w:rFonts w:cs="Times New Roman"/>
              </w:rPr>
            </w:pPr>
            <m:oMathPara>
              <m:oMath>
                <m:r>
                  <w:rPr>
                    <w:rFonts w:ascii="Cambria Math" w:hAnsi="Cambria Math"/>
                  </w:rPr>
                  <m:t>1.2×</m:t>
                </m:r>
                <m:sSub>
                  <m:sSubPr>
                    <m:ctrlPr>
                      <w:rPr>
                        <w:rFonts w:ascii="Cambria Math" w:hAnsi="Cambria Math"/>
                        <w:i/>
                      </w:rPr>
                    </m:ctrlPr>
                  </m:sSubPr>
                  <m:e>
                    <m:r>
                      <w:rPr>
                        <w:rFonts w:ascii="Cambria Math" w:hAnsi="Cambria Math"/>
                      </w:rPr>
                      <m:t>es</m:t>
                    </m:r>
                  </m:e>
                  <m:sub>
                    <m:r>
                      <w:rPr>
                        <w:rFonts w:ascii="Cambria Math" w:hAnsi="Cambria Math"/>
                      </w:rPr>
                      <m:t>n+1</m:t>
                    </m:r>
                  </m:sub>
                </m:sSub>
              </m:oMath>
            </m:oMathPara>
          </w:p>
        </w:tc>
        <w:tc>
          <w:tcPr>
            <w:tcW w:w="0" w:type="auto"/>
            <w:tcBorders>
              <w:top w:val="nil"/>
              <w:left w:val="nil"/>
              <w:bottom w:val="single" w:sz="4" w:space="0" w:color="auto"/>
              <w:right w:val="nil"/>
            </w:tcBorders>
            <w:vAlign w:val="center"/>
            <w:hideMark/>
          </w:tcPr>
          <w:p w14:paraId="6F6B981B"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0</w:t>
            </w:r>
          </w:p>
        </w:tc>
        <w:tc>
          <w:tcPr>
            <w:tcW w:w="0" w:type="auto"/>
            <w:tcBorders>
              <w:top w:val="nil"/>
              <w:left w:val="nil"/>
              <w:bottom w:val="single" w:sz="4" w:space="0" w:color="auto"/>
              <w:right w:val="nil"/>
            </w:tcBorders>
            <w:vAlign w:val="center"/>
            <w:hideMark/>
          </w:tcPr>
          <w:p w14:paraId="0DB72C0A" w14:textId="77777777" w:rsidR="007D716A" w:rsidRPr="00A57B74" w:rsidRDefault="007D716A" w:rsidP="001F1E24">
            <w:pPr>
              <w:spacing w:line="240" w:lineRule="auto"/>
              <w:ind w:firstLineChars="0" w:firstLine="0"/>
              <w:jc w:val="center"/>
              <w:rPr>
                <w:rFonts w:cs="Times New Roman"/>
                <w:szCs w:val="22"/>
              </w:rPr>
            </w:pPr>
            <w:r w:rsidRPr="00A57B74">
              <w:rPr>
                <w:rFonts w:cs="Times New Roman"/>
                <w:szCs w:val="22"/>
              </w:rPr>
              <w:t>600</w:t>
            </w:r>
          </w:p>
        </w:tc>
      </w:tr>
    </w:tbl>
    <w:p w14:paraId="440A8AF7" w14:textId="66BED623" w:rsidR="00576B86" w:rsidRDefault="00576B86">
      <w:pPr>
        <w:ind w:firstLine="420"/>
        <w:rPr>
          <w:ins w:id="834" w:author="Windows 用户" w:date="2021-11-22T14:54:00Z"/>
        </w:rPr>
        <w:pPrChange w:id="835" w:author="Windows 用户" w:date="2021-11-22T14:54:00Z">
          <w:pPr>
            <w:pStyle w:val="2"/>
            <w:spacing w:before="156" w:after="156"/>
          </w:pPr>
        </w:pPrChange>
      </w:pPr>
    </w:p>
    <w:p w14:paraId="4229E9BC" w14:textId="1C5C60E1" w:rsidR="00576B86" w:rsidRPr="00B0374D" w:rsidRDefault="00576B86">
      <w:pPr>
        <w:ind w:firstLine="420"/>
        <w:rPr>
          <w:ins w:id="836" w:author="Windows 用户" w:date="2021-11-22T14:55:00Z"/>
          <w:color w:val="0070C0"/>
          <w:rPrChange w:id="837" w:author="Windows 用户" w:date="2022-01-03T10:35:00Z">
            <w:rPr>
              <w:ins w:id="838" w:author="Windows 用户" w:date="2021-11-22T14:55:00Z"/>
            </w:rPr>
          </w:rPrChange>
        </w:rPr>
        <w:pPrChange w:id="839" w:author="Windows 用户" w:date="2021-11-22T14:54:00Z">
          <w:pPr>
            <w:pStyle w:val="2"/>
            <w:spacing w:before="156" w:after="156"/>
          </w:pPr>
        </w:pPrChange>
      </w:pPr>
      <w:ins w:id="840" w:author="Windows 用户" w:date="2021-11-22T14:54:00Z">
        <w:r w:rsidRPr="00B0374D">
          <w:rPr>
            <w:rFonts w:hint="eastAsia"/>
            <w:color w:val="0070C0"/>
            <w:rPrChange w:id="841" w:author="Windows 用户" w:date="2022-01-03T10:35:00Z">
              <w:rPr>
                <w:rFonts w:hint="eastAsia"/>
                <w:b w:val="0"/>
                <w:bCs w:val="0"/>
              </w:rPr>
            </w:rPrChange>
          </w:rPr>
          <w:t>补充实验</w:t>
        </w:r>
      </w:ins>
      <w:ins w:id="842" w:author="Windows 用户" w:date="2021-11-22T14:55:00Z">
        <w:r w:rsidRPr="00B0374D">
          <w:rPr>
            <w:rFonts w:hint="eastAsia"/>
            <w:color w:val="0070C0"/>
            <w:rPrChange w:id="843" w:author="Windows 用户" w:date="2022-01-03T10:35:00Z">
              <w:rPr>
                <w:rFonts w:hint="eastAsia"/>
                <w:b w:val="0"/>
                <w:bCs w:val="0"/>
              </w:rPr>
            </w:rPrChange>
          </w:rPr>
          <w:t>：求解</w:t>
        </w:r>
        <w:r w:rsidRPr="00B0374D">
          <w:rPr>
            <w:color w:val="0070C0"/>
            <w:rPrChange w:id="844" w:author="Windows 用户" w:date="2022-01-03T10:35:00Z">
              <w:rPr>
                <w:b w:val="0"/>
                <w:bCs w:val="0"/>
              </w:rPr>
            </w:rPrChange>
          </w:rPr>
          <w:t>M0</w:t>
        </w:r>
      </w:ins>
      <w:ins w:id="845" w:author="Windows 用户" w:date="2022-01-03T10:34:00Z">
        <w:r w:rsidR="00B0374D" w:rsidRPr="00B0374D">
          <w:rPr>
            <w:rFonts w:hint="eastAsia"/>
            <w:color w:val="0070C0"/>
            <w:rPrChange w:id="846" w:author="Windows 用户" w:date="2022-01-03T10:35:00Z">
              <w:rPr>
                <w:rFonts w:hint="eastAsia"/>
                <w:b w:val="0"/>
                <w:bCs w:val="0"/>
              </w:rPr>
            </w:rPrChange>
          </w:rPr>
          <w:t>，要不要分求出可行解和</w:t>
        </w:r>
      </w:ins>
      <w:ins w:id="847" w:author="Windows 用户" w:date="2022-01-03T10:35:00Z">
        <w:r w:rsidR="00B0374D" w:rsidRPr="00B0374D">
          <w:rPr>
            <w:rFonts w:hint="eastAsia"/>
            <w:color w:val="0070C0"/>
            <w:rPrChange w:id="848" w:author="Windows 用户" w:date="2022-01-03T10:35:00Z">
              <w:rPr>
                <w:rFonts w:hint="eastAsia"/>
                <w:b w:val="0"/>
                <w:bCs w:val="0"/>
              </w:rPr>
            </w:rPrChange>
          </w:rPr>
          <w:t>未求出解？</w:t>
        </w:r>
      </w:ins>
    </w:p>
    <w:tbl>
      <w:tblPr>
        <w:tblStyle w:val="8"/>
        <w:tblW w:w="550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848"/>
        <w:gridCol w:w="939"/>
        <w:gridCol w:w="939"/>
        <w:gridCol w:w="606"/>
        <w:gridCol w:w="222"/>
        <w:gridCol w:w="1065"/>
        <w:gridCol w:w="939"/>
        <w:gridCol w:w="606"/>
        <w:gridCol w:w="223"/>
        <w:gridCol w:w="1153"/>
        <w:tblGridChange w:id="849">
          <w:tblGrid>
            <w:gridCol w:w="816"/>
            <w:gridCol w:w="875"/>
            <w:gridCol w:w="973"/>
            <w:gridCol w:w="892"/>
            <w:gridCol w:w="939"/>
            <w:gridCol w:w="606"/>
            <w:gridCol w:w="222"/>
            <w:gridCol w:w="47"/>
            <w:gridCol w:w="1066"/>
            <w:gridCol w:w="939"/>
            <w:gridCol w:w="606"/>
            <w:gridCol w:w="222"/>
            <w:gridCol w:w="1153"/>
          </w:tblGrid>
        </w:tblGridChange>
      </w:tblGrid>
      <w:tr w:rsidR="005E643A" w:rsidRPr="005A6EC5" w14:paraId="515B7A4B" w14:textId="65474969" w:rsidTr="005E643A">
        <w:trPr>
          <w:jc w:val="center"/>
          <w:ins w:id="850" w:author="Windows 用户" w:date="2021-11-22T14:55:00Z"/>
        </w:trPr>
        <w:tc>
          <w:tcPr>
            <w:tcW w:w="436" w:type="pct"/>
            <w:tcBorders>
              <w:top w:val="single" w:sz="4" w:space="0" w:color="auto"/>
              <w:left w:val="nil"/>
              <w:bottom w:val="single" w:sz="4" w:space="0" w:color="auto"/>
              <w:right w:val="nil"/>
            </w:tcBorders>
            <w:vAlign w:val="center"/>
          </w:tcPr>
          <w:p w14:paraId="7EEDCA86" w14:textId="77777777" w:rsidR="005E643A" w:rsidRPr="005A6EC5" w:rsidRDefault="005E643A" w:rsidP="003E237B">
            <w:pPr>
              <w:spacing w:line="240" w:lineRule="auto"/>
              <w:ind w:firstLineChars="0" w:firstLine="0"/>
              <w:jc w:val="center"/>
              <w:rPr>
                <w:ins w:id="851" w:author="Windows 用户" w:date="2021-11-22T14:55:00Z"/>
                <w:rFonts w:cs="Times New Roman"/>
                <w:sz w:val="20"/>
                <w:szCs w:val="22"/>
                <w:rPrChange w:id="852" w:author="Windows 用户" w:date="2021-11-22T14:57:00Z">
                  <w:rPr>
                    <w:ins w:id="853" w:author="Windows 用户" w:date="2021-11-22T14:55:00Z"/>
                    <w:rFonts w:cs="Times New Roman"/>
                    <w:szCs w:val="22"/>
                  </w:rPr>
                </w:rPrChange>
              </w:rPr>
            </w:pPr>
          </w:p>
        </w:tc>
        <w:tc>
          <w:tcPr>
            <w:tcW w:w="988" w:type="pct"/>
            <w:tcBorders>
              <w:top w:val="single" w:sz="4" w:space="0" w:color="auto"/>
              <w:left w:val="nil"/>
              <w:bottom w:val="single" w:sz="4" w:space="0" w:color="auto"/>
              <w:right w:val="nil"/>
            </w:tcBorders>
            <w:vAlign w:val="center"/>
          </w:tcPr>
          <w:p w14:paraId="037F826D" w14:textId="77777777" w:rsidR="005E643A" w:rsidRPr="005A6EC5" w:rsidRDefault="005E643A" w:rsidP="003E237B">
            <w:pPr>
              <w:spacing w:line="240" w:lineRule="auto"/>
              <w:ind w:firstLineChars="0" w:firstLine="0"/>
              <w:jc w:val="center"/>
              <w:rPr>
                <w:ins w:id="854" w:author="Windows 用户" w:date="2021-11-22T14:55:00Z"/>
                <w:rFonts w:cs="Times New Roman"/>
                <w:sz w:val="20"/>
                <w:szCs w:val="22"/>
                <w:rPrChange w:id="855" w:author="Windows 用户" w:date="2021-11-22T14:57:00Z">
                  <w:rPr>
                    <w:ins w:id="856" w:author="Windows 用户" w:date="2021-11-22T14:55:00Z"/>
                    <w:rFonts w:cs="Times New Roman"/>
                    <w:szCs w:val="22"/>
                  </w:rPr>
                </w:rPrChange>
              </w:rPr>
            </w:pPr>
          </w:p>
        </w:tc>
        <w:tc>
          <w:tcPr>
            <w:tcW w:w="1446" w:type="pct"/>
            <w:gridSpan w:val="4"/>
            <w:tcBorders>
              <w:top w:val="single" w:sz="4" w:space="0" w:color="auto"/>
              <w:left w:val="nil"/>
              <w:bottom w:val="single" w:sz="4" w:space="0" w:color="auto"/>
              <w:right w:val="nil"/>
            </w:tcBorders>
            <w:vAlign w:val="center"/>
          </w:tcPr>
          <w:p w14:paraId="6D33C053" w14:textId="19097EE3" w:rsidR="005E643A" w:rsidRPr="009167FC" w:rsidRDefault="005E643A" w:rsidP="003E237B">
            <w:pPr>
              <w:spacing w:line="240" w:lineRule="auto"/>
              <w:ind w:firstLineChars="0" w:firstLine="0"/>
              <w:jc w:val="center"/>
              <w:rPr>
                <w:ins w:id="857" w:author="Windows 用户" w:date="2021-11-22T15:00:00Z"/>
                <w:rFonts w:cs="Times New Roman"/>
                <w:sz w:val="20"/>
                <w:szCs w:val="22"/>
              </w:rPr>
            </w:pPr>
            <w:ins w:id="858" w:author="Windows 用户" w:date="2021-11-22T14:55:00Z">
              <w:r w:rsidRPr="005A6EC5">
                <w:rPr>
                  <w:rFonts w:cs="Times New Roman"/>
                  <w:sz w:val="20"/>
                  <w:szCs w:val="22"/>
                  <w:rPrChange w:id="859" w:author="Windows 用户" w:date="2021-11-22T14:57:00Z">
                    <w:rPr>
                      <w:rFonts w:cs="Times New Roman"/>
                      <w:szCs w:val="22"/>
                    </w:rPr>
                  </w:rPrChange>
                </w:rPr>
                <w:t>M0</w:t>
              </w:r>
            </w:ins>
          </w:p>
        </w:tc>
        <w:tc>
          <w:tcPr>
            <w:tcW w:w="2130" w:type="pct"/>
            <w:gridSpan w:val="5"/>
            <w:tcBorders>
              <w:top w:val="single" w:sz="4" w:space="0" w:color="auto"/>
              <w:left w:val="nil"/>
              <w:bottom w:val="single" w:sz="4" w:space="0" w:color="auto"/>
              <w:right w:val="nil"/>
            </w:tcBorders>
            <w:vAlign w:val="center"/>
          </w:tcPr>
          <w:p w14:paraId="7AD82120" w14:textId="4BD0F3C3" w:rsidR="005E643A" w:rsidRPr="005A6EC5" w:rsidRDefault="005E643A" w:rsidP="003E237B">
            <w:pPr>
              <w:spacing w:line="240" w:lineRule="auto"/>
              <w:ind w:firstLineChars="0" w:firstLine="0"/>
              <w:jc w:val="center"/>
              <w:rPr>
                <w:ins w:id="860" w:author="Windows 用户" w:date="2021-11-22T14:58:00Z"/>
                <w:rFonts w:cs="Times New Roman"/>
                <w:sz w:val="20"/>
                <w:szCs w:val="22"/>
              </w:rPr>
            </w:pPr>
            <w:ins w:id="861" w:author="Windows 用户" w:date="2021-11-22T14:56:00Z">
              <w:r w:rsidRPr="005A6EC5">
                <w:rPr>
                  <w:rFonts w:cs="Times New Roman"/>
                  <w:sz w:val="20"/>
                  <w:szCs w:val="22"/>
                  <w:rPrChange w:id="862" w:author="Windows 用户" w:date="2021-11-22T14:57:00Z">
                    <w:rPr>
                      <w:rFonts w:cs="Times New Roman"/>
                      <w:szCs w:val="22"/>
                    </w:rPr>
                  </w:rPrChange>
                </w:rPr>
                <w:t>M1</w:t>
              </w:r>
            </w:ins>
          </w:p>
        </w:tc>
      </w:tr>
      <w:tr w:rsidR="002A2A9D" w:rsidRPr="005A6EC5" w14:paraId="44A851DB" w14:textId="507BBC9D" w:rsidTr="005E643A">
        <w:tblPrEx>
          <w:tblW w:w="5501" w:type="pct"/>
          <w:jc w:val="center"/>
          <w:tblBorders>
            <w:left w:val="none" w:sz="0" w:space="0" w:color="auto"/>
            <w:right w:val="none" w:sz="0" w:space="0" w:color="auto"/>
            <w:insideH w:val="none" w:sz="0" w:space="0" w:color="auto"/>
            <w:insideV w:val="none" w:sz="0" w:space="0" w:color="auto"/>
          </w:tblBorders>
          <w:tblPrExChange w:id="863"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864" w:author="Windows 用户" w:date="2021-11-22T14:55:00Z"/>
          <w:trPrChange w:id="865" w:author="Windows 用户" w:date="2021-11-22T15:03:00Z">
            <w:trPr>
              <w:jc w:val="center"/>
            </w:trPr>
          </w:trPrChange>
        </w:trPr>
        <w:tc>
          <w:tcPr>
            <w:tcW w:w="436" w:type="pct"/>
            <w:tcBorders>
              <w:top w:val="single" w:sz="4" w:space="0" w:color="auto"/>
              <w:left w:val="nil"/>
              <w:bottom w:val="single" w:sz="4" w:space="0" w:color="auto"/>
              <w:right w:val="nil"/>
            </w:tcBorders>
            <w:vAlign w:val="center"/>
            <w:hideMark/>
            <w:tcPrChange w:id="866" w:author="Windows 用户" w:date="2021-11-22T15:03:00Z">
              <w:tcPr>
                <w:tcW w:w="436" w:type="pct"/>
                <w:tcBorders>
                  <w:top w:val="single" w:sz="4" w:space="0" w:color="auto"/>
                  <w:left w:val="nil"/>
                  <w:bottom w:val="single" w:sz="4" w:space="0" w:color="auto"/>
                  <w:right w:val="nil"/>
                </w:tcBorders>
                <w:vAlign w:val="center"/>
                <w:hideMark/>
              </w:tcPr>
            </w:tcPrChange>
          </w:tcPr>
          <w:p w14:paraId="13DB6904" w14:textId="77777777" w:rsidR="00494483" w:rsidRPr="005A6EC5" w:rsidRDefault="00494483" w:rsidP="005A6EC5">
            <w:pPr>
              <w:spacing w:line="240" w:lineRule="auto"/>
              <w:ind w:firstLineChars="0" w:firstLine="0"/>
              <w:jc w:val="center"/>
              <w:rPr>
                <w:ins w:id="867" w:author="Windows 用户" w:date="2021-11-22T14:55:00Z"/>
                <w:rFonts w:cs="Times New Roman"/>
                <w:sz w:val="20"/>
                <w:szCs w:val="22"/>
                <w:rPrChange w:id="868" w:author="Windows 用户" w:date="2021-11-22T14:57:00Z">
                  <w:rPr>
                    <w:ins w:id="869" w:author="Windows 用户" w:date="2021-11-22T14:55:00Z"/>
                    <w:rFonts w:cs="Times New Roman"/>
                    <w:szCs w:val="22"/>
                  </w:rPr>
                </w:rPrChange>
              </w:rPr>
            </w:pPr>
            <w:ins w:id="870" w:author="Windows 用户" w:date="2021-11-22T14:55:00Z">
              <w:r w:rsidRPr="005A6EC5">
                <w:rPr>
                  <w:rFonts w:cs="Times New Roman"/>
                  <w:sz w:val="20"/>
                  <w:szCs w:val="22"/>
                  <w:rPrChange w:id="871" w:author="Windows 用户" w:date="2021-11-22T14:57:00Z">
                    <w:rPr>
                      <w:rFonts w:cs="Times New Roman"/>
                      <w:szCs w:val="22"/>
                    </w:rPr>
                  </w:rPrChange>
                </w:rPr>
                <w:t>Dataset</w:t>
              </w:r>
            </w:ins>
          </w:p>
        </w:tc>
        <w:tc>
          <w:tcPr>
            <w:tcW w:w="988" w:type="pct"/>
            <w:tcBorders>
              <w:top w:val="single" w:sz="4" w:space="0" w:color="auto"/>
              <w:left w:val="nil"/>
              <w:bottom w:val="single" w:sz="4" w:space="0" w:color="auto"/>
              <w:right w:val="nil"/>
            </w:tcBorders>
            <w:vAlign w:val="center"/>
            <w:hideMark/>
            <w:tcPrChange w:id="872" w:author="Windows 用户" w:date="2021-11-22T15:03:00Z">
              <w:tcPr>
                <w:tcW w:w="468" w:type="pct"/>
                <w:tcBorders>
                  <w:top w:val="single" w:sz="4" w:space="0" w:color="auto"/>
                  <w:left w:val="nil"/>
                  <w:bottom w:val="single" w:sz="4" w:space="0" w:color="auto"/>
                  <w:right w:val="nil"/>
                </w:tcBorders>
                <w:vAlign w:val="center"/>
                <w:hideMark/>
              </w:tcPr>
            </w:tcPrChange>
          </w:tcPr>
          <w:p w14:paraId="63588269" w14:textId="77777777" w:rsidR="00494483" w:rsidRPr="005A6EC5" w:rsidRDefault="008C5715" w:rsidP="005A6EC5">
            <w:pPr>
              <w:spacing w:line="240" w:lineRule="auto"/>
              <w:ind w:firstLineChars="0" w:firstLine="0"/>
              <w:jc w:val="center"/>
              <w:rPr>
                <w:ins w:id="873" w:author="Windows 用户" w:date="2021-11-22T14:55:00Z"/>
                <w:rFonts w:cs="Times New Roman"/>
                <w:sz w:val="20"/>
                <w:szCs w:val="22"/>
                <w:rPrChange w:id="874" w:author="Windows 用户" w:date="2021-11-22T14:57:00Z">
                  <w:rPr>
                    <w:ins w:id="875" w:author="Windows 用户" w:date="2021-11-22T14:55:00Z"/>
                    <w:rFonts w:cs="Times New Roman"/>
                    <w:szCs w:val="22"/>
                  </w:rPr>
                </w:rPrChange>
              </w:rPr>
            </w:pPr>
            <m:oMathPara>
              <m:oMath>
                <m:acc>
                  <m:accPr>
                    <m:chr m:val="̅"/>
                    <m:ctrlPr>
                      <w:ins w:id="876" w:author="Windows 用户" w:date="2021-11-22T14:55:00Z">
                        <w:rPr>
                          <w:rFonts w:ascii="Cambria Math" w:hAnsi="Cambria Math" w:cs="Times New Roman"/>
                          <w:sz w:val="20"/>
                          <w:szCs w:val="22"/>
                        </w:rPr>
                      </w:ins>
                    </m:ctrlPr>
                  </m:accPr>
                  <m:e>
                    <m:r>
                      <w:ins w:id="877" w:author="Windows 用户" w:date="2021-11-22T14:55:00Z">
                        <w:rPr>
                          <w:rFonts w:ascii="Cambria Math" w:hAnsi="Cambria Math" w:cs="Times New Roman"/>
                          <w:sz w:val="20"/>
                          <w:szCs w:val="22"/>
                          <w:rPrChange w:id="878" w:author="Windows 用户" w:date="2021-11-22T14:57:00Z">
                            <w:rPr>
                              <w:rFonts w:ascii="Cambria Math" w:hAnsi="Cambria Math" w:cs="Times New Roman"/>
                              <w:szCs w:val="22"/>
                            </w:rPr>
                          </w:rPrChange>
                        </w:rPr>
                        <m:t>d</m:t>
                      </w:ins>
                    </m:r>
                  </m:e>
                </m:acc>
              </m:oMath>
            </m:oMathPara>
          </w:p>
        </w:tc>
        <w:tc>
          <w:tcPr>
            <w:tcW w:w="502" w:type="pct"/>
            <w:tcBorders>
              <w:top w:val="single" w:sz="4" w:space="0" w:color="auto"/>
              <w:left w:val="nil"/>
              <w:bottom w:val="single" w:sz="4" w:space="0" w:color="auto"/>
              <w:right w:val="nil"/>
            </w:tcBorders>
            <w:vAlign w:val="center"/>
            <w:tcPrChange w:id="879" w:author="Windows 用户" w:date="2021-11-22T15:03:00Z">
              <w:tcPr>
                <w:tcW w:w="1066" w:type="pct"/>
                <w:gridSpan w:val="2"/>
                <w:tcBorders>
                  <w:top w:val="single" w:sz="4" w:space="0" w:color="auto"/>
                  <w:left w:val="nil"/>
                  <w:bottom w:val="single" w:sz="4" w:space="0" w:color="auto"/>
                  <w:right w:val="nil"/>
                </w:tcBorders>
                <w:vAlign w:val="center"/>
              </w:tcPr>
            </w:tcPrChange>
          </w:tcPr>
          <w:p w14:paraId="558FECAE" w14:textId="5F316869" w:rsidR="00494483" w:rsidRPr="005A6EC5" w:rsidRDefault="00494483" w:rsidP="005A6EC5">
            <w:pPr>
              <w:spacing w:line="240" w:lineRule="auto"/>
              <w:ind w:firstLineChars="0" w:firstLine="0"/>
              <w:jc w:val="center"/>
              <w:rPr>
                <w:ins w:id="880" w:author="Windows 用户" w:date="2021-11-22T14:55:00Z"/>
                <w:rFonts w:cs="Times New Roman"/>
                <w:sz w:val="20"/>
                <w:szCs w:val="22"/>
                <w:rPrChange w:id="881" w:author="Windows 用户" w:date="2021-11-22T14:57:00Z">
                  <w:rPr>
                    <w:ins w:id="882" w:author="Windows 用户" w:date="2021-11-22T14:55:00Z"/>
                    <w:rFonts w:cs="Times New Roman"/>
                    <w:szCs w:val="22"/>
                  </w:rPr>
                </w:rPrChange>
              </w:rPr>
            </w:pPr>
            <w:ins w:id="883" w:author="Windows 用户" w:date="2021-11-22T14:57:00Z">
              <w:r w:rsidRPr="005A6EC5">
                <w:rPr>
                  <w:rFonts w:cs="Times New Roman"/>
                  <w:sz w:val="20"/>
                  <w:szCs w:val="22"/>
                  <w:rPrChange w:id="884" w:author="Windows 用户" w:date="2021-11-22T14:57:00Z">
                    <w:rPr>
                      <w:rFonts w:cs="Times New Roman"/>
                      <w:szCs w:val="22"/>
                    </w:rPr>
                  </w:rPrChange>
                </w:rPr>
                <w:t xml:space="preserve"># of solutions </w:t>
              </w:r>
              <w:r w:rsidRPr="005A6EC5">
                <w:rPr>
                  <w:rFonts w:cs="Times New Roman"/>
                  <w:sz w:val="20"/>
                  <w:szCs w:val="22"/>
                  <w:rPrChange w:id="885"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86"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87" w:author="Windows 用户" w:date="2021-11-22T14:57:00Z">
                          <w:rPr>
                            <w:rFonts w:ascii="Cambria Math" w:hAnsi="Cambria Math" w:cs="Times New Roman"/>
                            <w:szCs w:val="22"/>
                          </w:rPr>
                        </w:rPrChange>
                      </w:rPr>
                      <m:t>1</m:t>
                    </m:r>
                  </m:sub>
                </m:sSub>
              </m:oMath>
              <w:r w:rsidRPr="005A6EC5">
                <w:rPr>
                  <w:rFonts w:cs="Times New Roman"/>
                  <w:sz w:val="20"/>
                  <w:szCs w:val="22"/>
                  <w:rPrChange w:id="888"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889" w:author="Windows 用户" w:date="2021-11-22T15:03:00Z">
              <w:tcPr>
                <w:tcW w:w="329" w:type="pct"/>
                <w:tcBorders>
                  <w:top w:val="single" w:sz="4" w:space="0" w:color="auto"/>
                  <w:left w:val="nil"/>
                  <w:bottom w:val="single" w:sz="4" w:space="0" w:color="auto"/>
                  <w:right w:val="nil"/>
                </w:tcBorders>
                <w:vAlign w:val="center"/>
              </w:tcPr>
            </w:tcPrChange>
          </w:tcPr>
          <w:p w14:paraId="0D77B6B1" w14:textId="057F7DC2" w:rsidR="00494483" w:rsidRPr="005A6EC5" w:rsidRDefault="00494483" w:rsidP="005A6EC5">
            <w:pPr>
              <w:spacing w:line="240" w:lineRule="auto"/>
              <w:ind w:firstLineChars="0" w:firstLine="0"/>
              <w:jc w:val="center"/>
              <w:rPr>
                <w:ins w:id="890" w:author="Windows 用户" w:date="2021-11-22T14:55:00Z"/>
                <w:rFonts w:cs="Times New Roman"/>
                <w:sz w:val="20"/>
                <w:szCs w:val="22"/>
                <w:rPrChange w:id="891" w:author="Windows 用户" w:date="2021-11-22T14:57:00Z">
                  <w:rPr>
                    <w:ins w:id="892" w:author="Windows 用户" w:date="2021-11-22T14:55:00Z"/>
                    <w:rFonts w:cs="Times New Roman"/>
                    <w:szCs w:val="22"/>
                  </w:rPr>
                </w:rPrChange>
              </w:rPr>
            </w:pPr>
            <w:ins w:id="893" w:author="Windows 用户" w:date="2021-11-22T14:57:00Z">
              <w:r w:rsidRPr="005A6EC5">
                <w:rPr>
                  <w:rFonts w:cs="Times New Roman"/>
                  <w:sz w:val="20"/>
                  <w:szCs w:val="22"/>
                  <w:rPrChange w:id="894" w:author="Windows 用户" w:date="2021-11-22T14:57:00Z">
                    <w:rPr>
                      <w:rFonts w:cs="Times New Roman"/>
                      <w:szCs w:val="22"/>
                    </w:rPr>
                  </w:rPrChange>
                </w:rPr>
                <w:lastRenderedPageBreak/>
                <w:t xml:space="preserve"># of solutions </w:t>
              </w:r>
              <w:r w:rsidRPr="005A6EC5">
                <w:rPr>
                  <w:rFonts w:cs="Times New Roman"/>
                  <w:sz w:val="20"/>
                  <w:szCs w:val="22"/>
                  <w:rPrChange w:id="895"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896"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897" w:author="Windows 用户" w:date="2021-11-22T14:57:00Z">
                          <w:rPr>
                            <w:rFonts w:ascii="Cambria Math" w:hAnsi="Cambria Math" w:cs="Times New Roman"/>
                            <w:szCs w:val="22"/>
                          </w:rPr>
                        </w:rPrChange>
                      </w:rPr>
                      <m:t>2</m:t>
                    </m:r>
                  </m:sub>
                </m:sSub>
              </m:oMath>
              <w:r w:rsidRPr="005A6EC5">
                <w:rPr>
                  <w:rFonts w:cs="Times New Roman"/>
                  <w:sz w:val="20"/>
                  <w:szCs w:val="22"/>
                  <w:rPrChange w:id="898"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899" w:author="Windows 用户" w:date="2021-11-22T15:03:00Z">
              <w:tcPr>
                <w:tcW w:w="324" w:type="pct"/>
                <w:tcBorders>
                  <w:top w:val="single" w:sz="4" w:space="0" w:color="auto"/>
                  <w:left w:val="nil"/>
                  <w:bottom w:val="single" w:sz="4" w:space="0" w:color="auto"/>
                  <w:right w:val="nil"/>
                </w:tcBorders>
                <w:vAlign w:val="center"/>
              </w:tcPr>
            </w:tcPrChange>
          </w:tcPr>
          <w:p w14:paraId="1CE02463" w14:textId="648E4D9F" w:rsidR="00494483" w:rsidRPr="005A6EC5" w:rsidRDefault="00494483" w:rsidP="005A6EC5">
            <w:pPr>
              <w:spacing w:line="240" w:lineRule="auto"/>
              <w:ind w:firstLineChars="0" w:firstLine="0"/>
              <w:jc w:val="center"/>
              <w:rPr>
                <w:ins w:id="900" w:author="Windows 用户" w:date="2021-11-22T14:57:00Z"/>
                <w:rFonts w:cs="Times New Roman"/>
                <w:sz w:val="20"/>
                <w:szCs w:val="22"/>
                <w:rPrChange w:id="901" w:author="Windows 用户" w:date="2021-11-22T14:57:00Z">
                  <w:rPr>
                    <w:ins w:id="902" w:author="Windows 用户" w:date="2021-11-22T14:57:00Z"/>
                    <w:rFonts w:cs="Times New Roman"/>
                    <w:szCs w:val="22"/>
                  </w:rPr>
                </w:rPrChange>
              </w:rPr>
            </w:pPr>
            <w:ins w:id="903" w:author="Windows 用户" w:date="2021-11-22T14:57:00Z">
              <w:r w:rsidRPr="005A6EC5">
                <w:rPr>
                  <w:rFonts w:cs="Times New Roman"/>
                  <w:sz w:val="20"/>
                  <w:szCs w:val="22"/>
                  <w:rPrChange w:id="904" w:author="Windows 用户" w:date="2021-11-22T14:57:00Z">
                    <w:rPr>
                      <w:rFonts w:cs="Times New Roman"/>
                      <w:szCs w:val="22"/>
                    </w:rPr>
                  </w:rPrChange>
                </w:rPr>
                <w:lastRenderedPageBreak/>
                <w:t>CPU</w:t>
              </w:r>
            </w:ins>
          </w:p>
        </w:tc>
        <w:tc>
          <w:tcPr>
            <w:tcW w:w="119" w:type="pct"/>
            <w:tcBorders>
              <w:top w:val="single" w:sz="4" w:space="0" w:color="auto"/>
              <w:left w:val="nil"/>
              <w:bottom w:val="single" w:sz="4" w:space="0" w:color="auto"/>
              <w:right w:val="nil"/>
            </w:tcBorders>
            <w:tcPrChange w:id="905" w:author="Windows 用户" w:date="2021-11-22T15:03:00Z">
              <w:tcPr>
                <w:tcW w:w="127" w:type="pct"/>
                <w:tcBorders>
                  <w:top w:val="single" w:sz="4" w:space="0" w:color="auto"/>
                  <w:left w:val="nil"/>
                  <w:bottom w:val="single" w:sz="4" w:space="0" w:color="auto"/>
                  <w:right w:val="nil"/>
                </w:tcBorders>
              </w:tcPr>
            </w:tcPrChange>
          </w:tcPr>
          <w:p w14:paraId="6896F00D" w14:textId="77777777" w:rsidR="00494483" w:rsidRPr="009167FC" w:rsidRDefault="00494483" w:rsidP="005A6EC5">
            <w:pPr>
              <w:spacing w:line="240" w:lineRule="auto"/>
              <w:ind w:firstLineChars="0" w:firstLine="0"/>
              <w:jc w:val="center"/>
              <w:rPr>
                <w:ins w:id="906" w:author="Windows 用户" w:date="2021-11-22T15:00:00Z"/>
                <w:rFonts w:cs="Times New Roman"/>
                <w:sz w:val="20"/>
                <w:szCs w:val="22"/>
              </w:rPr>
            </w:pPr>
          </w:p>
        </w:tc>
        <w:tc>
          <w:tcPr>
            <w:tcW w:w="569" w:type="pct"/>
            <w:tcBorders>
              <w:top w:val="single" w:sz="4" w:space="0" w:color="auto"/>
              <w:left w:val="nil"/>
              <w:bottom w:val="single" w:sz="4" w:space="0" w:color="auto"/>
              <w:right w:val="nil"/>
            </w:tcBorders>
            <w:vAlign w:val="center"/>
            <w:tcPrChange w:id="907" w:author="Windows 用户" w:date="2021-11-22T15:03:00Z">
              <w:tcPr>
                <w:tcW w:w="656" w:type="pct"/>
                <w:gridSpan w:val="2"/>
                <w:tcBorders>
                  <w:top w:val="single" w:sz="4" w:space="0" w:color="auto"/>
                  <w:left w:val="nil"/>
                  <w:bottom w:val="single" w:sz="4" w:space="0" w:color="auto"/>
                  <w:right w:val="nil"/>
                </w:tcBorders>
                <w:vAlign w:val="center"/>
              </w:tcPr>
            </w:tcPrChange>
          </w:tcPr>
          <w:p w14:paraId="59138C53" w14:textId="75661740" w:rsidR="00494483" w:rsidRPr="005A6EC5" w:rsidRDefault="00494483" w:rsidP="005A6EC5">
            <w:pPr>
              <w:spacing w:line="240" w:lineRule="auto"/>
              <w:ind w:firstLineChars="0" w:firstLine="0"/>
              <w:jc w:val="center"/>
              <w:rPr>
                <w:ins w:id="908" w:author="Windows 用户" w:date="2021-11-22T14:55:00Z"/>
                <w:rFonts w:cs="Times New Roman"/>
                <w:sz w:val="20"/>
                <w:szCs w:val="22"/>
                <w:rPrChange w:id="909" w:author="Windows 用户" w:date="2021-11-22T14:57:00Z">
                  <w:rPr>
                    <w:ins w:id="910" w:author="Windows 用户" w:date="2021-11-22T14:55:00Z"/>
                    <w:rFonts w:cs="Times New Roman"/>
                    <w:szCs w:val="22"/>
                  </w:rPr>
                </w:rPrChange>
              </w:rPr>
            </w:pPr>
            <w:ins w:id="911" w:author="Windows 用户" w:date="2021-11-22T14:56:00Z">
              <w:r w:rsidRPr="005A6EC5">
                <w:rPr>
                  <w:rFonts w:cs="Times New Roman"/>
                  <w:sz w:val="20"/>
                  <w:szCs w:val="22"/>
                  <w:rPrChange w:id="912" w:author="Windows 用户" w:date="2021-11-22T14:57:00Z">
                    <w:rPr>
                      <w:rFonts w:cs="Times New Roman"/>
                      <w:szCs w:val="22"/>
                    </w:rPr>
                  </w:rPrChange>
                </w:rPr>
                <w:t xml:space="preserve"># of solutions </w:t>
              </w:r>
              <w:r w:rsidRPr="005A6EC5">
                <w:rPr>
                  <w:rFonts w:cs="Times New Roman"/>
                  <w:sz w:val="20"/>
                  <w:szCs w:val="22"/>
                  <w:rPrChange w:id="91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1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15" w:author="Windows 用户" w:date="2021-11-22T14:57:00Z">
                          <w:rPr>
                            <w:rFonts w:ascii="Cambria Math" w:hAnsi="Cambria Math" w:cs="Times New Roman"/>
                            <w:szCs w:val="22"/>
                          </w:rPr>
                        </w:rPrChange>
                      </w:rPr>
                      <m:t>1</m:t>
                    </m:r>
                  </m:sub>
                </m:sSub>
              </m:oMath>
              <w:r w:rsidRPr="005A6EC5">
                <w:rPr>
                  <w:rFonts w:cs="Times New Roman"/>
                  <w:sz w:val="20"/>
                  <w:szCs w:val="22"/>
                  <w:rPrChange w:id="916" w:author="Windows 用户" w:date="2021-11-22T14:57:00Z">
                    <w:rPr>
                      <w:rFonts w:cs="Times New Roman"/>
                      <w:szCs w:val="22"/>
                    </w:rPr>
                  </w:rPrChange>
                </w:rPr>
                <w:t xml:space="preserve"> </w:t>
              </w:r>
            </w:ins>
          </w:p>
        </w:tc>
        <w:tc>
          <w:tcPr>
            <w:tcW w:w="502" w:type="pct"/>
            <w:tcBorders>
              <w:top w:val="single" w:sz="4" w:space="0" w:color="auto"/>
              <w:left w:val="nil"/>
              <w:bottom w:val="single" w:sz="4" w:space="0" w:color="auto"/>
              <w:right w:val="nil"/>
            </w:tcBorders>
            <w:vAlign w:val="center"/>
            <w:tcPrChange w:id="917" w:author="Windows 用户" w:date="2021-11-22T15:03:00Z">
              <w:tcPr>
                <w:tcW w:w="507" w:type="pct"/>
                <w:tcBorders>
                  <w:top w:val="single" w:sz="4" w:space="0" w:color="auto"/>
                  <w:left w:val="nil"/>
                  <w:bottom w:val="single" w:sz="4" w:space="0" w:color="auto"/>
                  <w:right w:val="nil"/>
                </w:tcBorders>
                <w:vAlign w:val="center"/>
              </w:tcPr>
            </w:tcPrChange>
          </w:tcPr>
          <w:p w14:paraId="5DFB4490" w14:textId="4F4DD0E2" w:rsidR="00494483" w:rsidRPr="005A6EC5" w:rsidRDefault="00494483" w:rsidP="005A6EC5">
            <w:pPr>
              <w:spacing w:line="240" w:lineRule="auto"/>
              <w:ind w:firstLineChars="0" w:firstLine="0"/>
              <w:jc w:val="center"/>
              <w:rPr>
                <w:ins w:id="918" w:author="Windows 用户" w:date="2021-11-22T14:55:00Z"/>
                <w:rFonts w:cs="Times New Roman"/>
                <w:sz w:val="20"/>
                <w:szCs w:val="22"/>
                <w:rPrChange w:id="919" w:author="Windows 用户" w:date="2021-11-22T14:57:00Z">
                  <w:rPr>
                    <w:ins w:id="920" w:author="Windows 用户" w:date="2021-11-22T14:55:00Z"/>
                    <w:rFonts w:cs="Times New Roman"/>
                    <w:szCs w:val="22"/>
                  </w:rPr>
                </w:rPrChange>
              </w:rPr>
            </w:pPr>
            <w:ins w:id="921" w:author="Windows 用户" w:date="2021-11-22T14:56:00Z">
              <w:r w:rsidRPr="005A6EC5">
                <w:rPr>
                  <w:rFonts w:cs="Times New Roman"/>
                  <w:sz w:val="20"/>
                  <w:szCs w:val="22"/>
                  <w:rPrChange w:id="922" w:author="Windows 用户" w:date="2021-11-22T14:57:00Z">
                    <w:rPr>
                      <w:rFonts w:cs="Times New Roman"/>
                      <w:szCs w:val="22"/>
                    </w:rPr>
                  </w:rPrChange>
                </w:rPr>
                <w:lastRenderedPageBreak/>
                <w:t xml:space="preserve"># of solutions </w:t>
              </w:r>
              <w:r w:rsidRPr="005A6EC5">
                <w:rPr>
                  <w:rFonts w:cs="Times New Roman"/>
                  <w:sz w:val="20"/>
                  <w:szCs w:val="22"/>
                  <w:rPrChange w:id="923" w:author="Windows 用户" w:date="2021-11-22T14:57:00Z">
                    <w:rPr>
                      <w:rFonts w:cs="Times New Roman"/>
                      <w:szCs w:val="22"/>
                    </w:rPr>
                  </w:rPrChange>
                </w:rPr>
                <w:lastRenderedPageBreak/>
                <w:t xml:space="preserve">in </w:t>
              </w:r>
              <m:oMath>
                <m:sSub>
                  <m:sSubPr>
                    <m:ctrlPr>
                      <w:rPr>
                        <w:rFonts w:ascii="Cambria Math" w:hAnsi="Cambria Math" w:cs="Times New Roman"/>
                        <w:sz w:val="20"/>
                        <w:szCs w:val="22"/>
                      </w:rPr>
                    </m:ctrlPr>
                  </m:sSubPr>
                  <m:e>
                    <m:r>
                      <w:rPr>
                        <w:rFonts w:ascii="Cambria Math" w:hAnsi="Cambria Math" w:cs="Times New Roman"/>
                        <w:sz w:val="20"/>
                        <w:szCs w:val="22"/>
                        <w:rPrChange w:id="924" w:author="Windows 用户" w:date="2021-11-22T14:57:00Z">
                          <w:rPr>
                            <w:rFonts w:ascii="Cambria Math" w:hAnsi="Cambria Math" w:cs="Times New Roman"/>
                            <w:szCs w:val="22"/>
                          </w:rPr>
                        </w:rPrChange>
                      </w:rPr>
                      <m:t>SET</m:t>
                    </m:r>
                  </m:e>
                  <m:sub>
                    <m:r>
                      <m:rPr>
                        <m:sty m:val="p"/>
                      </m:rPr>
                      <w:rPr>
                        <w:rFonts w:ascii="Cambria Math" w:hAnsi="Cambria Math" w:cs="Times New Roman"/>
                        <w:sz w:val="20"/>
                        <w:szCs w:val="22"/>
                        <w:rPrChange w:id="925" w:author="Windows 用户" w:date="2021-11-22T14:57:00Z">
                          <w:rPr>
                            <w:rFonts w:ascii="Cambria Math" w:hAnsi="Cambria Math" w:cs="Times New Roman"/>
                            <w:szCs w:val="22"/>
                          </w:rPr>
                        </w:rPrChange>
                      </w:rPr>
                      <m:t>2</m:t>
                    </m:r>
                  </m:sub>
                </m:sSub>
              </m:oMath>
              <w:r w:rsidRPr="005A6EC5">
                <w:rPr>
                  <w:rFonts w:cs="Times New Roman"/>
                  <w:sz w:val="20"/>
                  <w:szCs w:val="22"/>
                  <w:rPrChange w:id="926" w:author="Windows 用户" w:date="2021-11-22T14:57:00Z">
                    <w:rPr>
                      <w:rFonts w:cs="Times New Roman"/>
                      <w:szCs w:val="22"/>
                    </w:rPr>
                  </w:rPrChange>
                </w:rPr>
                <w:t xml:space="preserve"> </w:t>
              </w:r>
            </w:ins>
          </w:p>
        </w:tc>
        <w:tc>
          <w:tcPr>
            <w:tcW w:w="324" w:type="pct"/>
            <w:tcBorders>
              <w:top w:val="single" w:sz="4" w:space="0" w:color="auto"/>
              <w:left w:val="nil"/>
              <w:bottom w:val="single" w:sz="4" w:space="0" w:color="auto"/>
              <w:right w:val="nil"/>
            </w:tcBorders>
            <w:vAlign w:val="center"/>
            <w:tcPrChange w:id="927" w:author="Windows 用户" w:date="2021-11-22T15:03:00Z">
              <w:tcPr>
                <w:tcW w:w="353" w:type="pct"/>
                <w:tcBorders>
                  <w:top w:val="single" w:sz="4" w:space="0" w:color="auto"/>
                  <w:left w:val="nil"/>
                  <w:bottom w:val="single" w:sz="4" w:space="0" w:color="auto"/>
                  <w:right w:val="nil"/>
                </w:tcBorders>
                <w:vAlign w:val="center"/>
              </w:tcPr>
            </w:tcPrChange>
          </w:tcPr>
          <w:p w14:paraId="28A522F0" w14:textId="08E43A90" w:rsidR="00494483" w:rsidRPr="009167FC" w:rsidRDefault="00494483" w:rsidP="005A6EC5">
            <w:pPr>
              <w:spacing w:line="240" w:lineRule="auto"/>
              <w:ind w:firstLineChars="0" w:firstLine="0"/>
              <w:jc w:val="center"/>
              <w:rPr>
                <w:ins w:id="928" w:author="Windows 用户" w:date="2021-11-22T14:58:00Z"/>
                <w:rFonts w:cs="Times New Roman"/>
                <w:sz w:val="20"/>
                <w:szCs w:val="22"/>
              </w:rPr>
            </w:pPr>
            <w:ins w:id="929" w:author="Windows 用户" w:date="2021-11-22T14:58:00Z">
              <w:r>
                <w:rPr>
                  <w:rFonts w:cs="Times New Roman" w:hint="eastAsia"/>
                  <w:sz w:val="20"/>
                  <w:szCs w:val="22"/>
                </w:rPr>
                <w:lastRenderedPageBreak/>
                <w:t>CPU</w:t>
              </w:r>
            </w:ins>
          </w:p>
        </w:tc>
        <w:tc>
          <w:tcPr>
            <w:tcW w:w="119" w:type="pct"/>
            <w:tcBorders>
              <w:top w:val="single" w:sz="4" w:space="0" w:color="auto"/>
              <w:left w:val="nil"/>
              <w:bottom w:val="single" w:sz="4" w:space="0" w:color="auto"/>
              <w:right w:val="nil"/>
            </w:tcBorders>
            <w:tcPrChange w:id="930" w:author="Windows 用户" w:date="2021-11-22T15:03:00Z">
              <w:tcPr>
                <w:tcW w:w="119" w:type="pct"/>
                <w:tcBorders>
                  <w:top w:val="single" w:sz="4" w:space="0" w:color="auto"/>
                  <w:left w:val="nil"/>
                  <w:bottom w:val="single" w:sz="4" w:space="0" w:color="auto"/>
                  <w:right w:val="nil"/>
                </w:tcBorders>
              </w:tcPr>
            </w:tcPrChange>
          </w:tcPr>
          <w:p w14:paraId="7CEA0AA1" w14:textId="77777777" w:rsidR="00494483" w:rsidRDefault="00494483" w:rsidP="005A6EC5">
            <w:pPr>
              <w:spacing w:line="240" w:lineRule="auto"/>
              <w:ind w:firstLineChars="0" w:firstLine="0"/>
              <w:jc w:val="center"/>
              <w:rPr>
                <w:ins w:id="931" w:author="Windows 用户" w:date="2021-11-22T15:00:00Z"/>
                <w:rFonts w:cs="Times New Roman"/>
                <w:sz w:val="20"/>
                <w:szCs w:val="22"/>
              </w:rPr>
            </w:pPr>
          </w:p>
        </w:tc>
        <w:tc>
          <w:tcPr>
            <w:tcW w:w="616" w:type="pct"/>
            <w:tcBorders>
              <w:top w:val="single" w:sz="4" w:space="0" w:color="auto"/>
              <w:left w:val="nil"/>
              <w:bottom w:val="single" w:sz="4" w:space="0" w:color="auto"/>
              <w:right w:val="nil"/>
            </w:tcBorders>
            <w:vAlign w:val="center"/>
            <w:tcPrChange w:id="932" w:author="Windows 用户" w:date="2021-11-22T15:03:00Z">
              <w:tcPr>
                <w:tcW w:w="616" w:type="pct"/>
                <w:tcBorders>
                  <w:top w:val="single" w:sz="4" w:space="0" w:color="auto"/>
                  <w:left w:val="nil"/>
                  <w:bottom w:val="single" w:sz="4" w:space="0" w:color="auto"/>
                  <w:right w:val="nil"/>
                </w:tcBorders>
                <w:vAlign w:val="center"/>
              </w:tcPr>
            </w:tcPrChange>
          </w:tcPr>
          <w:p w14:paraId="35FFB3C5" w14:textId="5386AA02" w:rsidR="00494483" w:rsidRPr="009167FC" w:rsidRDefault="00494483" w:rsidP="009167FC">
            <w:pPr>
              <w:spacing w:line="240" w:lineRule="auto"/>
              <w:ind w:firstLineChars="0" w:firstLine="0"/>
              <w:jc w:val="center"/>
              <w:rPr>
                <w:ins w:id="933" w:author="Windows 用户" w:date="2021-11-22T14:58:00Z"/>
                <w:rFonts w:cs="Times New Roman"/>
                <w:sz w:val="20"/>
                <w:szCs w:val="22"/>
              </w:rPr>
            </w:pPr>
            <w:commentRangeStart w:id="934"/>
            <w:ins w:id="935" w:author="Windows 用户" w:date="2021-11-22T14:58:00Z">
              <w:r>
                <w:rPr>
                  <w:rFonts w:cs="Times New Roman" w:hint="eastAsia"/>
                  <w:sz w:val="20"/>
                  <w:szCs w:val="22"/>
                </w:rPr>
                <w:t>A</w:t>
              </w:r>
              <w:r>
                <w:rPr>
                  <w:rFonts w:cs="Times New Roman"/>
                  <w:sz w:val="20"/>
                  <w:szCs w:val="22"/>
                </w:rPr>
                <w:t>RD</w:t>
              </w:r>
            </w:ins>
            <w:commentRangeEnd w:id="934"/>
            <w:ins w:id="936" w:author="Windows 用户" w:date="2021-11-22T15:01:00Z">
              <w:r w:rsidR="00813FF5">
                <w:rPr>
                  <w:rStyle w:val="af0"/>
                </w:rPr>
                <w:commentReference w:id="934"/>
              </w:r>
            </w:ins>
          </w:p>
        </w:tc>
      </w:tr>
      <w:tr w:rsidR="002A2A9D" w:rsidRPr="005A6EC5" w14:paraId="665EB6A0" w14:textId="2DA05326" w:rsidTr="005E643A">
        <w:tblPrEx>
          <w:tblW w:w="5501" w:type="pct"/>
          <w:jc w:val="center"/>
          <w:tblBorders>
            <w:left w:val="none" w:sz="0" w:space="0" w:color="auto"/>
            <w:right w:val="none" w:sz="0" w:space="0" w:color="auto"/>
            <w:insideH w:val="none" w:sz="0" w:space="0" w:color="auto"/>
            <w:insideV w:val="none" w:sz="0" w:space="0" w:color="auto"/>
          </w:tblBorders>
          <w:tblPrExChange w:id="937"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38" w:author="Windows 用户" w:date="2021-11-22T14:55:00Z"/>
          <w:trPrChange w:id="939" w:author="Windows 用户" w:date="2021-11-22T15:03:00Z">
            <w:trPr>
              <w:jc w:val="center"/>
            </w:trPr>
          </w:trPrChange>
        </w:trPr>
        <w:tc>
          <w:tcPr>
            <w:tcW w:w="436" w:type="pct"/>
            <w:vMerge w:val="restart"/>
            <w:tcBorders>
              <w:top w:val="single" w:sz="4" w:space="0" w:color="auto"/>
              <w:left w:val="nil"/>
              <w:bottom w:val="nil"/>
              <w:right w:val="nil"/>
            </w:tcBorders>
            <w:vAlign w:val="center"/>
            <w:hideMark/>
            <w:tcPrChange w:id="940" w:author="Windows 用户" w:date="2021-11-22T15:03:00Z">
              <w:tcPr>
                <w:tcW w:w="436" w:type="pct"/>
                <w:vMerge w:val="restart"/>
                <w:tcBorders>
                  <w:top w:val="single" w:sz="4" w:space="0" w:color="auto"/>
                  <w:left w:val="nil"/>
                  <w:bottom w:val="nil"/>
                  <w:right w:val="nil"/>
                </w:tcBorders>
                <w:vAlign w:val="center"/>
                <w:hideMark/>
              </w:tcPr>
            </w:tcPrChange>
          </w:tcPr>
          <w:p w14:paraId="0859292F" w14:textId="77777777" w:rsidR="00494483" w:rsidRPr="005A6EC5" w:rsidRDefault="00494483" w:rsidP="00E919B4">
            <w:pPr>
              <w:spacing w:line="240" w:lineRule="auto"/>
              <w:ind w:firstLineChars="0" w:firstLine="0"/>
              <w:jc w:val="center"/>
              <w:rPr>
                <w:ins w:id="941" w:author="Windows 用户" w:date="2021-11-22T14:55:00Z"/>
                <w:rFonts w:cs="Times New Roman"/>
                <w:sz w:val="20"/>
                <w:szCs w:val="22"/>
                <w:rPrChange w:id="942" w:author="Windows 用户" w:date="2021-11-22T14:57:00Z">
                  <w:rPr>
                    <w:ins w:id="943" w:author="Windows 用户" w:date="2021-11-22T14:55:00Z"/>
                    <w:rFonts w:cs="Times New Roman"/>
                    <w:szCs w:val="22"/>
                  </w:rPr>
                </w:rPrChange>
              </w:rPr>
            </w:pPr>
            <w:ins w:id="944" w:author="Windows 用户" w:date="2021-11-22T14:55:00Z">
              <w:r w:rsidRPr="005A6EC5">
                <w:rPr>
                  <w:rFonts w:cs="Times New Roman"/>
                  <w:sz w:val="20"/>
                  <w:szCs w:val="22"/>
                  <w:rPrChange w:id="945" w:author="Windows 用户" w:date="2021-11-22T14:57:00Z">
                    <w:rPr>
                      <w:rFonts w:cs="Times New Roman"/>
                      <w:szCs w:val="22"/>
                    </w:rPr>
                  </w:rPrChange>
                </w:rPr>
                <w:t>J30</w:t>
              </w:r>
            </w:ins>
          </w:p>
        </w:tc>
        <w:tc>
          <w:tcPr>
            <w:tcW w:w="988" w:type="pct"/>
            <w:tcBorders>
              <w:top w:val="single" w:sz="4" w:space="0" w:color="auto"/>
              <w:left w:val="nil"/>
              <w:bottom w:val="nil"/>
              <w:right w:val="nil"/>
            </w:tcBorders>
            <w:vAlign w:val="center"/>
            <w:hideMark/>
            <w:tcPrChange w:id="946" w:author="Windows 用户" w:date="2021-11-22T15:03:00Z">
              <w:tcPr>
                <w:tcW w:w="468" w:type="pct"/>
                <w:tcBorders>
                  <w:top w:val="single" w:sz="4" w:space="0" w:color="auto"/>
                  <w:left w:val="nil"/>
                  <w:bottom w:val="nil"/>
                  <w:right w:val="nil"/>
                </w:tcBorders>
                <w:vAlign w:val="center"/>
                <w:hideMark/>
              </w:tcPr>
            </w:tcPrChange>
          </w:tcPr>
          <w:p w14:paraId="5F8DB5C2" w14:textId="77777777" w:rsidR="00494483" w:rsidRPr="005A6EC5" w:rsidRDefault="00494483" w:rsidP="00E919B4">
            <w:pPr>
              <w:spacing w:line="240" w:lineRule="auto"/>
              <w:ind w:firstLineChars="0" w:firstLine="0"/>
              <w:jc w:val="center"/>
              <w:rPr>
                <w:ins w:id="947" w:author="Windows 用户" w:date="2021-11-22T14:55:00Z"/>
                <w:rFonts w:cs="Times New Roman"/>
                <w:sz w:val="20"/>
                <w:szCs w:val="22"/>
                <w:rPrChange w:id="948" w:author="Windows 用户" w:date="2021-11-22T14:57:00Z">
                  <w:rPr>
                    <w:ins w:id="949" w:author="Windows 用户" w:date="2021-11-22T14:55:00Z"/>
                    <w:rFonts w:cs="Times New Roman"/>
                    <w:szCs w:val="22"/>
                  </w:rPr>
                </w:rPrChange>
              </w:rPr>
            </w:pPr>
            <m:oMathPara>
              <m:oMath>
                <m:r>
                  <w:ins w:id="950" w:author="Windows 用户" w:date="2021-11-22T14:55:00Z">
                    <w:rPr>
                      <w:rFonts w:ascii="Cambria Math" w:hAnsi="Cambria Math"/>
                      <w:sz w:val="20"/>
                      <w:rPrChange w:id="951" w:author="Windows 用户" w:date="2021-11-22T14:57:00Z">
                        <w:rPr>
                          <w:rFonts w:ascii="Cambria Math" w:hAnsi="Cambria Math"/>
                        </w:rPr>
                      </w:rPrChange>
                    </w:rPr>
                    <m:t>1.0×</m:t>
                  </w:ins>
                </m:r>
                <m:sSub>
                  <m:sSubPr>
                    <m:ctrlPr>
                      <w:ins w:id="952" w:author="Windows 用户" w:date="2021-11-22T14:55:00Z">
                        <w:rPr>
                          <w:rFonts w:ascii="Cambria Math" w:hAnsi="Cambria Math"/>
                          <w:i/>
                          <w:sz w:val="20"/>
                        </w:rPr>
                      </w:ins>
                    </m:ctrlPr>
                  </m:sSubPr>
                  <m:e>
                    <m:r>
                      <w:ins w:id="953" w:author="Windows 用户" w:date="2021-11-22T14:55:00Z">
                        <w:rPr>
                          <w:rFonts w:ascii="Cambria Math" w:hAnsi="Cambria Math"/>
                          <w:sz w:val="20"/>
                          <w:rPrChange w:id="954" w:author="Windows 用户" w:date="2021-11-22T14:57:00Z">
                            <w:rPr>
                              <w:rFonts w:ascii="Cambria Math" w:hAnsi="Cambria Math"/>
                            </w:rPr>
                          </w:rPrChange>
                        </w:rPr>
                        <m:t>es</m:t>
                      </w:ins>
                    </m:r>
                  </m:e>
                  <m:sub>
                    <m:r>
                      <w:ins w:id="955" w:author="Windows 用户" w:date="2021-11-22T14:55:00Z">
                        <w:rPr>
                          <w:rFonts w:ascii="Cambria Math" w:hAnsi="Cambria Math"/>
                          <w:sz w:val="20"/>
                          <w:rPrChange w:id="956" w:author="Windows 用户" w:date="2021-11-22T14:57:00Z">
                            <w:rPr>
                              <w:rFonts w:ascii="Cambria Math" w:hAnsi="Cambria Math"/>
                            </w:rPr>
                          </w:rPrChange>
                        </w:rPr>
                        <m:t>n+1</m:t>
                      </w:ins>
                    </m:r>
                  </m:sub>
                </m:sSub>
              </m:oMath>
            </m:oMathPara>
          </w:p>
        </w:tc>
        <w:tc>
          <w:tcPr>
            <w:tcW w:w="502" w:type="pct"/>
            <w:tcBorders>
              <w:top w:val="single" w:sz="4" w:space="0" w:color="auto"/>
              <w:left w:val="nil"/>
              <w:bottom w:val="nil"/>
              <w:right w:val="nil"/>
            </w:tcBorders>
            <w:vAlign w:val="center"/>
            <w:tcPrChange w:id="957" w:author="Windows 用户" w:date="2021-11-22T15:03:00Z">
              <w:tcPr>
                <w:tcW w:w="1066" w:type="pct"/>
                <w:gridSpan w:val="2"/>
                <w:tcBorders>
                  <w:top w:val="single" w:sz="4" w:space="0" w:color="auto"/>
                  <w:left w:val="nil"/>
                  <w:bottom w:val="nil"/>
                  <w:right w:val="nil"/>
                </w:tcBorders>
                <w:vAlign w:val="center"/>
              </w:tcPr>
            </w:tcPrChange>
          </w:tcPr>
          <w:p w14:paraId="5A82AA78" w14:textId="5FFD4E94" w:rsidR="00494483" w:rsidRPr="005A6EC5" w:rsidRDefault="007F19CD" w:rsidP="00E919B4">
            <w:pPr>
              <w:spacing w:line="240" w:lineRule="auto"/>
              <w:ind w:firstLineChars="0" w:firstLine="0"/>
              <w:jc w:val="center"/>
              <w:rPr>
                <w:ins w:id="958" w:author="Windows 用户" w:date="2021-11-22T14:55:00Z"/>
                <w:rFonts w:cs="Times New Roman"/>
                <w:sz w:val="20"/>
                <w:szCs w:val="22"/>
                <w:highlight w:val="yellow"/>
                <w:rPrChange w:id="959" w:author="Windows 用户" w:date="2021-11-22T14:57:00Z">
                  <w:rPr>
                    <w:ins w:id="960" w:author="Windows 用户" w:date="2021-11-22T14:55:00Z"/>
                    <w:rFonts w:cs="Times New Roman"/>
                    <w:szCs w:val="22"/>
                    <w:highlight w:val="yellow"/>
                  </w:rPr>
                </w:rPrChange>
              </w:rPr>
            </w:pPr>
            <w:ins w:id="961" w:author="Windows 用户" w:date="2021-12-23T19:34:00Z">
              <w:r>
                <w:rPr>
                  <w:rFonts w:cs="Times New Roman" w:hint="eastAsia"/>
                  <w:sz w:val="20"/>
                  <w:szCs w:val="22"/>
                  <w:highlight w:val="yellow"/>
                </w:rPr>
                <w:t>10</w:t>
              </w:r>
              <w:r>
                <w:rPr>
                  <w:rFonts w:cs="Times New Roman"/>
                  <w:sz w:val="20"/>
                  <w:szCs w:val="22"/>
                  <w:highlight w:val="yellow"/>
                </w:rPr>
                <w:t>7</w:t>
              </w:r>
            </w:ins>
          </w:p>
        </w:tc>
        <w:tc>
          <w:tcPr>
            <w:tcW w:w="502" w:type="pct"/>
            <w:tcBorders>
              <w:top w:val="single" w:sz="4" w:space="0" w:color="auto"/>
              <w:left w:val="nil"/>
              <w:bottom w:val="nil"/>
              <w:right w:val="nil"/>
            </w:tcBorders>
            <w:vAlign w:val="center"/>
            <w:tcPrChange w:id="962" w:author="Windows 用户" w:date="2021-11-22T15:03:00Z">
              <w:tcPr>
                <w:tcW w:w="329" w:type="pct"/>
                <w:tcBorders>
                  <w:top w:val="single" w:sz="4" w:space="0" w:color="auto"/>
                  <w:left w:val="nil"/>
                  <w:bottom w:val="nil"/>
                  <w:right w:val="nil"/>
                </w:tcBorders>
                <w:vAlign w:val="center"/>
              </w:tcPr>
            </w:tcPrChange>
          </w:tcPr>
          <w:p w14:paraId="61D29303" w14:textId="4B7305C4" w:rsidR="00494483" w:rsidRPr="005A6EC5" w:rsidRDefault="007F19CD" w:rsidP="00E919B4">
            <w:pPr>
              <w:spacing w:line="240" w:lineRule="auto"/>
              <w:ind w:firstLineChars="0" w:firstLine="0"/>
              <w:jc w:val="center"/>
              <w:rPr>
                <w:ins w:id="963" w:author="Windows 用户" w:date="2021-11-22T14:55:00Z"/>
                <w:rFonts w:cs="Times New Roman"/>
                <w:sz w:val="20"/>
                <w:szCs w:val="22"/>
                <w:highlight w:val="yellow"/>
                <w:rPrChange w:id="964" w:author="Windows 用户" w:date="2021-11-22T14:57:00Z">
                  <w:rPr>
                    <w:ins w:id="965" w:author="Windows 用户" w:date="2021-11-22T14:55:00Z"/>
                    <w:rFonts w:cs="Times New Roman"/>
                    <w:szCs w:val="22"/>
                    <w:highlight w:val="yellow"/>
                  </w:rPr>
                </w:rPrChange>
              </w:rPr>
            </w:pPr>
            <w:ins w:id="966" w:author="Windows 用户" w:date="2021-12-23T19:34:00Z">
              <w:r>
                <w:rPr>
                  <w:rFonts w:cs="Times New Roman" w:hint="eastAsia"/>
                  <w:sz w:val="20"/>
                  <w:szCs w:val="22"/>
                  <w:highlight w:val="yellow"/>
                </w:rPr>
                <w:t>3</w:t>
              </w:r>
              <w:r>
                <w:rPr>
                  <w:rFonts w:cs="Times New Roman"/>
                  <w:sz w:val="20"/>
                  <w:szCs w:val="22"/>
                  <w:highlight w:val="yellow"/>
                </w:rPr>
                <w:t>51</w:t>
              </w:r>
            </w:ins>
            <w:ins w:id="967" w:author="Windows 用户" w:date="2021-12-23T19:35:00Z">
              <w:r>
                <w:rPr>
                  <w:rFonts w:cs="Times New Roman" w:hint="eastAsia"/>
                  <w:sz w:val="20"/>
                  <w:szCs w:val="22"/>
                  <w:highlight w:val="yellow"/>
                </w:rPr>
                <w:t>+</w:t>
              </w:r>
              <w:r>
                <w:rPr>
                  <w:rFonts w:cs="Times New Roman"/>
                  <w:sz w:val="20"/>
                  <w:szCs w:val="22"/>
                  <w:highlight w:val="yellow"/>
                </w:rPr>
                <w:t>2</w:t>
              </w:r>
            </w:ins>
          </w:p>
        </w:tc>
        <w:tc>
          <w:tcPr>
            <w:tcW w:w="324" w:type="pct"/>
            <w:tcBorders>
              <w:top w:val="single" w:sz="4" w:space="0" w:color="auto"/>
              <w:left w:val="nil"/>
              <w:bottom w:val="nil"/>
              <w:right w:val="nil"/>
            </w:tcBorders>
            <w:vAlign w:val="center"/>
            <w:tcPrChange w:id="968" w:author="Windows 用户" w:date="2021-11-22T15:03:00Z">
              <w:tcPr>
                <w:tcW w:w="324" w:type="pct"/>
                <w:tcBorders>
                  <w:top w:val="single" w:sz="4" w:space="0" w:color="auto"/>
                  <w:left w:val="nil"/>
                  <w:bottom w:val="nil"/>
                  <w:right w:val="nil"/>
                </w:tcBorders>
                <w:vAlign w:val="center"/>
              </w:tcPr>
            </w:tcPrChange>
          </w:tcPr>
          <w:p w14:paraId="0E9457C0" w14:textId="77777777" w:rsidR="00494483" w:rsidRPr="005A6EC5" w:rsidRDefault="00494483" w:rsidP="00E919B4">
            <w:pPr>
              <w:spacing w:line="240" w:lineRule="auto"/>
              <w:ind w:firstLineChars="0" w:firstLine="0"/>
              <w:jc w:val="center"/>
              <w:rPr>
                <w:ins w:id="969" w:author="Windows 用户" w:date="2021-11-22T14:57:00Z"/>
                <w:rFonts w:cs="Times New Roman"/>
                <w:sz w:val="20"/>
                <w:szCs w:val="22"/>
                <w:rPrChange w:id="970" w:author="Windows 用户" w:date="2021-11-22T14:57:00Z">
                  <w:rPr>
                    <w:ins w:id="971" w:author="Windows 用户" w:date="2021-11-22T14:57:00Z"/>
                    <w:rFonts w:cs="Times New Roman"/>
                    <w:szCs w:val="22"/>
                  </w:rPr>
                </w:rPrChange>
              </w:rPr>
            </w:pPr>
          </w:p>
        </w:tc>
        <w:tc>
          <w:tcPr>
            <w:tcW w:w="119" w:type="pct"/>
            <w:tcBorders>
              <w:top w:val="single" w:sz="4" w:space="0" w:color="auto"/>
              <w:left w:val="nil"/>
              <w:bottom w:val="nil"/>
              <w:right w:val="nil"/>
            </w:tcBorders>
            <w:tcPrChange w:id="972" w:author="Windows 用户" w:date="2021-11-22T15:03:00Z">
              <w:tcPr>
                <w:tcW w:w="127" w:type="pct"/>
                <w:tcBorders>
                  <w:top w:val="single" w:sz="4" w:space="0" w:color="auto"/>
                  <w:left w:val="nil"/>
                  <w:bottom w:val="nil"/>
                  <w:right w:val="nil"/>
                </w:tcBorders>
              </w:tcPr>
            </w:tcPrChange>
          </w:tcPr>
          <w:p w14:paraId="451A3152" w14:textId="77777777" w:rsidR="00494483" w:rsidRPr="00FB721D" w:rsidRDefault="00494483" w:rsidP="00E919B4">
            <w:pPr>
              <w:spacing w:line="240" w:lineRule="auto"/>
              <w:ind w:firstLineChars="0" w:firstLine="0"/>
              <w:jc w:val="center"/>
              <w:rPr>
                <w:ins w:id="973" w:author="Windows 用户" w:date="2021-11-22T15:00:00Z"/>
                <w:rFonts w:cs="Times New Roman"/>
                <w:sz w:val="20"/>
                <w:szCs w:val="22"/>
              </w:rPr>
            </w:pPr>
          </w:p>
        </w:tc>
        <w:tc>
          <w:tcPr>
            <w:tcW w:w="569" w:type="pct"/>
            <w:tcBorders>
              <w:top w:val="single" w:sz="4" w:space="0" w:color="auto"/>
              <w:left w:val="nil"/>
              <w:bottom w:val="nil"/>
              <w:right w:val="nil"/>
            </w:tcBorders>
            <w:vAlign w:val="center"/>
            <w:tcPrChange w:id="974" w:author="Windows 用户" w:date="2021-11-22T15:03:00Z">
              <w:tcPr>
                <w:tcW w:w="656" w:type="pct"/>
                <w:gridSpan w:val="2"/>
                <w:tcBorders>
                  <w:top w:val="single" w:sz="4" w:space="0" w:color="auto"/>
                  <w:left w:val="nil"/>
                  <w:bottom w:val="nil"/>
                  <w:right w:val="nil"/>
                </w:tcBorders>
                <w:vAlign w:val="center"/>
              </w:tcPr>
            </w:tcPrChange>
          </w:tcPr>
          <w:p w14:paraId="19CCAAB2" w14:textId="01842208" w:rsidR="00494483" w:rsidRPr="005A6EC5" w:rsidRDefault="00494483" w:rsidP="00E919B4">
            <w:pPr>
              <w:spacing w:line="240" w:lineRule="auto"/>
              <w:ind w:firstLineChars="0" w:firstLine="0"/>
              <w:jc w:val="center"/>
              <w:rPr>
                <w:ins w:id="975" w:author="Windows 用户" w:date="2021-11-22T14:55:00Z"/>
                <w:rFonts w:cs="Times New Roman"/>
                <w:sz w:val="20"/>
                <w:szCs w:val="22"/>
                <w:rPrChange w:id="976" w:author="Windows 用户" w:date="2021-11-22T14:57:00Z">
                  <w:rPr>
                    <w:ins w:id="977" w:author="Windows 用户" w:date="2021-11-22T14:55:00Z"/>
                    <w:rFonts w:cs="Times New Roman"/>
                    <w:szCs w:val="22"/>
                  </w:rPr>
                </w:rPrChange>
              </w:rPr>
            </w:pPr>
            <w:ins w:id="978" w:author="Windows 用户" w:date="2021-11-22T14:59:00Z">
              <w:r w:rsidRPr="00FB721D">
                <w:rPr>
                  <w:rFonts w:cs="Times New Roman"/>
                  <w:sz w:val="20"/>
                  <w:szCs w:val="22"/>
                </w:rPr>
                <w:t>271</w:t>
              </w:r>
            </w:ins>
          </w:p>
        </w:tc>
        <w:tc>
          <w:tcPr>
            <w:tcW w:w="502" w:type="pct"/>
            <w:tcBorders>
              <w:top w:val="single" w:sz="4" w:space="0" w:color="auto"/>
              <w:left w:val="nil"/>
              <w:bottom w:val="nil"/>
              <w:right w:val="nil"/>
            </w:tcBorders>
            <w:vAlign w:val="center"/>
            <w:tcPrChange w:id="979" w:author="Windows 用户" w:date="2021-11-22T15:03:00Z">
              <w:tcPr>
                <w:tcW w:w="507" w:type="pct"/>
                <w:tcBorders>
                  <w:top w:val="single" w:sz="4" w:space="0" w:color="auto"/>
                  <w:left w:val="nil"/>
                  <w:bottom w:val="nil"/>
                  <w:right w:val="nil"/>
                </w:tcBorders>
                <w:vAlign w:val="center"/>
              </w:tcPr>
            </w:tcPrChange>
          </w:tcPr>
          <w:p w14:paraId="5BBD3C4A" w14:textId="077F87E1" w:rsidR="00494483" w:rsidRPr="005A6EC5" w:rsidRDefault="00494483" w:rsidP="00E919B4">
            <w:pPr>
              <w:spacing w:line="240" w:lineRule="auto"/>
              <w:ind w:firstLineChars="0" w:firstLine="0"/>
              <w:jc w:val="center"/>
              <w:rPr>
                <w:ins w:id="980" w:author="Windows 用户" w:date="2021-11-22T14:55:00Z"/>
                <w:rFonts w:cs="Times New Roman"/>
                <w:sz w:val="20"/>
                <w:szCs w:val="22"/>
                <w:rPrChange w:id="981" w:author="Windows 用户" w:date="2021-11-22T14:57:00Z">
                  <w:rPr>
                    <w:ins w:id="982" w:author="Windows 用户" w:date="2021-11-22T14:55:00Z"/>
                    <w:rFonts w:cs="Times New Roman"/>
                    <w:szCs w:val="22"/>
                  </w:rPr>
                </w:rPrChange>
              </w:rPr>
            </w:pPr>
            <w:ins w:id="983" w:author="Windows 用户" w:date="2021-11-22T14:59:00Z">
              <w:r w:rsidRPr="00FB721D">
                <w:rPr>
                  <w:rFonts w:cs="Times New Roman"/>
                  <w:sz w:val="20"/>
                  <w:szCs w:val="22"/>
                </w:rPr>
                <w:t>209</w:t>
              </w:r>
            </w:ins>
          </w:p>
        </w:tc>
        <w:tc>
          <w:tcPr>
            <w:tcW w:w="324" w:type="pct"/>
            <w:tcBorders>
              <w:top w:val="single" w:sz="4" w:space="0" w:color="auto"/>
              <w:left w:val="nil"/>
              <w:bottom w:val="nil"/>
              <w:right w:val="nil"/>
            </w:tcBorders>
            <w:vAlign w:val="center"/>
            <w:tcPrChange w:id="984" w:author="Windows 用户" w:date="2021-11-22T15:03:00Z">
              <w:tcPr>
                <w:tcW w:w="353" w:type="pct"/>
                <w:tcBorders>
                  <w:top w:val="single" w:sz="4" w:space="0" w:color="auto"/>
                  <w:left w:val="nil"/>
                  <w:bottom w:val="nil"/>
                  <w:right w:val="nil"/>
                </w:tcBorders>
                <w:vAlign w:val="center"/>
              </w:tcPr>
            </w:tcPrChange>
          </w:tcPr>
          <w:p w14:paraId="68F3E6DB" w14:textId="77777777" w:rsidR="00494483" w:rsidRPr="009167FC" w:rsidRDefault="00494483" w:rsidP="00E919B4">
            <w:pPr>
              <w:spacing w:line="240" w:lineRule="auto"/>
              <w:ind w:firstLineChars="0" w:firstLine="0"/>
              <w:jc w:val="center"/>
              <w:rPr>
                <w:ins w:id="985" w:author="Windows 用户" w:date="2021-11-22T14:58:00Z"/>
                <w:rFonts w:cs="Times New Roman"/>
                <w:sz w:val="20"/>
                <w:szCs w:val="22"/>
              </w:rPr>
            </w:pPr>
          </w:p>
        </w:tc>
        <w:tc>
          <w:tcPr>
            <w:tcW w:w="119" w:type="pct"/>
            <w:tcBorders>
              <w:top w:val="single" w:sz="4" w:space="0" w:color="auto"/>
              <w:left w:val="nil"/>
              <w:bottom w:val="nil"/>
              <w:right w:val="nil"/>
            </w:tcBorders>
            <w:tcPrChange w:id="986" w:author="Windows 用户" w:date="2021-11-22T15:03:00Z">
              <w:tcPr>
                <w:tcW w:w="119" w:type="pct"/>
                <w:tcBorders>
                  <w:top w:val="single" w:sz="4" w:space="0" w:color="auto"/>
                  <w:left w:val="nil"/>
                  <w:bottom w:val="nil"/>
                  <w:right w:val="nil"/>
                </w:tcBorders>
              </w:tcPr>
            </w:tcPrChange>
          </w:tcPr>
          <w:p w14:paraId="4DEF4D64" w14:textId="77777777" w:rsidR="00494483" w:rsidRPr="005A6EC5" w:rsidRDefault="00494483" w:rsidP="00E919B4">
            <w:pPr>
              <w:spacing w:line="240" w:lineRule="auto"/>
              <w:ind w:firstLineChars="0" w:firstLine="0"/>
              <w:jc w:val="center"/>
              <w:rPr>
                <w:ins w:id="987" w:author="Windows 用户" w:date="2021-11-22T15:00:00Z"/>
                <w:rFonts w:cs="Times New Roman"/>
                <w:sz w:val="20"/>
                <w:szCs w:val="22"/>
              </w:rPr>
            </w:pPr>
          </w:p>
        </w:tc>
        <w:tc>
          <w:tcPr>
            <w:tcW w:w="616" w:type="pct"/>
            <w:tcBorders>
              <w:top w:val="single" w:sz="4" w:space="0" w:color="auto"/>
              <w:left w:val="nil"/>
              <w:bottom w:val="nil"/>
              <w:right w:val="nil"/>
            </w:tcBorders>
            <w:vAlign w:val="center"/>
            <w:tcPrChange w:id="988" w:author="Windows 用户" w:date="2021-11-22T15:03:00Z">
              <w:tcPr>
                <w:tcW w:w="616" w:type="pct"/>
                <w:tcBorders>
                  <w:top w:val="single" w:sz="4" w:space="0" w:color="auto"/>
                  <w:left w:val="nil"/>
                  <w:bottom w:val="nil"/>
                  <w:right w:val="nil"/>
                </w:tcBorders>
                <w:vAlign w:val="center"/>
              </w:tcPr>
            </w:tcPrChange>
          </w:tcPr>
          <w:p w14:paraId="7AA2B6B0" w14:textId="39A6C564" w:rsidR="00494483" w:rsidRPr="005A6EC5" w:rsidRDefault="00494483" w:rsidP="00E919B4">
            <w:pPr>
              <w:spacing w:line="240" w:lineRule="auto"/>
              <w:ind w:firstLineChars="0" w:firstLine="0"/>
              <w:jc w:val="center"/>
              <w:rPr>
                <w:ins w:id="989" w:author="Windows 用户" w:date="2021-11-22T14:58:00Z"/>
                <w:rFonts w:cs="Times New Roman"/>
                <w:sz w:val="20"/>
                <w:szCs w:val="22"/>
              </w:rPr>
            </w:pPr>
          </w:p>
        </w:tc>
      </w:tr>
      <w:tr w:rsidR="002A2A9D" w:rsidRPr="005A6EC5" w14:paraId="1750B8FA" w14:textId="4F476EA1" w:rsidTr="005E643A">
        <w:tblPrEx>
          <w:tblW w:w="5501" w:type="pct"/>
          <w:jc w:val="center"/>
          <w:tblBorders>
            <w:left w:val="none" w:sz="0" w:space="0" w:color="auto"/>
            <w:right w:val="none" w:sz="0" w:space="0" w:color="auto"/>
            <w:insideH w:val="none" w:sz="0" w:space="0" w:color="auto"/>
            <w:insideV w:val="none" w:sz="0" w:space="0" w:color="auto"/>
          </w:tblBorders>
          <w:tblPrExChange w:id="990"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991" w:author="Windows 用户" w:date="2021-11-22T14:55:00Z"/>
          <w:trPrChange w:id="992" w:author="Windows 用户" w:date="2021-11-22T15:03:00Z">
            <w:trPr>
              <w:jc w:val="center"/>
            </w:trPr>
          </w:trPrChange>
        </w:trPr>
        <w:tc>
          <w:tcPr>
            <w:tcW w:w="436" w:type="pct"/>
            <w:vMerge/>
            <w:tcBorders>
              <w:top w:val="single" w:sz="4" w:space="0" w:color="auto"/>
              <w:left w:val="nil"/>
              <w:bottom w:val="nil"/>
              <w:right w:val="nil"/>
            </w:tcBorders>
            <w:vAlign w:val="center"/>
            <w:hideMark/>
            <w:tcPrChange w:id="993" w:author="Windows 用户" w:date="2021-11-22T15:03:00Z">
              <w:tcPr>
                <w:tcW w:w="436" w:type="pct"/>
                <w:vMerge/>
                <w:tcBorders>
                  <w:top w:val="single" w:sz="4" w:space="0" w:color="auto"/>
                  <w:left w:val="nil"/>
                  <w:bottom w:val="nil"/>
                  <w:right w:val="nil"/>
                </w:tcBorders>
                <w:vAlign w:val="center"/>
                <w:hideMark/>
              </w:tcPr>
            </w:tcPrChange>
          </w:tcPr>
          <w:p w14:paraId="5A90FE7A" w14:textId="77777777" w:rsidR="00494483" w:rsidRPr="005A6EC5" w:rsidRDefault="00494483" w:rsidP="00E919B4">
            <w:pPr>
              <w:widowControl/>
              <w:spacing w:line="240" w:lineRule="auto"/>
              <w:ind w:firstLineChars="0" w:firstLine="0"/>
              <w:jc w:val="center"/>
              <w:rPr>
                <w:ins w:id="994" w:author="Windows 用户" w:date="2021-11-22T14:55:00Z"/>
                <w:rFonts w:cs="Times New Roman"/>
                <w:sz w:val="20"/>
                <w:szCs w:val="22"/>
                <w:rPrChange w:id="995" w:author="Windows 用户" w:date="2021-11-22T14:57:00Z">
                  <w:rPr>
                    <w:ins w:id="996" w:author="Windows 用户" w:date="2021-11-22T14:55:00Z"/>
                    <w:rFonts w:cs="Times New Roman"/>
                    <w:szCs w:val="22"/>
                  </w:rPr>
                </w:rPrChange>
              </w:rPr>
            </w:pPr>
          </w:p>
        </w:tc>
        <w:tc>
          <w:tcPr>
            <w:tcW w:w="988" w:type="pct"/>
            <w:tcBorders>
              <w:top w:val="nil"/>
              <w:left w:val="nil"/>
              <w:bottom w:val="nil"/>
              <w:right w:val="nil"/>
            </w:tcBorders>
            <w:vAlign w:val="center"/>
            <w:hideMark/>
            <w:tcPrChange w:id="997" w:author="Windows 用户" w:date="2021-11-22T15:03:00Z">
              <w:tcPr>
                <w:tcW w:w="468" w:type="pct"/>
                <w:tcBorders>
                  <w:top w:val="nil"/>
                  <w:left w:val="nil"/>
                  <w:bottom w:val="nil"/>
                  <w:right w:val="nil"/>
                </w:tcBorders>
                <w:vAlign w:val="center"/>
                <w:hideMark/>
              </w:tcPr>
            </w:tcPrChange>
          </w:tcPr>
          <w:p w14:paraId="077F6CCF" w14:textId="77777777" w:rsidR="00494483" w:rsidRPr="005A6EC5" w:rsidRDefault="00494483" w:rsidP="00E919B4">
            <w:pPr>
              <w:spacing w:line="240" w:lineRule="auto"/>
              <w:ind w:firstLineChars="0" w:firstLine="0"/>
              <w:jc w:val="center"/>
              <w:rPr>
                <w:ins w:id="998" w:author="Windows 用户" w:date="2021-11-22T14:55:00Z"/>
                <w:rFonts w:cs="Times New Roman"/>
                <w:sz w:val="20"/>
                <w:szCs w:val="22"/>
                <w:rPrChange w:id="999" w:author="Windows 用户" w:date="2021-11-22T14:57:00Z">
                  <w:rPr>
                    <w:ins w:id="1000" w:author="Windows 用户" w:date="2021-11-22T14:55:00Z"/>
                    <w:rFonts w:cs="Times New Roman"/>
                    <w:szCs w:val="22"/>
                  </w:rPr>
                </w:rPrChange>
              </w:rPr>
            </w:pPr>
            <m:oMathPara>
              <m:oMath>
                <m:r>
                  <w:ins w:id="1001" w:author="Windows 用户" w:date="2021-11-22T14:55:00Z">
                    <w:rPr>
                      <w:rFonts w:ascii="Cambria Math" w:hAnsi="Cambria Math"/>
                      <w:sz w:val="20"/>
                      <w:rPrChange w:id="1002" w:author="Windows 用户" w:date="2021-11-22T14:57:00Z">
                        <w:rPr>
                          <w:rFonts w:ascii="Cambria Math" w:hAnsi="Cambria Math"/>
                        </w:rPr>
                      </w:rPrChange>
                    </w:rPr>
                    <m:t>1.2×</m:t>
                  </w:ins>
                </m:r>
                <m:sSub>
                  <m:sSubPr>
                    <m:ctrlPr>
                      <w:ins w:id="1003" w:author="Windows 用户" w:date="2021-11-22T14:55:00Z">
                        <w:rPr>
                          <w:rFonts w:ascii="Cambria Math" w:hAnsi="Cambria Math"/>
                          <w:i/>
                          <w:sz w:val="20"/>
                        </w:rPr>
                      </w:ins>
                    </m:ctrlPr>
                  </m:sSubPr>
                  <m:e>
                    <m:r>
                      <w:ins w:id="1004" w:author="Windows 用户" w:date="2021-11-22T14:55:00Z">
                        <w:rPr>
                          <w:rFonts w:ascii="Cambria Math" w:hAnsi="Cambria Math"/>
                          <w:sz w:val="20"/>
                          <w:rPrChange w:id="1005" w:author="Windows 用户" w:date="2021-11-22T14:57:00Z">
                            <w:rPr>
                              <w:rFonts w:ascii="Cambria Math" w:hAnsi="Cambria Math"/>
                            </w:rPr>
                          </w:rPrChange>
                        </w:rPr>
                        <m:t>es</m:t>
                      </w:ins>
                    </m:r>
                  </m:e>
                  <m:sub>
                    <m:r>
                      <w:ins w:id="1006" w:author="Windows 用户" w:date="2021-11-22T14:55:00Z">
                        <w:rPr>
                          <w:rFonts w:ascii="Cambria Math" w:hAnsi="Cambria Math"/>
                          <w:sz w:val="20"/>
                          <w:rPrChange w:id="1007"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08" w:author="Windows 用户" w:date="2021-11-22T15:03:00Z">
              <w:tcPr>
                <w:tcW w:w="1066" w:type="pct"/>
                <w:gridSpan w:val="2"/>
                <w:tcBorders>
                  <w:top w:val="nil"/>
                  <w:left w:val="nil"/>
                  <w:bottom w:val="nil"/>
                  <w:right w:val="nil"/>
                </w:tcBorders>
                <w:vAlign w:val="center"/>
              </w:tcPr>
            </w:tcPrChange>
          </w:tcPr>
          <w:p w14:paraId="3E7DF68C" w14:textId="21C24C86" w:rsidR="00494483" w:rsidRPr="005A6EC5" w:rsidRDefault="00494483" w:rsidP="00E919B4">
            <w:pPr>
              <w:spacing w:line="240" w:lineRule="auto"/>
              <w:ind w:firstLineChars="0" w:firstLine="0"/>
              <w:jc w:val="center"/>
              <w:rPr>
                <w:ins w:id="1009" w:author="Windows 用户" w:date="2021-11-22T14:55:00Z"/>
                <w:rFonts w:cs="Times New Roman"/>
                <w:sz w:val="20"/>
                <w:szCs w:val="22"/>
                <w:rPrChange w:id="1010" w:author="Windows 用户" w:date="2021-11-22T14:57:00Z">
                  <w:rPr>
                    <w:ins w:id="1011" w:author="Windows 用户" w:date="2021-11-22T14:55:00Z"/>
                    <w:rFonts w:cs="Times New Roman"/>
                    <w:szCs w:val="22"/>
                  </w:rPr>
                </w:rPrChange>
              </w:rPr>
            </w:pPr>
          </w:p>
        </w:tc>
        <w:tc>
          <w:tcPr>
            <w:tcW w:w="502" w:type="pct"/>
            <w:tcBorders>
              <w:top w:val="nil"/>
              <w:left w:val="nil"/>
              <w:bottom w:val="nil"/>
              <w:right w:val="nil"/>
            </w:tcBorders>
            <w:vAlign w:val="center"/>
            <w:tcPrChange w:id="1012" w:author="Windows 用户" w:date="2021-11-22T15:03:00Z">
              <w:tcPr>
                <w:tcW w:w="329" w:type="pct"/>
                <w:tcBorders>
                  <w:top w:val="nil"/>
                  <w:left w:val="nil"/>
                  <w:bottom w:val="nil"/>
                  <w:right w:val="nil"/>
                </w:tcBorders>
                <w:vAlign w:val="center"/>
              </w:tcPr>
            </w:tcPrChange>
          </w:tcPr>
          <w:p w14:paraId="01683F4A" w14:textId="2690F2E0" w:rsidR="00494483" w:rsidRPr="005A6EC5" w:rsidRDefault="00494483" w:rsidP="00E919B4">
            <w:pPr>
              <w:spacing w:line="240" w:lineRule="auto"/>
              <w:ind w:firstLineChars="0" w:firstLine="0"/>
              <w:jc w:val="center"/>
              <w:rPr>
                <w:ins w:id="1013" w:author="Windows 用户" w:date="2021-11-22T14:55:00Z"/>
                <w:rFonts w:cs="Times New Roman"/>
                <w:sz w:val="20"/>
                <w:szCs w:val="22"/>
                <w:rPrChange w:id="1014" w:author="Windows 用户" w:date="2021-11-22T14:57:00Z">
                  <w:rPr>
                    <w:ins w:id="1015" w:author="Windows 用户" w:date="2021-11-22T14:55:00Z"/>
                    <w:rFonts w:cs="Times New Roman"/>
                    <w:szCs w:val="22"/>
                  </w:rPr>
                </w:rPrChange>
              </w:rPr>
            </w:pPr>
          </w:p>
        </w:tc>
        <w:tc>
          <w:tcPr>
            <w:tcW w:w="324" w:type="pct"/>
            <w:tcBorders>
              <w:top w:val="nil"/>
              <w:left w:val="nil"/>
              <w:bottom w:val="nil"/>
              <w:right w:val="nil"/>
            </w:tcBorders>
            <w:vAlign w:val="center"/>
            <w:tcPrChange w:id="1016" w:author="Windows 用户" w:date="2021-11-22T15:03:00Z">
              <w:tcPr>
                <w:tcW w:w="324" w:type="pct"/>
                <w:tcBorders>
                  <w:top w:val="nil"/>
                  <w:left w:val="nil"/>
                  <w:bottom w:val="nil"/>
                  <w:right w:val="nil"/>
                </w:tcBorders>
                <w:vAlign w:val="center"/>
              </w:tcPr>
            </w:tcPrChange>
          </w:tcPr>
          <w:p w14:paraId="012322FF" w14:textId="77777777" w:rsidR="00494483" w:rsidRPr="005A6EC5" w:rsidRDefault="00494483" w:rsidP="00E919B4">
            <w:pPr>
              <w:spacing w:line="240" w:lineRule="auto"/>
              <w:ind w:firstLineChars="0" w:firstLine="0"/>
              <w:jc w:val="center"/>
              <w:rPr>
                <w:ins w:id="1017" w:author="Windows 用户" w:date="2021-11-22T14:57:00Z"/>
                <w:rFonts w:cs="Times New Roman"/>
                <w:sz w:val="20"/>
                <w:szCs w:val="22"/>
                <w:rPrChange w:id="1018" w:author="Windows 用户" w:date="2021-11-22T14:57:00Z">
                  <w:rPr>
                    <w:ins w:id="1019" w:author="Windows 用户" w:date="2021-11-22T14:57:00Z"/>
                    <w:rFonts w:cs="Times New Roman"/>
                    <w:szCs w:val="22"/>
                  </w:rPr>
                </w:rPrChange>
              </w:rPr>
            </w:pPr>
          </w:p>
        </w:tc>
        <w:tc>
          <w:tcPr>
            <w:tcW w:w="119" w:type="pct"/>
            <w:tcBorders>
              <w:top w:val="nil"/>
              <w:left w:val="nil"/>
              <w:bottom w:val="nil"/>
              <w:right w:val="nil"/>
            </w:tcBorders>
            <w:tcPrChange w:id="1020" w:author="Windows 用户" w:date="2021-11-22T15:03:00Z">
              <w:tcPr>
                <w:tcW w:w="127" w:type="pct"/>
                <w:tcBorders>
                  <w:top w:val="nil"/>
                  <w:left w:val="nil"/>
                  <w:bottom w:val="nil"/>
                  <w:right w:val="nil"/>
                </w:tcBorders>
              </w:tcPr>
            </w:tcPrChange>
          </w:tcPr>
          <w:p w14:paraId="56CE5B42" w14:textId="77777777" w:rsidR="00494483" w:rsidRPr="00FB721D" w:rsidRDefault="00494483" w:rsidP="00E919B4">
            <w:pPr>
              <w:spacing w:line="240" w:lineRule="auto"/>
              <w:ind w:firstLineChars="0" w:firstLine="0"/>
              <w:jc w:val="center"/>
              <w:rPr>
                <w:ins w:id="1021" w:author="Windows 用户" w:date="2021-11-22T15:00:00Z"/>
                <w:rFonts w:cs="Times New Roman"/>
                <w:sz w:val="20"/>
                <w:szCs w:val="22"/>
              </w:rPr>
            </w:pPr>
          </w:p>
        </w:tc>
        <w:tc>
          <w:tcPr>
            <w:tcW w:w="569" w:type="pct"/>
            <w:tcBorders>
              <w:top w:val="nil"/>
              <w:left w:val="nil"/>
              <w:bottom w:val="nil"/>
              <w:right w:val="nil"/>
            </w:tcBorders>
            <w:vAlign w:val="center"/>
            <w:tcPrChange w:id="1022" w:author="Windows 用户" w:date="2021-11-22T15:03:00Z">
              <w:tcPr>
                <w:tcW w:w="656" w:type="pct"/>
                <w:gridSpan w:val="2"/>
                <w:tcBorders>
                  <w:top w:val="nil"/>
                  <w:left w:val="nil"/>
                  <w:bottom w:val="nil"/>
                  <w:right w:val="nil"/>
                </w:tcBorders>
                <w:vAlign w:val="center"/>
              </w:tcPr>
            </w:tcPrChange>
          </w:tcPr>
          <w:p w14:paraId="02634AFC" w14:textId="18E2FB46" w:rsidR="00494483" w:rsidRPr="005A6EC5" w:rsidRDefault="00494483" w:rsidP="00E919B4">
            <w:pPr>
              <w:spacing w:line="240" w:lineRule="auto"/>
              <w:ind w:firstLineChars="0" w:firstLine="0"/>
              <w:jc w:val="center"/>
              <w:rPr>
                <w:ins w:id="1023" w:author="Windows 用户" w:date="2021-11-22T14:55:00Z"/>
                <w:rFonts w:cs="Times New Roman"/>
                <w:sz w:val="20"/>
                <w:szCs w:val="22"/>
                <w:rPrChange w:id="1024" w:author="Windows 用户" w:date="2021-11-22T14:57:00Z">
                  <w:rPr>
                    <w:ins w:id="1025" w:author="Windows 用户" w:date="2021-11-22T14:55:00Z"/>
                    <w:rFonts w:cs="Times New Roman"/>
                    <w:szCs w:val="22"/>
                  </w:rPr>
                </w:rPrChange>
              </w:rPr>
            </w:pPr>
            <w:ins w:id="1026" w:author="Windows 用户" w:date="2021-11-22T14:59:00Z">
              <w:r w:rsidRPr="00FB721D">
                <w:rPr>
                  <w:rFonts w:cs="Times New Roman"/>
                  <w:sz w:val="20"/>
                  <w:szCs w:val="22"/>
                </w:rPr>
                <w:t>122</w:t>
              </w:r>
            </w:ins>
          </w:p>
        </w:tc>
        <w:tc>
          <w:tcPr>
            <w:tcW w:w="502" w:type="pct"/>
            <w:tcBorders>
              <w:top w:val="nil"/>
              <w:left w:val="nil"/>
              <w:bottom w:val="nil"/>
              <w:right w:val="nil"/>
            </w:tcBorders>
            <w:vAlign w:val="center"/>
            <w:tcPrChange w:id="1027" w:author="Windows 用户" w:date="2021-11-22T15:03:00Z">
              <w:tcPr>
                <w:tcW w:w="507" w:type="pct"/>
                <w:tcBorders>
                  <w:top w:val="nil"/>
                  <w:left w:val="nil"/>
                  <w:bottom w:val="nil"/>
                  <w:right w:val="nil"/>
                </w:tcBorders>
                <w:vAlign w:val="center"/>
              </w:tcPr>
            </w:tcPrChange>
          </w:tcPr>
          <w:p w14:paraId="36405D12" w14:textId="209499AF" w:rsidR="00494483" w:rsidRPr="005A6EC5" w:rsidRDefault="00494483" w:rsidP="00E919B4">
            <w:pPr>
              <w:spacing w:line="240" w:lineRule="auto"/>
              <w:ind w:firstLineChars="0" w:firstLine="0"/>
              <w:jc w:val="center"/>
              <w:rPr>
                <w:ins w:id="1028" w:author="Windows 用户" w:date="2021-11-22T14:55:00Z"/>
                <w:rFonts w:cs="Times New Roman"/>
                <w:sz w:val="20"/>
                <w:szCs w:val="22"/>
                <w:rPrChange w:id="1029" w:author="Windows 用户" w:date="2021-11-22T14:57:00Z">
                  <w:rPr>
                    <w:ins w:id="1030" w:author="Windows 用户" w:date="2021-11-22T14:55:00Z"/>
                    <w:rFonts w:cs="Times New Roman"/>
                    <w:szCs w:val="22"/>
                  </w:rPr>
                </w:rPrChange>
              </w:rPr>
            </w:pPr>
            <w:ins w:id="1031" w:author="Windows 用户" w:date="2021-11-22T14:59:00Z">
              <w:r w:rsidRPr="00FB721D">
                <w:rPr>
                  <w:rFonts w:cs="Times New Roman"/>
                  <w:sz w:val="20"/>
                  <w:szCs w:val="22"/>
                </w:rPr>
                <w:t>358</w:t>
              </w:r>
            </w:ins>
          </w:p>
        </w:tc>
        <w:tc>
          <w:tcPr>
            <w:tcW w:w="324" w:type="pct"/>
            <w:tcBorders>
              <w:top w:val="nil"/>
              <w:left w:val="nil"/>
              <w:bottom w:val="nil"/>
              <w:right w:val="nil"/>
            </w:tcBorders>
            <w:vAlign w:val="center"/>
            <w:tcPrChange w:id="1032" w:author="Windows 用户" w:date="2021-11-22T15:03:00Z">
              <w:tcPr>
                <w:tcW w:w="353" w:type="pct"/>
                <w:tcBorders>
                  <w:top w:val="nil"/>
                  <w:left w:val="nil"/>
                  <w:bottom w:val="nil"/>
                  <w:right w:val="nil"/>
                </w:tcBorders>
                <w:vAlign w:val="center"/>
              </w:tcPr>
            </w:tcPrChange>
          </w:tcPr>
          <w:p w14:paraId="57B5A972" w14:textId="77777777" w:rsidR="00494483" w:rsidRPr="009167FC" w:rsidRDefault="00494483" w:rsidP="00E919B4">
            <w:pPr>
              <w:spacing w:line="240" w:lineRule="auto"/>
              <w:ind w:firstLineChars="0" w:firstLine="0"/>
              <w:jc w:val="center"/>
              <w:rPr>
                <w:ins w:id="1033" w:author="Windows 用户" w:date="2021-11-22T14:58:00Z"/>
                <w:rFonts w:cs="Times New Roman"/>
                <w:sz w:val="20"/>
                <w:szCs w:val="22"/>
              </w:rPr>
            </w:pPr>
          </w:p>
        </w:tc>
        <w:tc>
          <w:tcPr>
            <w:tcW w:w="119" w:type="pct"/>
            <w:tcBorders>
              <w:top w:val="nil"/>
              <w:left w:val="nil"/>
              <w:bottom w:val="nil"/>
              <w:right w:val="nil"/>
            </w:tcBorders>
            <w:tcPrChange w:id="1034" w:author="Windows 用户" w:date="2021-11-22T15:03:00Z">
              <w:tcPr>
                <w:tcW w:w="119" w:type="pct"/>
                <w:tcBorders>
                  <w:top w:val="nil"/>
                  <w:left w:val="nil"/>
                  <w:bottom w:val="nil"/>
                  <w:right w:val="nil"/>
                </w:tcBorders>
              </w:tcPr>
            </w:tcPrChange>
          </w:tcPr>
          <w:p w14:paraId="676E023F" w14:textId="77777777" w:rsidR="00494483" w:rsidRPr="005A6EC5" w:rsidRDefault="00494483" w:rsidP="00E919B4">
            <w:pPr>
              <w:spacing w:line="240" w:lineRule="auto"/>
              <w:ind w:firstLineChars="0" w:firstLine="0"/>
              <w:jc w:val="center"/>
              <w:rPr>
                <w:ins w:id="1035" w:author="Windows 用户" w:date="2021-11-22T15:00:00Z"/>
                <w:rFonts w:cs="Times New Roman"/>
                <w:sz w:val="20"/>
                <w:szCs w:val="22"/>
              </w:rPr>
            </w:pPr>
          </w:p>
        </w:tc>
        <w:tc>
          <w:tcPr>
            <w:tcW w:w="616" w:type="pct"/>
            <w:tcBorders>
              <w:top w:val="nil"/>
              <w:left w:val="nil"/>
              <w:bottom w:val="nil"/>
              <w:right w:val="nil"/>
            </w:tcBorders>
            <w:vAlign w:val="center"/>
            <w:tcPrChange w:id="1036" w:author="Windows 用户" w:date="2021-11-22T15:03:00Z">
              <w:tcPr>
                <w:tcW w:w="616" w:type="pct"/>
                <w:tcBorders>
                  <w:top w:val="nil"/>
                  <w:left w:val="nil"/>
                  <w:bottom w:val="nil"/>
                  <w:right w:val="nil"/>
                </w:tcBorders>
                <w:vAlign w:val="center"/>
              </w:tcPr>
            </w:tcPrChange>
          </w:tcPr>
          <w:p w14:paraId="026BF786" w14:textId="7078DAC7" w:rsidR="00494483" w:rsidRPr="005A6EC5" w:rsidRDefault="00494483" w:rsidP="00E919B4">
            <w:pPr>
              <w:spacing w:line="240" w:lineRule="auto"/>
              <w:ind w:firstLineChars="0" w:firstLine="0"/>
              <w:jc w:val="center"/>
              <w:rPr>
                <w:ins w:id="1037" w:author="Windows 用户" w:date="2021-11-22T14:58:00Z"/>
                <w:rFonts w:cs="Times New Roman"/>
                <w:sz w:val="20"/>
                <w:szCs w:val="22"/>
              </w:rPr>
            </w:pPr>
          </w:p>
        </w:tc>
      </w:tr>
      <w:tr w:rsidR="002A2A9D" w:rsidRPr="005A6EC5" w14:paraId="73109CCC" w14:textId="03038BC7" w:rsidTr="005E643A">
        <w:tblPrEx>
          <w:tblW w:w="5501" w:type="pct"/>
          <w:jc w:val="center"/>
          <w:tblBorders>
            <w:left w:val="none" w:sz="0" w:space="0" w:color="auto"/>
            <w:right w:val="none" w:sz="0" w:space="0" w:color="auto"/>
            <w:insideH w:val="none" w:sz="0" w:space="0" w:color="auto"/>
            <w:insideV w:val="none" w:sz="0" w:space="0" w:color="auto"/>
          </w:tblBorders>
          <w:tblPrExChange w:id="1038"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39" w:author="Windows 用户" w:date="2021-11-22T14:55:00Z"/>
          <w:trPrChange w:id="1040" w:author="Windows 用户" w:date="2021-11-22T15:03:00Z">
            <w:trPr>
              <w:jc w:val="center"/>
            </w:trPr>
          </w:trPrChange>
        </w:trPr>
        <w:tc>
          <w:tcPr>
            <w:tcW w:w="436" w:type="pct"/>
            <w:vMerge w:val="restart"/>
            <w:tcBorders>
              <w:top w:val="nil"/>
              <w:left w:val="nil"/>
              <w:bottom w:val="nil"/>
              <w:right w:val="nil"/>
            </w:tcBorders>
            <w:vAlign w:val="center"/>
            <w:hideMark/>
            <w:tcPrChange w:id="1041" w:author="Windows 用户" w:date="2021-11-22T15:03:00Z">
              <w:tcPr>
                <w:tcW w:w="436" w:type="pct"/>
                <w:vMerge w:val="restart"/>
                <w:tcBorders>
                  <w:top w:val="nil"/>
                  <w:left w:val="nil"/>
                  <w:bottom w:val="nil"/>
                  <w:right w:val="nil"/>
                </w:tcBorders>
                <w:vAlign w:val="center"/>
                <w:hideMark/>
              </w:tcPr>
            </w:tcPrChange>
          </w:tcPr>
          <w:p w14:paraId="0ED5000D" w14:textId="77777777" w:rsidR="00494483" w:rsidRPr="005A6EC5" w:rsidRDefault="00494483" w:rsidP="00E919B4">
            <w:pPr>
              <w:spacing w:line="240" w:lineRule="auto"/>
              <w:ind w:firstLineChars="0" w:firstLine="0"/>
              <w:jc w:val="center"/>
              <w:rPr>
                <w:ins w:id="1042" w:author="Windows 用户" w:date="2021-11-22T14:55:00Z"/>
                <w:rFonts w:cs="Times New Roman"/>
                <w:sz w:val="20"/>
                <w:szCs w:val="22"/>
                <w:rPrChange w:id="1043" w:author="Windows 用户" w:date="2021-11-22T14:57:00Z">
                  <w:rPr>
                    <w:ins w:id="1044" w:author="Windows 用户" w:date="2021-11-22T14:55:00Z"/>
                    <w:rFonts w:cs="Times New Roman"/>
                    <w:szCs w:val="22"/>
                  </w:rPr>
                </w:rPrChange>
              </w:rPr>
            </w:pPr>
            <w:ins w:id="1045" w:author="Windows 用户" w:date="2021-11-22T14:55:00Z">
              <w:r w:rsidRPr="005A6EC5">
                <w:rPr>
                  <w:rFonts w:cs="Times New Roman"/>
                  <w:sz w:val="20"/>
                  <w:szCs w:val="22"/>
                  <w:rPrChange w:id="1046" w:author="Windows 用户" w:date="2021-11-22T14:57:00Z">
                    <w:rPr>
                      <w:rFonts w:cs="Times New Roman"/>
                      <w:szCs w:val="22"/>
                    </w:rPr>
                  </w:rPrChange>
                </w:rPr>
                <w:t>J60</w:t>
              </w:r>
            </w:ins>
          </w:p>
        </w:tc>
        <w:tc>
          <w:tcPr>
            <w:tcW w:w="988" w:type="pct"/>
            <w:tcBorders>
              <w:top w:val="nil"/>
              <w:left w:val="nil"/>
              <w:bottom w:val="nil"/>
              <w:right w:val="nil"/>
            </w:tcBorders>
            <w:vAlign w:val="center"/>
            <w:hideMark/>
            <w:tcPrChange w:id="1047" w:author="Windows 用户" w:date="2021-11-22T15:03:00Z">
              <w:tcPr>
                <w:tcW w:w="468" w:type="pct"/>
                <w:tcBorders>
                  <w:top w:val="nil"/>
                  <w:left w:val="nil"/>
                  <w:bottom w:val="nil"/>
                  <w:right w:val="nil"/>
                </w:tcBorders>
                <w:vAlign w:val="center"/>
                <w:hideMark/>
              </w:tcPr>
            </w:tcPrChange>
          </w:tcPr>
          <w:p w14:paraId="1C6FBEAA" w14:textId="77777777" w:rsidR="00494483" w:rsidRPr="005A6EC5" w:rsidRDefault="00494483" w:rsidP="00E919B4">
            <w:pPr>
              <w:spacing w:line="240" w:lineRule="auto"/>
              <w:ind w:firstLineChars="0" w:firstLine="0"/>
              <w:jc w:val="center"/>
              <w:rPr>
                <w:ins w:id="1048" w:author="Windows 用户" w:date="2021-11-22T14:55:00Z"/>
                <w:rFonts w:cs="Times New Roman"/>
                <w:sz w:val="20"/>
                <w:szCs w:val="22"/>
                <w:rPrChange w:id="1049" w:author="Windows 用户" w:date="2021-11-22T14:57:00Z">
                  <w:rPr>
                    <w:ins w:id="1050" w:author="Windows 用户" w:date="2021-11-22T14:55:00Z"/>
                    <w:rFonts w:cs="Times New Roman"/>
                    <w:szCs w:val="22"/>
                  </w:rPr>
                </w:rPrChange>
              </w:rPr>
            </w:pPr>
            <m:oMathPara>
              <m:oMath>
                <m:r>
                  <w:ins w:id="1051" w:author="Windows 用户" w:date="2021-11-22T14:55:00Z">
                    <w:rPr>
                      <w:rFonts w:ascii="Cambria Math" w:hAnsi="Cambria Math"/>
                      <w:sz w:val="20"/>
                      <w:rPrChange w:id="1052" w:author="Windows 用户" w:date="2021-11-22T14:57:00Z">
                        <w:rPr>
                          <w:rFonts w:ascii="Cambria Math" w:hAnsi="Cambria Math"/>
                        </w:rPr>
                      </w:rPrChange>
                    </w:rPr>
                    <m:t>1.0×</m:t>
                  </w:ins>
                </m:r>
                <m:sSub>
                  <m:sSubPr>
                    <m:ctrlPr>
                      <w:ins w:id="1053" w:author="Windows 用户" w:date="2021-11-22T14:55:00Z">
                        <w:rPr>
                          <w:rFonts w:ascii="Cambria Math" w:hAnsi="Cambria Math"/>
                          <w:i/>
                          <w:sz w:val="20"/>
                        </w:rPr>
                      </w:ins>
                    </m:ctrlPr>
                  </m:sSubPr>
                  <m:e>
                    <m:r>
                      <w:ins w:id="1054" w:author="Windows 用户" w:date="2021-11-22T14:55:00Z">
                        <w:rPr>
                          <w:rFonts w:ascii="Cambria Math" w:hAnsi="Cambria Math"/>
                          <w:sz w:val="20"/>
                          <w:rPrChange w:id="1055" w:author="Windows 用户" w:date="2021-11-22T14:57:00Z">
                            <w:rPr>
                              <w:rFonts w:ascii="Cambria Math" w:hAnsi="Cambria Math"/>
                            </w:rPr>
                          </w:rPrChange>
                        </w:rPr>
                        <m:t>es</m:t>
                      </w:ins>
                    </m:r>
                  </m:e>
                  <m:sub>
                    <m:r>
                      <w:ins w:id="1056" w:author="Windows 用户" w:date="2021-11-22T14:55:00Z">
                        <w:rPr>
                          <w:rFonts w:ascii="Cambria Math" w:hAnsi="Cambria Math"/>
                          <w:sz w:val="20"/>
                          <w:rPrChange w:id="1057"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058" w:author="Windows 用户" w:date="2021-11-22T15:03:00Z">
              <w:tcPr>
                <w:tcW w:w="1066" w:type="pct"/>
                <w:gridSpan w:val="2"/>
                <w:tcBorders>
                  <w:top w:val="nil"/>
                  <w:left w:val="nil"/>
                  <w:bottom w:val="nil"/>
                  <w:right w:val="nil"/>
                </w:tcBorders>
                <w:vAlign w:val="center"/>
              </w:tcPr>
            </w:tcPrChange>
          </w:tcPr>
          <w:p w14:paraId="05F249FA" w14:textId="7F7414BD" w:rsidR="00494483" w:rsidRPr="005A6EC5" w:rsidRDefault="00494483" w:rsidP="00E919B4">
            <w:pPr>
              <w:spacing w:line="240" w:lineRule="auto"/>
              <w:ind w:firstLineChars="0" w:firstLine="0"/>
              <w:jc w:val="center"/>
              <w:rPr>
                <w:ins w:id="1059" w:author="Windows 用户" w:date="2021-11-22T14:55:00Z"/>
                <w:rFonts w:cs="Times New Roman"/>
                <w:sz w:val="20"/>
                <w:szCs w:val="22"/>
                <w:rPrChange w:id="1060" w:author="Windows 用户" w:date="2021-11-22T14:57:00Z">
                  <w:rPr>
                    <w:ins w:id="1061" w:author="Windows 用户" w:date="2021-11-22T14:55:00Z"/>
                    <w:rFonts w:cs="Times New Roman"/>
                    <w:szCs w:val="22"/>
                  </w:rPr>
                </w:rPrChange>
              </w:rPr>
            </w:pPr>
          </w:p>
        </w:tc>
        <w:tc>
          <w:tcPr>
            <w:tcW w:w="502" w:type="pct"/>
            <w:tcBorders>
              <w:top w:val="nil"/>
              <w:left w:val="nil"/>
              <w:bottom w:val="nil"/>
              <w:right w:val="nil"/>
            </w:tcBorders>
            <w:vAlign w:val="center"/>
            <w:tcPrChange w:id="1062" w:author="Windows 用户" w:date="2021-11-22T15:03:00Z">
              <w:tcPr>
                <w:tcW w:w="329" w:type="pct"/>
                <w:tcBorders>
                  <w:top w:val="nil"/>
                  <w:left w:val="nil"/>
                  <w:bottom w:val="nil"/>
                  <w:right w:val="nil"/>
                </w:tcBorders>
                <w:vAlign w:val="center"/>
              </w:tcPr>
            </w:tcPrChange>
          </w:tcPr>
          <w:p w14:paraId="3B0CBF38" w14:textId="35FE7FA8" w:rsidR="00494483" w:rsidRPr="005A6EC5" w:rsidRDefault="00494483" w:rsidP="00E919B4">
            <w:pPr>
              <w:spacing w:line="240" w:lineRule="auto"/>
              <w:ind w:firstLineChars="0" w:firstLine="0"/>
              <w:jc w:val="center"/>
              <w:rPr>
                <w:ins w:id="1063" w:author="Windows 用户" w:date="2021-11-22T14:55:00Z"/>
                <w:rFonts w:cs="Times New Roman"/>
                <w:sz w:val="20"/>
                <w:szCs w:val="22"/>
                <w:rPrChange w:id="1064" w:author="Windows 用户" w:date="2021-11-22T14:57:00Z">
                  <w:rPr>
                    <w:ins w:id="1065" w:author="Windows 用户" w:date="2021-11-22T14:55:00Z"/>
                    <w:rFonts w:cs="Times New Roman"/>
                    <w:szCs w:val="22"/>
                  </w:rPr>
                </w:rPrChange>
              </w:rPr>
            </w:pPr>
          </w:p>
        </w:tc>
        <w:tc>
          <w:tcPr>
            <w:tcW w:w="324" w:type="pct"/>
            <w:tcBorders>
              <w:top w:val="nil"/>
              <w:left w:val="nil"/>
              <w:bottom w:val="nil"/>
              <w:right w:val="nil"/>
            </w:tcBorders>
            <w:vAlign w:val="center"/>
            <w:tcPrChange w:id="1066" w:author="Windows 用户" w:date="2021-11-22T15:03:00Z">
              <w:tcPr>
                <w:tcW w:w="324" w:type="pct"/>
                <w:tcBorders>
                  <w:top w:val="nil"/>
                  <w:left w:val="nil"/>
                  <w:bottom w:val="nil"/>
                  <w:right w:val="nil"/>
                </w:tcBorders>
                <w:vAlign w:val="center"/>
              </w:tcPr>
            </w:tcPrChange>
          </w:tcPr>
          <w:p w14:paraId="3D43E67C" w14:textId="77777777" w:rsidR="00494483" w:rsidRPr="005A6EC5" w:rsidRDefault="00494483" w:rsidP="00E919B4">
            <w:pPr>
              <w:spacing w:line="240" w:lineRule="auto"/>
              <w:ind w:firstLineChars="0" w:firstLine="0"/>
              <w:jc w:val="center"/>
              <w:rPr>
                <w:ins w:id="1067" w:author="Windows 用户" w:date="2021-11-22T14:57:00Z"/>
                <w:rFonts w:cs="Times New Roman"/>
                <w:sz w:val="20"/>
                <w:szCs w:val="22"/>
                <w:rPrChange w:id="1068" w:author="Windows 用户" w:date="2021-11-22T14:57:00Z">
                  <w:rPr>
                    <w:ins w:id="1069" w:author="Windows 用户" w:date="2021-11-22T14:57:00Z"/>
                    <w:rFonts w:cs="Times New Roman"/>
                    <w:szCs w:val="22"/>
                  </w:rPr>
                </w:rPrChange>
              </w:rPr>
            </w:pPr>
          </w:p>
        </w:tc>
        <w:tc>
          <w:tcPr>
            <w:tcW w:w="119" w:type="pct"/>
            <w:tcBorders>
              <w:top w:val="nil"/>
              <w:left w:val="nil"/>
              <w:bottom w:val="nil"/>
              <w:right w:val="nil"/>
            </w:tcBorders>
            <w:tcPrChange w:id="1070" w:author="Windows 用户" w:date="2021-11-22T15:03:00Z">
              <w:tcPr>
                <w:tcW w:w="127" w:type="pct"/>
                <w:tcBorders>
                  <w:top w:val="nil"/>
                  <w:left w:val="nil"/>
                  <w:bottom w:val="nil"/>
                  <w:right w:val="nil"/>
                </w:tcBorders>
              </w:tcPr>
            </w:tcPrChange>
          </w:tcPr>
          <w:p w14:paraId="3BB67CCF" w14:textId="77777777" w:rsidR="00494483" w:rsidRPr="00FB721D" w:rsidRDefault="00494483" w:rsidP="00E919B4">
            <w:pPr>
              <w:spacing w:line="240" w:lineRule="auto"/>
              <w:ind w:firstLineChars="0" w:firstLine="0"/>
              <w:jc w:val="center"/>
              <w:rPr>
                <w:ins w:id="1071" w:author="Windows 用户" w:date="2021-11-22T15:00:00Z"/>
                <w:rFonts w:cs="Times New Roman"/>
                <w:sz w:val="20"/>
                <w:szCs w:val="22"/>
              </w:rPr>
            </w:pPr>
          </w:p>
        </w:tc>
        <w:tc>
          <w:tcPr>
            <w:tcW w:w="569" w:type="pct"/>
            <w:tcBorders>
              <w:top w:val="nil"/>
              <w:left w:val="nil"/>
              <w:bottom w:val="nil"/>
              <w:right w:val="nil"/>
            </w:tcBorders>
            <w:vAlign w:val="center"/>
            <w:tcPrChange w:id="1072" w:author="Windows 用户" w:date="2021-11-22T15:03:00Z">
              <w:tcPr>
                <w:tcW w:w="656" w:type="pct"/>
                <w:gridSpan w:val="2"/>
                <w:tcBorders>
                  <w:top w:val="nil"/>
                  <w:left w:val="nil"/>
                  <w:bottom w:val="nil"/>
                  <w:right w:val="nil"/>
                </w:tcBorders>
                <w:vAlign w:val="center"/>
              </w:tcPr>
            </w:tcPrChange>
          </w:tcPr>
          <w:p w14:paraId="3C684DAF" w14:textId="458FE0F9" w:rsidR="00494483" w:rsidRPr="005A6EC5" w:rsidRDefault="00494483" w:rsidP="00E919B4">
            <w:pPr>
              <w:spacing w:line="240" w:lineRule="auto"/>
              <w:ind w:firstLineChars="0" w:firstLine="0"/>
              <w:jc w:val="center"/>
              <w:rPr>
                <w:ins w:id="1073" w:author="Windows 用户" w:date="2021-11-22T14:55:00Z"/>
                <w:rFonts w:cs="Times New Roman"/>
                <w:sz w:val="20"/>
                <w:szCs w:val="22"/>
                <w:rPrChange w:id="1074" w:author="Windows 用户" w:date="2021-11-22T14:57:00Z">
                  <w:rPr>
                    <w:ins w:id="1075" w:author="Windows 用户" w:date="2021-11-22T14:55:00Z"/>
                    <w:rFonts w:cs="Times New Roman"/>
                    <w:szCs w:val="22"/>
                  </w:rPr>
                </w:rPrChange>
              </w:rPr>
            </w:pPr>
            <w:ins w:id="1076" w:author="Windows 用户" w:date="2021-11-22T14:59:00Z">
              <w:r w:rsidRPr="00FB721D">
                <w:rPr>
                  <w:rFonts w:cs="Times New Roman"/>
                  <w:sz w:val="20"/>
                  <w:szCs w:val="22"/>
                </w:rPr>
                <w:t>40</w:t>
              </w:r>
            </w:ins>
          </w:p>
        </w:tc>
        <w:tc>
          <w:tcPr>
            <w:tcW w:w="502" w:type="pct"/>
            <w:tcBorders>
              <w:top w:val="nil"/>
              <w:left w:val="nil"/>
              <w:bottom w:val="nil"/>
              <w:right w:val="nil"/>
            </w:tcBorders>
            <w:vAlign w:val="center"/>
            <w:tcPrChange w:id="1077" w:author="Windows 用户" w:date="2021-11-22T15:03:00Z">
              <w:tcPr>
                <w:tcW w:w="507" w:type="pct"/>
                <w:tcBorders>
                  <w:top w:val="nil"/>
                  <w:left w:val="nil"/>
                  <w:bottom w:val="nil"/>
                  <w:right w:val="nil"/>
                </w:tcBorders>
                <w:vAlign w:val="center"/>
              </w:tcPr>
            </w:tcPrChange>
          </w:tcPr>
          <w:p w14:paraId="08790BF8" w14:textId="2FE25FD2" w:rsidR="00494483" w:rsidRPr="005A6EC5" w:rsidRDefault="00494483" w:rsidP="00E919B4">
            <w:pPr>
              <w:spacing w:line="240" w:lineRule="auto"/>
              <w:ind w:firstLineChars="0" w:firstLine="0"/>
              <w:jc w:val="center"/>
              <w:rPr>
                <w:ins w:id="1078" w:author="Windows 用户" w:date="2021-11-22T14:55:00Z"/>
                <w:rFonts w:cs="Times New Roman"/>
                <w:sz w:val="20"/>
                <w:szCs w:val="22"/>
                <w:rPrChange w:id="1079" w:author="Windows 用户" w:date="2021-11-22T14:57:00Z">
                  <w:rPr>
                    <w:ins w:id="1080" w:author="Windows 用户" w:date="2021-11-22T14:55:00Z"/>
                    <w:rFonts w:cs="Times New Roman"/>
                    <w:szCs w:val="22"/>
                  </w:rPr>
                </w:rPrChange>
              </w:rPr>
            </w:pPr>
            <w:ins w:id="1081" w:author="Windows 用户" w:date="2021-11-22T14:59:00Z">
              <w:r w:rsidRPr="00FB721D">
                <w:rPr>
                  <w:rFonts w:cs="Times New Roman"/>
                  <w:sz w:val="20"/>
                  <w:szCs w:val="22"/>
                </w:rPr>
                <w:t>440</w:t>
              </w:r>
            </w:ins>
          </w:p>
        </w:tc>
        <w:tc>
          <w:tcPr>
            <w:tcW w:w="324" w:type="pct"/>
            <w:tcBorders>
              <w:top w:val="nil"/>
              <w:left w:val="nil"/>
              <w:bottom w:val="nil"/>
              <w:right w:val="nil"/>
            </w:tcBorders>
            <w:vAlign w:val="center"/>
            <w:tcPrChange w:id="1082" w:author="Windows 用户" w:date="2021-11-22T15:03:00Z">
              <w:tcPr>
                <w:tcW w:w="353" w:type="pct"/>
                <w:tcBorders>
                  <w:top w:val="nil"/>
                  <w:left w:val="nil"/>
                  <w:bottom w:val="nil"/>
                  <w:right w:val="nil"/>
                </w:tcBorders>
                <w:vAlign w:val="center"/>
              </w:tcPr>
            </w:tcPrChange>
          </w:tcPr>
          <w:p w14:paraId="79F68659" w14:textId="77777777" w:rsidR="00494483" w:rsidRPr="009167FC" w:rsidRDefault="00494483" w:rsidP="00E919B4">
            <w:pPr>
              <w:spacing w:line="240" w:lineRule="auto"/>
              <w:ind w:firstLineChars="0" w:firstLine="0"/>
              <w:jc w:val="center"/>
              <w:rPr>
                <w:ins w:id="1083" w:author="Windows 用户" w:date="2021-11-22T14:58:00Z"/>
                <w:rFonts w:cs="Times New Roman"/>
                <w:sz w:val="20"/>
                <w:szCs w:val="22"/>
              </w:rPr>
            </w:pPr>
          </w:p>
        </w:tc>
        <w:tc>
          <w:tcPr>
            <w:tcW w:w="119" w:type="pct"/>
            <w:tcBorders>
              <w:top w:val="nil"/>
              <w:left w:val="nil"/>
              <w:bottom w:val="nil"/>
              <w:right w:val="nil"/>
            </w:tcBorders>
            <w:tcPrChange w:id="1084" w:author="Windows 用户" w:date="2021-11-22T15:03:00Z">
              <w:tcPr>
                <w:tcW w:w="119" w:type="pct"/>
                <w:tcBorders>
                  <w:top w:val="nil"/>
                  <w:left w:val="nil"/>
                  <w:bottom w:val="nil"/>
                  <w:right w:val="nil"/>
                </w:tcBorders>
              </w:tcPr>
            </w:tcPrChange>
          </w:tcPr>
          <w:p w14:paraId="2E0B4EBE" w14:textId="77777777" w:rsidR="00494483" w:rsidRPr="005A6EC5" w:rsidRDefault="00494483" w:rsidP="00E919B4">
            <w:pPr>
              <w:spacing w:line="240" w:lineRule="auto"/>
              <w:ind w:firstLineChars="0" w:firstLine="0"/>
              <w:jc w:val="center"/>
              <w:rPr>
                <w:ins w:id="1085" w:author="Windows 用户" w:date="2021-11-22T15:00:00Z"/>
                <w:rFonts w:cs="Times New Roman"/>
                <w:sz w:val="20"/>
                <w:szCs w:val="22"/>
              </w:rPr>
            </w:pPr>
          </w:p>
        </w:tc>
        <w:tc>
          <w:tcPr>
            <w:tcW w:w="616" w:type="pct"/>
            <w:tcBorders>
              <w:top w:val="nil"/>
              <w:left w:val="nil"/>
              <w:bottom w:val="nil"/>
              <w:right w:val="nil"/>
            </w:tcBorders>
            <w:vAlign w:val="center"/>
            <w:tcPrChange w:id="1086" w:author="Windows 用户" w:date="2021-11-22T15:03:00Z">
              <w:tcPr>
                <w:tcW w:w="616" w:type="pct"/>
                <w:tcBorders>
                  <w:top w:val="nil"/>
                  <w:left w:val="nil"/>
                  <w:bottom w:val="nil"/>
                  <w:right w:val="nil"/>
                </w:tcBorders>
                <w:vAlign w:val="center"/>
              </w:tcPr>
            </w:tcPrChange>
          </w:tcPr>
          <w:p w14:paraId="3A15F855" w14:textId="025911C4" w:rsidR="00494483" w:rsidRPr="005A6EC5" w:rsidRDefault="00494483" w:rsidP="00E919B4">
            <w:pPr>
              <w:spacing w:line="240" w:lineRule="auto"/>
              <w:ind w:firstLineChars="0" w:firstLine="0"/>
              <w:jc w:val="center"/>
              <w:rPr>
                <w:ins w:id="1087" w:author="Windows 用户" w:date="2021-11-22T14:58:00Z"/>
                <w:rFonts w:cs="Times New Roman"/>
                <w:sz w:val="20"/>
                <w:szCs w:val="22"/>
              </w:rPr>
            </w:pPr>
          </w:p>
        </w:tc>
      </w:tr>
      <w:tr w:rsidR="002A2A9D" w:rsidRPr="005A6EC5" w14:paraId="15A23353" w14:textId="77E4B7B4" w:rsidTr="005E643A">
        <w:tblPrEx>
          <w:tblW w:w="5501" w:type="pct"/>
          <w:jc w:val="center"/>
          <w:tblBorders>
            <w:left w:val="none" w:sz="0" w:space="0" w:color="auto"/>
            <w:right w:val="none" w:sz="0" w:space="0" w:color="auto"/>
            <w:insideH w:val="none" w:sz="0" w:space="0" w:color="auto"/>
            <w:insideV w:val="none" w:sz="0" w:space="0" w:color="auto"/>
          </w:tblBorders>
          <w:tblPrExChange w:id="1088"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089" w:author="Windows 用户" w:date="2021-11-22T14:55:00Z"/>
          <w:trPrChange w:id="1090" w:author="Windows 用户" w:date="2021-11-22T15:03:00Z">
            <w:trPr>
              <w:jc w:val="center"/>
            </w:trPr>
          </w:trPrChange>
        </w:trPr>
        <w:tc>
          <w:tcPr>
            <w:tcW w:w="436" w:type="pct"/>
            <w:vMerge/>
            <w:tcBorders>
              <w:top w:val="nil"/>
              <w:left w:val="nil"/>
              <w:bottom w:val="nil"/>
              <w:right w:val="nil"/>
            </w:tcBorders>
            <w:vAlign w:val="center"/>
            <w:hideMark/>
            <w:tcPrChange w:id="1091" w:author="Windows 用户" w:date="2021-11-22T15:03:00Z">
              <w:tcPr>
                <w:tcW w:w="436" w:type="pct"/>
                <w:vMerge/>
                <w:tcBorders>
                  <w:top w:val="nil"/>
                  <w:left w:val="nil"/>
                  <w:bottom w:val="nil"/>
                  <w:right w:val="nil"/>
                </w:tcBorders>
                <w:vAlign w:val="center"/>
                <w:hideMark/>
              </w:tcPr>
            </w:tcPrChange>
          </w:tcPr>
          <w:p w14:paraId="5F5C3159" w14:textId="77777777" w:rsidR="00494483" w:rsidRPr="005A6EC5" w:rsidRDefault="00494483" w:rsidP="00E919B4">
            <w:pPr>
              <w:widowControl/>
              <w:spacing w:line="240" w:lineRule="auto"/>
              <w:ind w:firstLineChars="0" w:firstLine="0"/>
              <w:jc w:val="center"/>
              <w:rPr>
                <w:ins w:id="1092" w:author="Windows 用户" w:date="2021-11-22T14:55:00Z"/>
                <w:rFonts w:cs="Times New Roman"/>
                <w:sz w:val="20"/>
                <w:szCs w:val="22"/>
                <w:rPrChange w:id="1093" w:author="Windows 用户" w:date="2021-11-22T14:57:00Z">
                  <w:rPr>
                    <w:ins w:id="1094" w:author="Windows 用户" w:date="2021-11-22T14:55:00Z"/>
                    <w:rFonts w:cs="Times New Roman"/>
                    <w:szCs w:val="22"/>
                  </w:rPr>
                </w:rPrChange>
              </w:rPr>
            </w:pPr>
          </w:p>
        </w:tc>
        <w:tc>
          <w:tcPr>
            <w:tcW w:w="988" w:type="pct"/>
            <w:tcBorders>
              <w:top w:val="nil"/>
              <w:left w:val="nil"/>
              <w:bottom w:val="nil"/>
              <w:right w:val="nil"/>
            </w:tcBorders>
            <w:vAlign w:val="center"/>
            <w:hideMark/>
            <w:tcPrChange w:id="1095" w:author="Windows 用户" w:date="2021-11-22T15:03:00Z">
              <w:tcPr>
                <w:tcW w:w="468" w:type="pct"/>
                <w:tcBorders>
                  <w:top w:val="nil"/>
                  <w:left w:val="nil"/>
                  <w:bottom w:val="nil"/>
                  <w:right w:val="nil"/>
                </w:tcBorders>
                <w:vAlign w:val="center"/>
                <w:hideMark/>
              </w:tcPr>
            </w:tcPrChange>
          </w:tcPr>
          <w:p w14:paraId="6EDE0B41" w14:textId="77777777" w:rsidR="00494483" w:rsidRPr="005A6EC5" w:rsidRDefault="00494483" w:rsidP="00E919B4">
            <w:pPr>
              <w:spacing w:line="240" w:lineRule="auto"/>
              <w:ind w:firstLineChars="0" w:firstLine="0"/>
              <w:jc w:val="center"/>
              <w:rPr>
                <w:ins w:id="1096" w:author="Windows 用户" w:date="2021-11-22T14:55:00Z"/>
                <w:rFonts w:cs="Times New Roman"/>
                <w:sz w:val="20"/>
                <w:szCs w:val="22"/>
                <w:rPrChange w:id="1097" w:author="Windows 用户" w:date="2021-11-22T14:57:00Z">
                  <w:rPr>
                    <w:ins w:id="1098" w:author="Windows 用户" w:date="2021-11-22T14:55:00Z"/>
                    <w:rFonts w:cs="Times New Roman"/>
                    <w:szCs w:val="22"/>
                  </w:rPr>
                </w:rPrChange>
              </w:rPr>
            </w:pPr>
            <m:oMathPara>
              <m:oMath>
                <m:r>
                  <w:ins w:id="1099" w:author="Windows 用户" w:date="2021-11-22T14:55:00Z">
                    <w:rPr>
                      <w:rFonts w:ascii="Cambria Math" w:hAnsi="Cambria Math"/>
                      <w:sz w:val="20"/>
                      <w:rPrChange w:id="1100" w:author="Windows 用户" w:date="2021-11-22T14:57:00Z">
                        <w:rPr>
                          <w:rFonts w:ascii="Cambria Math" w:hAnsi="Cambria Math"/>
                        </w:rPr>
                      </w:rPrChange>
                    </w:rPr>
                    <m:t>1.2×</m:t>
                  </w:ins>
                </m:r>
                <m:sSub>
                  <m:sSubPr>
                    <m:ctrlPr>
                      <w:ins w:id="1101" w:author="Windows 用户" w:date="2021-11-22T14:55:00Z">
                        <w:rPr>
                          <w:rFonts w:ascii="Cambria Math" w:hAnsi="Cambria Math"/>
                          <w:i/>
                          <w:sz w:val="20"/>
                        </w:rPr>
                      </w:ins>
                    </m:ctrlPr>
                  </m:sSubPr>
                  <m:e>
                    <m:r>
                      <w:ins w:id="1102" w:author="Windows 用户" w:date="2021-11-22T14:55:00Z">
                        <w:rPr>
                          <w:rFonts w:ascii="Cambria Math" w:hAnsi="Cambria Math"/>
                          <w:sz w:val="20"/>
                          <w:rPrChange w:id="1103" w:author="Windows 用户" w:date="2021-11-22T14:57:00Z">
                            <w:rPr>
                              <w:rFonts w:ascii="Cambria Math" w:hAnsi="Cambria Math"/>
                            </w:rPr>
                          </w:rPrChange>
                        </w:rPr>
                        <m:t>es</m:t>
                      </w:ins>
                    </m:r>
                  </m:e>
                  <m:sub>
                    <m:r>
                      <w:ins w:id="1104" w:author="Windows 用户" w:date="2021-11-22T14:55:00Z">
                        <w:rPr>
                          <w:rFonts w:ascii="Cambria Math" w:hAnsi="Cambria Math"/>
                          <w:sz w:val="20"/>
                          <w:rPrChange w:id="110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06" w:author="Windows 用户" w:date="2021-11-22T15:03:00Z">
              <w:tcPr>
                <w:tcW w:w="1066" w:type="pct"/>
                <w:gridSpan w:val="2"/>
                <w:tcBorders>
                  <w:top w:val="nil"/>
                  <w:left w:val="nil"/>
                  <w:bottom w:val="nil"/>
                  <w:right w:val="nil"/>
                </w:tcBorders>
                <w:vAlign w:val="center"/>
              </w:tcPr>
            </w:tcPrChange>
          </w:tcPr>
          <w:p w14:paraId="5762BA58" w14:textId="49C36ACC" w:rsidR="00494483" w:rsidRPr="005A6EC5" w:rsidRDefault="00494483" w:rsidP="00E919B4">
            <w:pPr>
              <w:spacing w:line="240" w:lineRule="auto"/>
              <w:ind w:firstLineChars="0" w:firstLine="0"/>
              <w:jc w:val="center"/>
              <w:rPr>
                <w:ins w:id="1107" w:author="Windows 用户" w:date="2021-11-22T14:55:00Z"/>
                <w:rFonts w:cs="Times New Roman"/>
                <w:sz w:val="20"/>
                <w:szCs w:val="22"/>
                <w:rPrChange w:id="1108" w:author="Windows 用户" w:date="2021-11-22T14:57:00Z">
                  <w:rPr>
                    <w:ins w:id="1109" w:author="Windows 用户" w:date="2021-11-22T14:55:00Z"/>
                    <w:rFonts w:cs="Times New Roman"/>
                    <w:szCs w:val="22"/>
                  </w:rPr>
                </w:rPrChange>
              </w:rPr>
            </w:pPr>
          </w:p>
        </w:tc>
        <w:tc>
          <w:tcPr>
            <w:tcW w:w="502" w:type="pct"/>
            <w:tcBorders>
              <w:top w:val="nil"/>
              <w:left w:val="nil"/>
              <w:bottom w:val="nil"/>
              <w:right w:val="nil"/>
            </w:tcBorders>
            <w:vAlign w:val="center"/>
            <w:tcPrChange w:id="1110" w:author="Windows 用户" w:date="2021-11-22T15:03:00Z">
              <w:tcPr>
                <w:tcW w:w="329" w:type="pct"/>
                <w:tcBorders>
                  <w:top w:val="nil"/>
                  <w:left w:val="nil"/>
                  <w:bottom w:val="nil"/>
                  <w:right w:val="nil"/>
                </w:tcBorders>
                <w:vAlign w:val="center"/>
              </w:tcPr>
            </w:tcPrChange>
          </w:tcPr>
          <w:p w14:paraId="01939405" w14:textId="234C8628" w:rsidR="00494483" w:rsidRPr="005A6EC5" w:rsidRDefault="00494483" w:rsidP="00E919B4">
            <w:pPr>
              <w:spacing w:line="240" w:lineRule="auto"/>
              <w:ind w:firstLineChars="0" w:firstLine="0"/>
              <w:jc w:val="center"/>
              <w:rPr>
                <w:ins w:id="1111" w:author="Windows 用户" w:date="2021-11-22T14:55:00Z"/>
                <w:rFonts w:cs="Times New Roman"/>
                <w:sz w:val="20"/>
                <w:szCs w:val="22"/>
                <w:rPrChange w:id="1112" w:author="Windows 用户" w:date="2021-11-22T14:57:00Z">
                  <w:rPr>
                    <w:ins w:id="1113" w:author="Windows 用户" w:date="2021-11-22T14:55:00Z"/>
                    <w:rFonts w:cs="Times New Roman"/>
                    <w:szCs w:val="22"/>
                  </w:rPr>
                </w:rPrChange>
              </w:rPr>
            </w:pPr>
          </w:p>
        </w:tc>
        <w:tc>
          <w:tcPr>
            <w:tcW w:w="324" w:type="pct"/>
            <w:tcBorders>
              <w:top w:val="nil"/>
              <w:left w:val="nil"/>
              <w:bottom w:val="nil"/>
              <w:right w:val="nil"/>
            </w:tcBorders>
            <w:vAlign w:val="center"/>
            <w:tcPrChange w:id="1114" w:author="Windows 用户" w:date="2021-11-22T15:03:00Z">
              <w:tcPr>
                <w:tcW w:w="324" w:type="pct"/>
                <w:tcBorders>
                  <w:top w:val="nil"/>
                  <w:left w:val="nil"/>
                  <w:bottom w:val="nil"/>
                  <w:right w:val="nil"/>
                </w:tcBorders>
                <w:vAlign w:val="center"/>
              </w:tcPr>
            </w:tcPrChange>
          </w:tcPr>
          <w:p w14:paraId="75F9F766" w14:textId="77777777" w:rsidR="00494483" w:rsidRPr="005A6EC5" w:rsidRDefault="00494483" w:rsidP="00E919B4">
            <w:pPr>
              <w:spacing w:line="240" w:lineRule="auto"/>
              <w:ind w:firstLineChars="0" w:firstLine="0"/>
              <w:jc w:val="center"/>
              <w:rPr>
                <w:ins w:id="1115" w:author="Windows 用户" w:date="2021-11-22T14:57:00Z"/>
                <w:rFonts w:cs="Times New Roman"/>
                <w:sz w:val="20"/>
                <w:szCs w:val="22"/>
                <w:rPrChange w:id="1116" w:author="Windows 用户" w:date="2021-11-22T14:57:00Z">
                  <w:rPr>
                    <w:ins w:id="1117" w:author="Windows 用户" w:date="2021-11-22T14:57:00Z"/>
                    <w:rFonts w:cs="Times New Roman"/>
                    <w:szCs w:val="22"/>
                  </w:rPr>
                </w:rPrChange>
              </w:rPr>
            </w:pPr>
          </w:p>
        </w:tc>
        <w:tc>
          <w:tcPr>
            <w:tcW w:w="119" w:type="pct"/>
            <w:tcBorders>
              <w:top w:val="nil"/>
              <w:left w:val="nil"/>
              <w:bottom w:val="nil"/>
              <w:right w:val="nil"/>
            </w:tcBorders>
            <w:tcPrChange w:id="1118" w:author="Windows 用户" w:date="2021-11-22T15:03:00Z">
              <w:tcPr>
                <w:tcW w:w="127" w:type="pct"/>
                <w:tcBorders>
                  <w:top w:val="nil"/>
                  <w:left w:val="nil"/>
                  <w:bottom w:val="nil"/>
                  <w:right w:val="nil"/>
                </w:tcBorders>
              </w:tcPr>
            </w:tcPrChange>
          </w:tcPr>
          <w:p w14:paraId="1D72CA3B" w14:textId="77777777" w:rsidR="00494483" w:rsidRPr="00FB721D" w:rsidRDefault="00494483" w:rsidP="00E919B4">
            <w:pPr>
              <w:spacing w:line="240" w:lineRule="auto"/>
              <w:ind w:firstLineChars="0" w:firstLine="0"/>
              <w:jc w:val="center"/>
              <w:rPr>
                <w:ins w:id="1119" w:author="Windows 用户" w:date="2021-11-22T15:00:00Z"/>
                <w:rFonts w:cs="Times New Roman"/>
                <w:sz w:val="20"/>
                <w:szCs w:val="22"/>
              </w:rPr>
            </w:pPr>
          </w:p>
        </w:tc>
        <w:tc>
          <w:tcPr>
            <w:tcW w:w="569" w:type="pct"/>
            <w:tcBorders>
              <w:top w:val="nil"/>
              <w:left w:val="nil"/>
              <w:bottom w:val="nil"/>
              <w:right w:val="nil"/>
            </w:tcBorders>
            <w:vAlign w:val="center"/>
            <w:tcPrChange w:id="1120" w:author="Windows 用户" w:date="2021-11-22T15:03:00Z">
              <w:tcPr>
                <w:tcW w:w="656" w:type="pct"/>
                <w:gridSpan w:val="2"/>
                <w:tcBorders>
                  <w:top w:val="nil"/>
                  <w:left w:val="nil"/>
                  <w:bottom w:val="nil"/>
                  <w:right w:val="nil"/>
                </w:tcBorders>
                <w:vAlign w:val="center"/>
              </w:tcPr>
            </w:tcPrChange>
          </w:tcPr>
          <w:p w14:paraId="1A7912C2" w14:textId="62DEEE8F" w:rsidR="00494483" w:rsidRPr="005A6EC5" w:rsidRDefault="00494483" w:rsidP="00E919B4">
            <w:pPr>
              <w:spacing w:line="240" w:lineRule="auto"/>
              <w:ind w:firstLineChars="0" w:firstLine="0"/>
              <w:jc w:val="center"/>
              <w:rPr>
                <w:ins w:id="1121" w:author="Windows 用户" w:date="2021-11-22T14:55:00Z"/>
                <w:rFonts w:cs="Times New Roman"/>
                <w:sz w:val="20"/>
                <w:szCs w:val="22"/>
                <w:rPrChange w:id="1122" w:author="Windows 用户" w:date="2021-11-22T14:57:00Z">
                  <w:rPr>
                    <w:ins w:id="1123" w:author="Windows 用户" w:date="2021-11-22T14:55:00Z"/>
                    <w:rFonts w:cs="Times New Roman"/>
                    <w:szCs w:val="22"/>
                  </w:rPr>
                </w:rPrChange>
              </w:rPr>
            </w:pPr>
            <w:ins w:id="1124" w:author="Windows 用户" w:date="2021-11-22T14:59:00Z">
              <w:r w:rsidRPr="00FB721D">
                <w:rPr>
                  <w:rFonts w:cs="Times New Roman"/>
                  <w:sz w:val="20"/>
                  <w:szCs w:val="22"/>
                </w:rPr>
                <w:t>2</w:t>
              </w:r>
            </w:ins>
          </w:p>
        </w:tc>
        <w:tc>
          <w:tcPr>
            <w:tcW w:w="502" w:type="pct"/>
            <w:tcBorders>
              <w:top w:val="nil"/>
              <w:left w:val="nil"/>
              <w:bottom w:val="nil"/>
              <w:right w:val="nil"/>
            </w:tcBorders>
            <w:vAlign w:val="center"/>
            <w:tcPrChange w:id="1125" w:author="Windows 用户" w:date="2021-11-22T15:03:00Z">
              <w:tcPr>
                <w:tcW w:w="507" w:type="pct"/>
                <w:tcBorders>
                  <w:top w:val="nil"/>
                  <w:left w:val="nil"/>
                  <w:bottom w:val="nil"/>
                  <w:right w:val="nil"/>
                </w:tcBorders>
                <w:vAlign w:val="center"/>
              </w:tcPr>
            </w:tcPrChange>
          </w:tcPr>
          <w:p w14:paraId="31D16874" w14:textId="23745B7F" w:rsidR="00494483" w:rsidRPr="005A6EC5" w:rsidRDefault="00494483" w:rsidP="00E919B4">
            <w:pPr>
              <w:spacing w:line="240" w:lineRule="auto"/>
              <w:ind w:firstLineChars="0" w:firstLine="0"/>
              <w:jc w:val="center"/>
              <w:rPr>
                <w:ins w:id="1126" w:author="Windows 用户" w:date="2021-11-22T14:55:00Z"/>
                <w:rFonts w:cs="Times New Roman"/>
                <w:sz w:val="20"/>
                <w:szCs w:val="22"/>
                <w:rPrChange w:id="1127" w:author="Windows 用户" w:date="2021-11-22T14:57:00Z">
                  <w:rPr>
                    <w:ins w:id="1128" w:author="Windows 用户" w:date="2021-11-22T14:55:00Z"/>
                    <w:rFonts w:cs="Times New Roman"/>
                    <w:szCs w:val="22"/>
                  </w:rPr>
                </w:rPrChange>
              </w:rPr>
            </w:pPr>
            <w:ins w:id="1129" w:author="Windows 用户" w:date="2021-11-22T14:59:00Z">
              <w:r w:rsidRPr="00FB721D">
                <w:rPr>
                  <w:rFonts w:cs="Times New Roman"/>
                  <w:sz w:val="20"/>
                  <w:szCs w:val="22"/>
                </w:rPr>
                <w:t>478</w:t>
              </w:r>
            </w:ins>
          </w:p>
        </w:tc>
        <w:tc>
          <w:tcPr>
            <w:tcW w:w="324" w:type="pct"/>
            <w:tcBorders>
              <w:top w:val="nil"/>
              <w:left w:val="nil"/>
              <w:bottom w:val="nil"/>
              <w:right w:val="nil"/>
            </w:tcBorders>
            <w:vAlign w:val="center"/>
            <w:tcPrChange w:id="1130" w:author="Windows 用户" w:date="2021-11-22T15:03:00Z">
              <w:tcPr>
                <w:tcW w:w="353" w:type="pct"/>
                <w:tcBorders>
                  <w:top w:val="nil"/>
                  <w:left w:val="nil"/>
                  <w:bottom w:val="nil"/>
                  <w:right w:val="nil"/>
                </w:tcBorders>
                <w:vAlign w:val="center"/>
              </w:tcPr>
            </w:tcPrChange>
          </w:tcPr>
          <w:p w14:paraId="1B63BCF7" w14:textId="77777777" w:rsidR="00494483" w:rsidRPr="009167FC" w:rsidRDefault="00494483" w:rsidP="00E919B4">
            <w:pPr>
              <w:spacing w:line="240" w:lineRule="auto"/>
              <w:ind w:firstLineChars="0" w:firstLine="0"/>
              <w:jc w:val="center"/>
              <w:rPr>
                <w:ins w:id="1131" w:author="Windows 用户" w:date="2021-11-22T14:58:00Z"/>
                <w:rFonts w:cs="Times New Roman"/>
                <w:sz w:val="20"/>
                <w:szCs w:val="22"/>
              </w:rPr>
            </w:pPr>
          </w:p>
        </w:tc>
        <w:tc>
          <w:tcPr>
            <w:tcW w:w="119" w:type="pct"/>
            <w:tcBorders>
              <w:top w:val="nil"/>
              <w:left w:val="nil"/>
              <w:bottom w:val="nil"/>
              <w:right w:val="nil"/>
            </w:tcBorders>
            <w:tcPrChange w:id="1132" w:author="Windows 用户" w:date="2021-11-22T15:03:00Z">
              <w:tcPr>
                <w:tcW w:w="119" w:type="pct"/>
                <w:tcBorders>
                  <w:top w:val="nil"/>
                  <w:left w:val="nil"/>
                  <w:bottom w:val="nil"/>
                  <w:right w:val="nil"/>
                </w:tcBorders>
              </w:tcPr>
            </w:tcPrChange>
          </w:tcPr>
          <w:p w14:paraId="48C83D84" w14:textId="77777777" w:rsidR="00494483" w:rsidRPr="005A6EC5" w:rsidRDefault="00494483" w:rsidP="00E919B4">
            <w:pPr>
              <w:spacing w:line="240" w:lineRule="auto"/>
              <w:ind w:firstLineChars="0" w:firstLine="0"/>
              <w:jc w:val="center"/>
              <w:rPr>
                <w:ins w:id="1133" w:author="Windows 用户" w:date="2021-11-22T15:00:00Z"/>
                <w:rFonts w:cs="Times New Roman"/>
                <w:sz w:val="20"/>
                <w:szCs w:val="22"/>
              </w:rPr>
            </w:pPr>
          </w:p>
        </w:tc>
        <w:tc>
          <w:tcPr>
            <w:tcW w:w="616" w:type="pct"/>
            <w:tcBorders>
              <w:top w:val="nil"/>
              <w:left w:val="nil"/>
              <w:bottom w:val="nil"/>
              <w:right w:val="nil"/>
            </w:tcBorders>
            <w:vAlign w:val="center"/>
            <w:tcPrChange w:id="1134" w:author="Windows 用户" w:date="2021-11-22T15:03:00Z">
              <w:tcPr>
                <w:tcW w:w="616" w:type="pct"/>
                <w:tcBorders>
                  <w:top w:val="nil"/>
                  <w:left w:val="nil"/>
                  <w:bottom w:val="nil"/>
                  <w:right w:val="nil"/>
                </w:tcBorders>
                <w:vAlign w:val="center"/>
              </w:tcPr>
            </w:tcPrChange>
          </w:tcPr>
          <w:p w14:paraId="1C685CFE" w14:textId="02D88DE5" w:rsidR="00494483" w:rsidRPr="005A6EC5" w:rsidRDefault="00494483" w:rsidP="00E919B4">
            <w:pPr>
              <w:spacing w:line="240" w:lineRule="auto"/>
              <w:ind w:firstLineChars="0" w:firstLine="0"/>
              <w:jc w:val="center"/>
              <w:rPr>
                <w:ins w:id="1135" w:author="Windows 用户" w:date="2021-11-22T14:58:00Z"/>
                <w:rFonts w:cs="Times New Roman"/>
                <w:sz w:val="20"/>
                <w:szCs w:val="22"/>
              </w:rPr>
            </w:pPr>
          </w:p>
        </w:tc>
      </w:tr>
      <w:tr w:rsidR="002A2A9D" w:rsidRPr="005A6EC5" w14:paraId="6238C653" w14:textId="6AC445A0" w:rsidTr="005E643A">
        <w:tblPrEx>
          <w:tblW w:w="5501" w:type="pct"/>
          <w:jc w:val="center"/>
          <w:tblBorders>
            <w:left w:val="none" w:sz="0" w:space="0" w:color="auto"/>
            <w:right w:val="none" w:sz="0" w:space="0" w:color="auto"/>
            <w:insideH w:val="none" w:sz="0" w:space="0" w:color="auto"/>
            <w:insideV w:val="none" w:sz="0" w:space="0" w:color="auto"/>
          </w:tblBorders>
          <w:tblPrExChange w:id="113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37" w:author="Windows 用户" w:date="2021-11-22T14:55:00Z"/>
          <w:trPrChange w:id="1138" w:author="Windows 用户" w:date="2021-11-22T15:03:00Z">
            <w:trPr>
              <w:jc w:val="center"/>
            </w:trPr>
          </w:trPrChange>
        </w:trPr>
        <w:tc>
          <w:tcPr>
            <w:tcW w:w="436" w:type="pct"/>
            <w:vMerge w:val="restart"/>
            <w:tcBorders>
              <w:top w:val="nil"/>
              <w:left w:val="nil"/>
              <w:bottom w:val="single" w:sz="4" w:space="0" w:color="auto"/>
              <w:right w:val="nil"/>
            </w:tcBorders>
            <w:vAlign w:val="center"/>
            <w:hideMark/>
            <w:tcPrChange w:id="1139" w:author="Windows 用户" w:date="2021-11-22T15:03:00Z">
              <w:tcPr>
                <w:tcW w:w="436" w:type="pct"/>
                <w:vMerge w:val="restart"/>
                <w:tcBorders>
                  <w:top w:val="nil"/>
                  <w:left w:val="nil"/>
                  <w:bottom w:val="single" w:sz="4" w:space="0" w:color="auto"/>
                  <w:right w:val="nil"/>
                </w:tcBorders>
                <w:vAlign w:val="center"/>
                <w:hideMark/>
              </w:tcPr>
            </w:tcPrChange>
          </w:tcPr>
          <w:p w14:paraId="0A97B0C7" w14:textId="77777777" w:rsidR="00494483" w:rsidRPr="005A6EC5" w:rsidRDefault="00494483" w:rsidP="00E919B4">
            <w:pPr>
              <w:spacing w:line="240" w:lineRule="auto"/>
              <w:ind w:firstLineChars="0" w:firstLine="0"/>
              <w:jc w:val="center"/>
              <w:rPr>
                <w:ins w:id="1140" w:author="Windows 用户" w:date="2021-11-22T14:55:00Z"/>
                <w:rFonts w:cs="Times New Roman"/>
                <w:sz w:val="20"/>
                <w:szCs w:val="22"/>
                <w:rPrChange w:id="1141" w:author="Windows 用户" w:date="2021-11-22T14:57:00Z">
                  <w:rPr>
                    <w:ins w:id="1142" w:author="Windows 用户" w:date="2021-11-22T14:55:00Z"/>
                    <w:rFonts w:cs="Times New Roman"/>
                    <w:szCs w:val="22"/>
                  </w:rPr>
                </w:rPrChange>
              </w:rPr>
            </w:pPr>
            <w:ins w:id="1143" w:author="Windows 用户" w:date="2021-11-22T14:55:00Z">
              <w:r w:rsidRPr="005A6EC5">
                <w:rPr>
                  <w:rFonts w:cs="Times New Roman"/>
                  <w:sz w:val="20"/>
                  <w:szCs w:val="22"/>
                  <w:rPrChange w:id="1144" w:author="Windows 用户" w:date="2021-11-22T14:57:00Z">
                    <w:rPr>
                      <w:rFonts w:cs="Times New Roman"/>
                      <w:szCs w:val="22"/>
                    </w:rPr>
                  </w:rPrChange>
                </w:rPr>
                <w:t>J120</w:t>
              </w:r>
            </w:ins>
          </w:p>
        </w:tc>
        <w:tc>
          <w:tcPr>
            <w:tcW w:w="988" w:type="pct"/>
            <w:tcBorders>
              <w:top w:val="nil"/>
              <w:left w:val="nil"/>
              <w:bottom w:val="nil"/>
              <w:right w:val="nil"/>
            </w:tcBorders>
            <w:vAlign w:val="center"/>
            <w:hideMark/>
            <w:tcPrChange w:id="1145" w:author="Windows 用户" w:date="2021-11-22T15:03:00Z">
              <w:tcPr>
                <w:tcW w:w="468" w:type="pct"/>
                <w:tcBorders>
                  <w:top w:val="nil"/>
                  <w:left w:val="nil"/>
                  <w:bottom w:val="nil"/>
                  <w:right w:val="nil"/>
                </w:tcBorders>
                <w:vAlign w:val="center"/>
                <w:hideMark/>
              </w:tcPr>
            </w:tcPrChange>
          </w:tcPr>
          <w:p w14:paraId="7865750E" w14:textId="77777777" w:rsidR="00494483" w:rsidRPr="005A6EC5" w:rsidRDefault="00494483" w:rsidP="00E919B4">
            <w:pPr>
              <w:spacing w:line="240" w:lineRule="auto"/>
              <w:ind w:firstLineChars="0" w:firstLine="0"/>
              <w:jc w:val="center"/>
              <w:rPr>
                <w:ins w:id="1146" w:author="Windows 用户" w:date="2021-11-22T14:55:00Z"/>
                <w:rFonts w:cs="Times New Roman"/>
                <w:sz w:val="20"/>
                <w:szCs w:val="22"/>
                <w:rPrChange w:id="1147" w:author="Windows 用户" w:date="2021-11-22T14:57:00Z">
                  <w:rPr>
                    <w:ins w:id="1148" w:author="Windows 用户" w:date="2021-11-22T14:55:00Z"/>
                    <w:rFonts w:cs="Times New Roman"/>
                    <w:szCs w:val="22"/>
                  </w:rPr>
                </w:rPrChange>
              </w:rPr>
            </w:pPr>
            <m:oMathPara>
              <m:oMath>
                <m:r>
                  <w:ins w:id="1149" w:author="Windows 用户" w:date="2021-11-22T14:55:00Z">
                    <w:rPr>
                      <w:rFonts w:ascii="Cambria Math" w:hAnsi="Cambria Math"/>
                      <w:sz w:val="20"/>
                      <w:rPrChange w:id="1150" w:author="Windows 用户" w:date="2021-11-22T14:57:00Z">
                        <w:rPr>
                          <w:rFonts w:ascii="Cambria Math" w:hAnsi="Cambria Math"/>
                        </w:rPr>
                      </w:rPrChange>
                    </w:rPr>
                    <m:t>1.0×</m:t>
                  </w:ins>
                </m:r>
                <m:sSub>
                  <m:sSubPr>
                    <m:ctrlPr>
                      <w:ins w:id="1151" w:author="Windows 用户" w:date="2021-11-22T14:55:00Z">
                        <w:rPr>
                          <w:rFonts w:ascii="Cambria Math" w:hAnsi="Cambria Math"/>
                          <w:i/>
                          <w:sz w:val="20"/>
                        </w:rPr>
                      </w:ins>
                    </m:ctrlPr>
                  </m:sSubPr>
                  <m:e>
                    <m:r>
                      <w:ins w:id="1152" w:author="Windows 用户" w:date="2021-11-22T14:55:00Z">
                        <w:rPr>
                          <w:rFonts w:ascii="Cambria Math" w:hAnsi="Cambria Math"/>
                          <w:sz w:val="20"/>
                          <w:rPrChange w:id="1153" w:author="Windows 用户" w:date="2021-11-22T14:57:00Z">
                            <w:rPr>
                              <w:rFonts w:ascii="Cambria Math" w:hAnsi="Cambria Math"/>
                            </w:rPr>
                          </w:rPrChange>
                        </w:rPr>
                        <m:t>es</m:t>
                      </w:ins>
                    </m:r>
                  </m:e>
                  <m:sub>
                    <m:r>
                      <w:ins w:id="1154" w:author="Windows 用户" w:date="2021-11-22T14:55:00Z">
                        <w:rPr>
                          <w:rFonts w:ascii="Cambria Math" w:hAnsi="Cambria Math"/>
                          <w:sz w:val="20"/>
                          <w:rPrChange w:id="1155" w:author="Windows 用户" w:date="2021-11-22T14:57:00Z">
                            <w:rPr>
                              <w:rFonts w:ascii="Cambria Math" w:hAnsi="Cambria Math"/>
                            </w:rPr>
                          </w:rPrChange>
                        </w:rPr>
                        <m:t>n+1</m:t>
                      </w:ins>
                    </m:r>
                  </m:sub>
                </m:sSub>
              </m:oMath>
            </m:oMathPara>
          </w:p>
        </w:tc>
        <w:tc>
          <w:tcPr>
            <w:tcW w:w="502" w:type="pct"/>
            <w:tcBorders>
              <w:top w:val="nil"/>
              <w:left w:val="nil"/>
              <w:bottom w:val="nil"/>
              <w:right w:val="nil"/>
            </w:tcBorders>
            <w:vAlign w:val="center"/>
            <w:tcPrChange w:id="1156" w:author="Windows 用户" w:date="2021-11-22T15:03:00Z">
              <w:tcPr>
                <w:tcW w:w="1066" w:type="pct"/>
                <w:gridSpan w:val="2"/>
                <w:tcBorders>
                  <w:top w:val="nil"/>
                  <w:left w:val="nil"/>
                  <w:bottom w:val="nil"/>
                  <w:right w:val="nil"/>
                </w:tcBorders>
                <w:vAlign w:val="center"/>
              </w:tcPr>
            </w:tcPrChange>
          </w:tcPr>
          <w:p w14:paraId="67488977" w14:textId="3135F8B3" w:rsidR="00494483" w:rsidRPr="005A6EC5" w:rsidRDefault="00494483" w:rsidP="00E919B4">
            <w:pPr>
              <w:spacing w:line="240" w:lineRule="auto"/>
              <w:ind w:firstLineChars="0" w:firstLine="0"/>
              <w:jc w:val="center"/>
              <w:rPr>
                <w:ins w:id="1157" w:author="Windows 用户" w:date="2021-11-22T14:55:00Z"/>
                <w:rFonts w:cs="Times New Roman"/>
                <w:sz w:val="20"/>
                <w:szCs w:val="22"/>
                <w:highlight w:val="yellow"/>
                <w:rPrChange w:id="1158" w:author="Windows 用户" w:date="2021-11-22T14:57:00Z">
                  <w:rPr>
                    <w:ins w:id="1159" w:author="Windows 用户" w:date="2021-11-22T14:55:00Z"/>
                    <w:rFonts w:cs="Times New Roman"/>
                    <w:szCs w:val="22"/>
                    <w:highlight w:val="yellow"/>
                  </w:rPr>
                </w:rPrChange>
              </w:rPr>
            </w:pPr>
          </w:p>
        </w:tc>
        <w:tc>
          <w:tcPr>
            <w:tcW w:w="502" w:type="pct"/>
            <w:tcBorders>
              <w:top w:val="nil"/>
              <w:left w:val="nil"/>
              <w:bottom w:val="nil"/>
              <w:right w:val="nil"/>
            </w:tcBorders>
            <w:vAlign w:val="center"/>
            <w:tcPrChange w:id="1160" w:author="Windows 用户" w:date="2021-11-22T15:03:00Z">
              <w:tcPr>
                <w:tcW w:w="329" w:type="pct"/>
                <w:tcBorders>
                  <w:top w:val="nil"/>
                  <w:left w:val="nil"/>
                  <w:bottom w:val="nil"/>
                  <w:right w:val="nil"/>
                </w:tcBorders>
                <w:vAlign w:val="center"/>
              </w:tcPr>
            </w:tcPrChange>
          </w:tcPr>
          <w:p w14:paraId="64CE87B3" w14:textId="68E4EBC6" w:rsidR="00494483" w:rsidRPr="005A6EC5" w:rsidRDefault="00494483" w:rsidP="00E919B4">
            <w:pPr>
              <w:spacing w:line="240" w:lineRule="auto"/>
              <w:ind w:firstLineChars="0" w:firstLine="0"/>
              <w:jc w:val="center"/>
              <w:rPr>
                <w:ins w:id="1161" w:author="Windows 用户" w:date="2021-11-22T14:55:00Z"/>
                <w:rFonts w:cs="Times New Roman"/>
                <w:sz w:val="20"/>
                <w:szCs w:val="22"/>
                <w:highlight w:val="yellow"/>
                <w:rPrChange w:id="1162" w:author="Windows 用户" w:date="2021-11-22T14:57:00Z">
                  <w:rPr>
                    <w:ins w:id="1163" w:author="Windows 用户" w:date="2021-11-22T14:55:00Z"/>
                    <w:rFonts w:cs="Times New Roman"/>
                    <w:szCs w:val="22"/>
                    <w:highlight w:val="yellow"/>
                  </w:rPr>
                </w:rPrChange>
              </w:rPr>
            </w:pPr>
          </w:p>
        </w:tc>
        <w:tc>
          <w:tcPr>
            <w:tcW w:w="324" w:type="pct"/>
            <w:tcBorders>
              <w:top w:val="nil"/>
              <w:left w:val="nil"/>
              <w:bottom w:val="nil"/>
              <w:right w:val="nil"/>
            </w:tcBorders>
            <w:vAlign w:val="center"/>
            <w:tcPrChange w:id="1164" w:author="Windows 用户" w:date="2021-11-22T15:03:00Z">
              <w:tcPr>
                <w:tcW w:w="324" w:type="pct"/>
                <w:tcBorders>
                  <w:top w:val="nil"/>
                  <w:left w:val="nil"/>
                  <w:bottom w:val="nil"/>
                  <w:right w:val="nil"/>
                </w:tcBorders>
                <w:vAlign w:val="center"/>
              </w:tcPr>
            </w:tcPrChange>
          </w:tcPr>
          <w:p w14:paraId="1D3E64D0" w14:textId="77777777" w:rsidR="00494483" w:rsidRPr="005A6EC5" w:rsidRDefault="00494483" w:rsidP="00E919B4">
            <w:pPr>
              <w:spacing w:line="240" w:lineRule="auto"/>
              <w:ind w:firstLineChars="0" w:firstLine="0"/>
              <w:jc w:val="center"/>
              <w:rPr>
                <w:ins w:id="1165" w:author="Windows 用户" w:date="2021-11-22T14:57:00Z"/>
                <w:rFonts w:cs="Times New Roman"/>
                <w:sz w:val="20"/>
                <w:szCs w:val="22"/>
                <w:rPrChange w:id="1166" w:author="Windows 用户" w:date="2021-11-22T14:57:00Z">
                  <w:rPr>
                    <w:ins w:id="1167" w:author="Windows 用户" w:date="2021-11-22T14:57:00Z"/>
                    <w:rFonts w:cs="Times New Roman"/>
                    <w:szCs w:val="22"/>
                  </w:rPr>
                </w:rPrChange>
              </w:rPr>
            </w:pPr>
          </w:p>
        </w:tc>
        <w:tc>
          <w:tcPr>
            <w:tcW w:w="119" w:type="pct"/>
            <w:tcBorders>
              <w:top w:val="nil"/>
              <w:left w:val="nil"/>
              <w:bottom w:val="nil"/>
              <w:right w:val="nil"/>
            </w:tcBorders>
            <w:tcPrChange w:id="1168" w:author="Windows 用户" w:date="2021-11-22T15:03:00Z">
              <w:tcPr>
                <w:tcW w:w="127" w:type="pct"/>
                <w:tcBorders>
                  <w:top w:val="nil"/>
                  <w:left w:val="nil"/>
                  <w:bottom w:val="nil"/>
                  <w:right w:val="nil"/>
                </w:tcBorders>
              </w:tcPr>
            </w:tcPrChange>
          </w:tcPr>
          <w:p w14:paraId="38685C54" w14:textId="77777777" w:rsidR="00494483" w:rsidRPr="00FB721D" w:rsidRDefault="00494483" w:rsidP="00E919B4">
            <w:pPr>
              <w:spacing w:line="240" w:lineRule="auto"/>
              <w:ind w:firstLineChars="0" w:firstLine="0"/>
              <w:jc w:val="center"/>
              <w:rPr>
                <w:ins w:id="1169" w:author="Windows 用户" w:date="2021-11-22T15:00:00Z"/>
                <w:rFonts w:cs="Times New Roman"/>
                <w:sz w:val="20"/>
                <w:szCs w:val="22"/>
              </w:rPr>
            </w:pPr>
          </w:p>
        </w:tc>
        <w:tc>
          <w:tcPr>
            <w:tcW w:w="569" w:type="pct"/>
            <w:tcBorders>
              <w:top w:val="nil"/>
              <w:left w:val="nil"/>
              <w:bottom w:val="nil"/>
              <w:right w:val="nil"/>
            </w:tcBorders>
            <w:vAlign w:val="center"/>
            <w:tcPrChange w:id="1170" w:author="Windows 用户" w:date="2021-11-22T15:03:00Z">
              <w:tcPr>
                <w:tcW w:w="656" w:type="pct"/>
                <w:gridSpan w:val="2"/>
                <w:tcBorders>
                  <w:top w:val="nil"/>
                  <w:left w:val="nil"/>
                  <w:bottom w:val="nil"/>
                  <w:right w:val="nil"/>
                </w:tcBorders>
                <w:vAlign w:val="center"/>
              </w:tcPr>
            </w:tcPrChange>
          </w:tcPr>
          <w:p w14:paraId="4230B9B3" w14:textId="57C4EA96" w:rsidR="00494483" w:rsidRPr="005A6EC5" w:rsidRDefault="00494483" w:rsidP="00E919B4">
            <w:pPr>
              <w:spacing w:line="240" w:lineRule="auto"/>
              <w:ind w:firstLineChars="0" w:firstLine="0"/>
              <w:jc w:val="center"/>
              <w:rPr>
                <w:ins w:id="1171" w:author="Windows 用户" w:date="2021-11-22T14:55:00Z"/>
                <w:rFonts w:cs="Times New Roman"/>
                <w:sz w:val="20"/>
                <w:szCs w:val="22"/>
                <w:rPrChange w:id="1172" w:author="Windows 用户" w:date="2021-11-22T14:57:00Z">
                  <w:rPr>
                    <w:ins w:id="1173" w:author="Windows 用户" w:date="2021-11-22T14:55:00Z"/>
                    <w:rFonts w:cs="Times New Roman"/>
                    <w:szCs w:val="22"/>
                  </w:rPr>
                </w:rPrChange>
              </w:rPr>
            </w:pPr>
            <w:ins w:id="1174" w:author="Windows 用户" w:date="2021-11-22T14:59:00Z">
              <w:r w:rsidRPr="00FB721D">
                <w:rPr>
                  <w:rFonts w:cs="Times New Roman"/>
                  <w:sz w:val="20"/>
                  <w:szCs w:val="22"/>
                </w:rPr>
                <w:t>0</w:t>
              </w:r>
            </w:ins>
          </w:p>
        </w:tc>
        <w:tc>
          <w:tcPr>
            <w:tcW w:w="502" w:type="pct"/>
            <w:tcBorders>
              <w:top w:val="nil"/>
              <w:left w:val="nil"/>
              <w:bottom w:val="nil"/>
              <w:right w:val="nil"/>
            </w:tcBorders>
            <w:vAlign w:val="center"/>
            <w:tcPrChange w:id="1175" w:author="Windows 用户" w:date="2021-11-22T15:03:00Z">
              <w:tcPr>
                <w:tcW w:w="507" w:type="pct"/>
                <w:tcBorders>
                  <w:top w:val="nil"/>
                  <w:left w:val="nil"/>
                  <w:bottom w:val="nil"/>
                  <w:right w:val="nil"/>
                </w:tcBorders>
                <w:vAlign w:val="center"/>
              </w:tcPr>
            </w:tcPrChange>
          </w:tcPr>
          <w:p w14:paraId="6250DDAB" w14:textId="510B5745" w:rsidR="00494483" w:rsidRPr="005A6EC5" w:rsidRDefault="00494483" w:rsidP="00E919B4">
            <w:pPr>
              <w:spacing w:line="240" w:lineRule="auto"/>
              <w:ind w:firstLineChars="0" w:firstLine="0"/>
              <w:jc w:val="center"/>
              <w:rPr>
                <w:ins w:id="1176" w:author="Windows 用户" w:date="2021-11-22T14:55:00Z"/>
                <w:rFonts w:cs="Times New Roman"/>
                <w:sz w:val="20"/>
                <w:szCs w:val="22"/>
                <w:rPrChange w:id="1177" w:author="Windows 用户" w:date="2021-11-22T14:57:00Z">
                  <w:rPr>
                    <w:ins w:id="1178" w:author="Windows 用户" w:date="2021-11-22T14:55:00Z"/>
                    <w:rFonts w:cs="Times New Roman"/>
                    <w:szCs w:val="22"/>
                  </w:rPr>
                </w:rPrChange>
              </w:rPr>
            </w:pPr>
            <w:ins w:id="1179" w:author="Windows 用户" w:date="2021-11-22T14:59:00Z">
              <w:r w:rsidRPr="00FB721D">
                <w:rPr>
                  <w:rFonts w:cs="Times New Roman"/>
                  <w:sz w:val="20"/>
                  <w:szCs w:val="22"/>
                </w:rPr>
                <w:t>600</w:t>
              </w:r>
            </w:ins>
          </w:p>
        </w:tc>
        <w:tc>
          <w:tcPr>
            <w:tcW w:w="324" w:type="pct"/>
            <w:tcBorders>
              <w:top w:val="nil"/>
              <w:left w:val="nil"/>
              <w:bottom w:val="nil"/>
              <w:right w:val="nil"/>
            </w:tcBorders>
            <w:vAlign w:val="center"/>
            <w:tcPrChange w:id="1180" w:author="Windows 用户" w:date="2021-11-22T15:03:00Z">
              <w:tcPr>
                <w:tcW w:w="353" w:type="pct"/>
                <w:tcBorders>
                  <w:top w:val="nil"/>
                  <w:left w:val="nil"/>
                  <w:bottom w:val="nil"/>
                  <w:right w:val="nil"/>
                </w:tcBorders>
                <w:vAlign w:val="center"/>
              </w:tcPr>
            </w:tcPrChange>
          </w:tcPr>
          <w:p w14:paraId="46D2E99F" w14:textId="77777777" w:rsidR="00494483" w:rsidRPr="009167FC" w:rsidRDefault="00494483" w:rsidP="00E919B4">
            <w:pPr>
              <w:spacing w:line="240" w:lineRule="auto"/>
              <w:ind w:firstLineChars="0" w:firstLine="0"/>
              <w:jc w:val="center"/>
              <w:rPr>
                <w:ins w:id="1181" w:author="Windows 用户" w:date="2021-11-22T14:58:00Z"/>
                <w:rFonts w:cs="Times New Roman"/>
                <w:sz w:val="20"/>
                <w:szCs w:val="22"/>
              </w:rPr>
            </w:pPr>
          </w:p>
        </w:tc>
        <w:tc>
          <w:tcPr>
            <w:tcW w:w="119" w:type="pct"/>
            <w:tcBorders>
              <w:top w:val="nil"/>
              <w:left w:val="nil"/>
              <w:bottom w:val="nil"/>
              <w:right w:val="nil"/>
            </w:tcBorders>
            <w:tcPrChange w:id="1182" w:author="Windows 用户" w:date="2021-11-22T15:03:00Z">
              <w:tcPr>
                <w:tcW w:w="119" w:type="pct"/>
                <w:tcBorders>
                  <w:top w:val="nil"/>
                  <w:left w:val="nil"/>
                  <w:bottom w:val="nil"/>
                  <w:right w:val="nil"/>
                </w:tcBorders>
              </w:tcPr>
            </w:tcPrChange>
          </w:tcPr>
          <w:p w14:paraId="4D9C7A5B" w14:textId="77777777" w:rsidR="00494483" w:rsidRPr="005A6EC5" w:rsidRDefault="00494483" w:rsidP="00E919B4">
            <w:pPr>
              <w:spacing w:line="240" w:lineRule="auto"/>
              <w:ind w:firstLineChars="0" w:firstLine="0"/>
              <w:jc w:val="center"/>
              <w:rPr>
                <w:ins w:id="1183" w:author="Windows 用户" w:date="2021-11-22T15:00:00Z"/>
                <w:rFonts w:cs="Times New Roman"/>
                <w:sz w:val="20"/>
                <w:szCs w:val="22"/>
              </w:rPr>
            </w:pPr>
          </w:p>
        </w:tc>
        <w:tc>
          <w:tcPr>
            <w:tcW w:w="616" w:type="pct"/>
            <w:tcBorders>
              <w:top w:val="nil"/>
              <w:left w:val="nil"/>
              <w:bottom w:val="nil"/>
              <w:right w:val="nil"/>
            </w:tcBorders>
            <w:vAlign w:val="center"/>
            <w:tcPrChange w:id="1184" w:author="Windows 用户" w:date="2021-11-22T15:03:00Z">
              <w:tcPr>
                <w:tcW w:w="616" w:type="pct"/>
                <w:tcBorders>
                  <w:top w:val="nil"/>
                  <w:left w:val="nil"/>
                  <w:bottom w:val="nil"/>
                  <w:right w:val="nil"/>
                </w:tcBorders>
                <w:vAlign w:val="center"/>
              </w:tcPr>
            </w:tcPrChange>
          </w:tcPr>
          <w:p w14:paraId="06B004AA" w14:textId="44ECDB0E" w:rsidR="00494483" w:rsidRPr="005A6EC5" w:rsidRDefault="00494483" w:rsidP="00E919B4">
            <w:pPr>
              <w:spacing w:line="240" w:lineRule="auto"/>
              <w:ind w:firstLineChars="0" w:firstLine="0"/>
              <w:jc w:val="center"/>
              <w:rPr>
                <w:ins w:id="1185" w:author="Windows 用户" w:date="2021-11-22T14:58:00Z"/>
                <w:rFonts w:cs="Times New Roman"/>
                <w:sz w:val="20"/>
                <w:szCs w:val="22"/>
              </w:rPr>
            </w:pPr>
          </w:p>
        </w:tc>
      </w:tr>
      <w:tr w:rsidR="002A2A9D" w:rsidRPr="005A6EC5" w14:paraId="5EE48657" w14:textId="29AF92B3" w:rsidTr="005E643A">
        <w:tblPrEx>
          <w:tblW w:w="5501" w:type="pct"/>
          <w:jc w:val="center"/>
          <w:tblBorders>
            <w:left w:val="none" w:sz="0" w:space="0" w:color="auto"/>
            <w:right w:val="none" w:sz="0" w:space="0" w:color="auto"/>
            <w:insideH w:val="none" w:sz="0" w:space="0" w:color="auto"/>
            <w:insideV w:val="none" w:sz="0" w:space="0" w:color="auto"/>
          </w:tblBorders>
          <w:tblPrExChange w:id="1186" w:author="Windows 用户" w:date="2021-11-22T15:03: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187" w:author="Windows 用户" w:date="2021-11-22T14:55:00Z"/>
          <w:trPrChange w:id="1188" w:author="Windows 用户" w:date="2021-11-22T15:03:00Z">
            <w:trPr>
              <w:jc w:val="center"/>
            </w:trPr>
          </w:trPrChange>
        </w:trPr>
        <w:tc>
          <w:tcPr>
            <w:tcW w:w="436" w:type="pct"/>
            <w:vMerge/>
            <w:tcBorders>
              <w:top w:val="nil"/>
              <w:left w:val="nil"/>
              <w:bottom w:val="single" w:sz="4" w:space="0" w:color="auto"/>
              <w:right w:val="nil"/>
            </w:tcBorders>
            <w:vAlign w:val="center"/>
            <w:hideMark/>
            <w:tcPrChange w:id="1189" w:author="Windows 用户" w:date="2021-11-22T15:03:00Z">
              <w:tcPr>
                <w:tcW w:w="436" w:type="pct"/>
                <w:vMerge/>
                <w:tcBorders>
                  <w:top w:val="nil"/>
                  <w:left w:val="nil"/>
                  <w:bottom w:val="single" w:sz="4" w:space="0" w:color="auto"/>
                  <w:right w:val="nil"/>
                </w:tcBorders>
                <w:vAlign w:val="center"/>
                <w:hideMark/>
              </w:tcPr>
            </w:tcPrChange>
          </w:tcPr>
          <w:p w14:paraId="371D585C" w14:textId="77777777" w:rsidR="00494483" w:rsidRPr="005A6EC5" w:rsidRDefault="00494483" w:rsidP="00E919B4">
            <w:pPr>
              <w:widowControl/>
              <w:spacing w:line="240" w:lineRule="auto"/>
              <w:ind w:firstLineChars="0" w:firstLine="0"/>
              <w:jc w:val="center"/>
              <w:rPr>
                <w:ins w:id="1190" w:author="Windows 用户" w:date="2021-11-22T14:55:00Z"/>
                <w:rFonts w:cs="Times New Roman"/>
                <w:sz w:val="20"/>
                <w:szCs w:val="22"/>
                <w:rPrChange w:id="1191" w:author="Windows 用户" w:date="2021-11-22T14:57:00Z">
                  <w:rPr>
                    <w:ins w:id="1192" w:author="Windows 用户" w:date="2021-11-22T14:55:00Z"/>
                    <w:rFonts w:cs="Times New Roman"/>
                    <w:szCs w:val="22"/>
                  </w:rPr>
                </w:rPrChange>
              </w:rPr>
            </w:pPr>
          </w:p>
        </w:tc>
        <w:tc>
          <w:tcPr>
            <w:tcW w:w="988" w:type="pct"/>
            <w:tcBorders>
              <w:top w:val="nil"/>
              <w:left w:val="nil"/>
              <w:bottom w:val="single" w:sz="4" w:space="0" w:color="auto"/>
              <w:right w:val="nil"/>
            </w:tcBorders>
            <w:vAlign w:val="center"/>
            <w:hideMark/>
            <w:tcPrChange w:id="1193" w:author="Windows 用户" w:date="2021-11-22T15:03:00Z">
              <w:tcPr>
                <w:tcW w:w="468" w:type="pct"/>
                <w:tcBorders>
                  <w:top w:val="nil"/>
                  <w:left w:val="nil"/>
                  <w:bottom w:val="single" w:sz="4" w:space="0" w:color="auto"/>
                  <w:right w:val="nil"/>
                </w:tcBorders>
                <w:vAlign w:val="center"/>
                <w:hideMark/>
              </w:tcPr>
            </w:tcPrChange>
          </w:tcPr>
          <w:p w14:paraId="7BD3A513" w14:textId="77777777" w:rsidR="00494483" w:rsidRPr="005A6EC5" w:rsidRDefault="00494483" w:rsidP="00E919B4">
            <w:pPr>
              <w:spacing w:line="240" w:lineRule="auto"/>
              <w:ind w:firstLineChars="0" w:firstLine="0"/>
              <w:jc w:val="center"/>
              <w:rPr>
                <w:ins w:id="1194" w:author="Windows 用户" w:date="2021-11-22T14:55:00Z"/>
                <w:rFonts w:cs="Times New Roman"/>
                <w:sz w:val="20"/>
                <w:rPrChange w:id="1195" w:author="Windows 用户" w:date="2021-11-22T14:57:00Z">
                  <w:rPr>
                    <w:ins w:id="1196" w:author="Windows 用户" w:date="2021-11-22T14:55:00Z"/>
                    <w:rFonts w:cs="Times New Roman"/>
                  </w:rPr>
                </w:rPrChange>
              </w:rPr>
            </w:pPr>
            <m:oMathPara>
              <m:oMath>
                <m:r>
                  <w:ins w:id="1197" w:author="Windows 用户" w:date="2021-11-22T14:55:00Z">
                    <w:rPr>
                      <w:rFonts w:ascii="Cambria Math" w:hAnsi="Cambria Math"/>
                      <w:sz w:val="20"/>
                      <w:rPrChange w:id="1198" w:author="Windows 用户" w:date="2021-11-22T14:57:00Z">
                        <w:rPr>
                          <w:rFonts w:ascii="Cambria Math" w:hAnsi="Cambria Math"/>
                        </w:rPr>
                      </w:rPrChange>
                    </w:rPr>
                    <m:t>1.2×</m:t>
                  </w:ins>
                </m:r>
                <m:sSub>
                  <m:sSubPr>
                    <m:ctrlPr>
                      <w:ins w:id="1199" w:author="Windows 用户" w:date="2021-11-22T14:55:00Z">
                        <w:rPr>
                          <w:rFonts w:ascii="Cambria Math" w:hAnsi="Cambria Math"/>
                          <w:i/>
                          <w:sz w:val="20"/>
                        </w:rPr>
                      </w:ins>
                    </m:ctrlPr>
                  </m:sSubPr>
                  <m:e>
                    <m:r>
                      <w:ins w:id="1200" w:author="Windows 用户" w:date="2021-11-22T14:55:00Z">
                        <w:rPr>
                          <w:rFonts w:ascii="Cambria Math" w:hAnsi="Cambria Math"/>
                          <w:sz w:val="20"/>
                          <w:rPrChange w:id="1201" w:author="Windows 用户" w:date="2021-11-22T14:57:00Z">
                            <w:rPr>
                              <w:rFonts w:ascii="Cambria Math" w:hAnsi="Cambria Math"/>
                            </w:rPr>
                          </w:rPrChange>
                        </w:rPr>
                        <m:t>es</m:t>
                      </w:ins>
                    </m:r>
                  </m:e>
                  <m:sub>
                    <m:r>
                      <w:ins w:id="1202" w:author="Windows 用户" w:date="2021-11-22T14:55:00Z">
                        <w:rPr>
                          <w:rFonts w:ascii="Cambria Math" w:hAnsi="Cambria Math"/>
                          <w:sz w:val="20"/>
                          <w:rPrChange w:id="1203" w:author="Windows 用户" w:date="2021-11-22T14:57:00Z">
                            <w:rPr>
                              <w:rFonts w:ascii="Cambria Math" w:hAnsi="Cambria Math"/>
                            </w:rPr>
                          </w:rPrChange>
                        </w:rPr>
                        <m:t>n+1</m:t>
                      </w:ins>
                    </m:r>
                  </m:sub>
                </m:sSub>
              </m:oMath>
            </m:oMathPara>
          </w:p>
        </w:tc>
        <w:tc>
          <w:tcPr>
            <w:tcW w:w="502" w:type="pct"/>
            <w:tcBorders>
              <w:top w:val="nil"/>
              <w:left w:val="nil"/>
              <w:bottom w:val="single" w:sz="4" w:space="0" w:color="auto"/>
              <w:right w:val="nil"/>
            </w:tcBorders>
            <w:vAlign w:val="center"/>
            <w:tcPrChange w:id="1204" w:author="Windows 用户" w:date="2021-11-22T15:03:00Z">
              <w:tcPr>
                <w:tcW w:w="1066" w:type="pct"/>
                <w:gridSpan w:val="2"/>
                <w:tcBorders>
                  <w:top w:val="nil"/>
                  <w:left w:val="nil"/>
                  <w:bottom w:val="single" w:sz="4" w:space="0" w:color="auto"/>
                  <w:right w:val="nil"/>
                </w:tcBorders>
                <w:vAlign w:val="center"/>
              </w:tcPr>
            </w:tcPrChange>
          </w:tcPr>
          <w:p w14:paraId="0170BA13" w14:textId="602FA377" w:rsidR="00494483" w:rsidRPr="005A6EC5" w:rsidRDefault="00494483" w:rsidP="00E919B4">
            <w:pPr>
              <w:spacing w:line="240" w:lineRule="auto"/>
              <w:ind w:firstLineChars="0" w:firstLine="0"/>
              <w:jc w:val="center"/>
              <w:rPr>
                <w:ins w:id="1205" w:author="Windows 用户" w:date="2021-11-22T14:55:00Z"/>
                <w:rFonts w:cs="Times New Roman"/>
                <w:sz w:val="20"/>
                <w:szCs w:val="22"/>
                <w:rPrChange w:id="1206" w:author="Windows 用户" w:date="2021-11-22T14:57:00Z">
                  <w:rPr>
                    <w:ins w:id="1207" w:author="Windows 用户" w:date="2021-11-22T14:55:00Z"/>
                    <w:rFonts w:cs="Times New Roman"/>
                    <w:szCs w:val="22"/>
                  </w:rPr>
                </w:rPrChange>
              </w:rPr>
            </w:pPr>
          </w:p>
        </w:tc>
        <w:tc>
          <w:tcPr>
            <w:tcW w:w="502" w:type="pct"/>
            <w:tcBorders>
              <w:top w:val="nil"/>
              <w:left w:val="nil"/>
              <w:bottom w:val="single" w:sz="4" w:space="0" w:color="auto"/>
              <w:right w:val="nil"/>
            </w:tcBorders>
            <w:vAlign w:val="center"/>
            <w:tcPrChange w:id="1208" w:author="Windows 用户" w:date="2021-11-22T15:03:00Z">
              <w:tcPr>
                <w:tcW w:w="329" w:type="pct"/>
                <w:tcBorders>
                  <w:top w:val="nil"/>
                  <w:left w:val="nil"/>
                  <w:bottom w:val="single" w:sz="4" w:space="0" w:color="auto"/>
                  <w:right w:val="nil"/>
                </w:tcBorders>
                <w:vAlign w:val="center"/>
              </w:tcPr>
            </w:tcPrChange>
          </w:tcPr>
          <w:p w14:paraId="5C9F1B3B" w14:textId="7E92C8D6" w:rsidR="00494483" w:rsidRPr="005A6EC5" w:rsidRDefault="00494483" w:rsidP="00E919B4">
            <w:pPr>
              <w:spacing w:line="240" w:lineRule="auto"/>
              <w:ind w:firstLineChars="0" w:firstLine="0"/>
              <w:jc w:val="center"/>
              <w:rPr>
                <w:ins w:id="1209" w:author="Windows 用户" w:date="2021-11-22T14:55:00Z"/>
                <w:rFonts w:cs="Times New Roman"/>
                <w:sz w:val="20"/>
                <w:szCs w:val="22"/>
                <w:rPrChange w:id="1210" w:author="Windows 用户" w:date="2021-11-22T14:57:00Z">
                  <w:rPr>
                    <w:ins w:id="1211" w:author="Windows 用户" w:date="2021-11-22T14:55:00Z"/>
                    <w:rFonts w:cs="Times New Roman"/>
                    <w:szCs w:val="22"/>
                  </w:rPr>
                </w:rPrChange>
              </w:rPr>
            </w:pPr>
          </w:p>
        </w:tc>
        <w:tc>
          <w:tcPr>
            <w:tcW w:w="324" w:type="pct"/>
            <w:tcBorders>
              <w:top w:val="nil"/>
              <w:left w:val="nil"/>
              <w:bottom w:val="single" w:sz="4" w:space="0" w:color="auto"/>
              <w:right w:val="nil"/>
            </w:tcBorders>
            <w:vAlign w:val="center"/>
            <w:tcPrChange w:id="1212" w:author="Windows 用户" w:date="2021-11-22T15:03:00Z">
              <w:tcPr>
                <w:tcW w:w="324" w:type="pct"/>
                <w:tcBorders>
                  <w:top w:val="nil"/>
                  <w:left w:val="nil"/>
                  <w:bottom w:val="single" w:sz="4" w:space="0" w:color="auto"/>
                  <w:right w:val="nil"/>
                </w:tcBorders>
                <w:vAlign w:val="center"/>
              </w:tcPr>
            </w:tcPrChange>
          </w:tcPr>
          <w:p w14:paraId="1F6A327D" w14:textId="77777777" w:rsidR="00494483" w:rsidRPr="005A6EC5" w:rsidRDefault="00494483" w:rsidP="00E919B4">
            <w:pPr>
              <w:spacing w:line="240" w:lineRule="auto"/>
              <w:ind w:firstLineChars="0" w:firstLine="0"/>
              <w:jc w:val="center"/>
              <w:rPr>
                <w:ins w:id="1213" w:author="Windows 用户" w:date="2021-11-22T14:57:00Z"/>
                <w:rFonts w:cs="Times New Roman"/>
                <w:sz w:val="20"/>
                <w:szCs w:val="22"/>
                <w:rPrChange w:id="1214" w:author="Windows 用户" w:date="2021-11-22T14:57:00Z">
                  <w:rPr>
                    <w:ins w:id="1215" w:author="Windows 用户" w:date="2021-11-22T14:57:00Z"/>
                    <w:rFonts w:cs="Times New Roman"/>
                    <w:szCs w:val="22"/>
                  </w:rPr>
                </w:rPrChange>
              </w:rPr>
            </w:pPr>
          </w:p>
        </w:tc>
        <w:tc>
          <w:tcPr>
            <w:tcW w:w="119" w:type="pct"/>
            <w:tcBorders>
              <w:top w:val="nil"/>
              <w:left w:val="nil"/>
              <w:bottom w:val="single" w:sz="4" w:space="0" w:color="auto"/>
              <w:right w:val="nil"/>
            </w:tcBorders>
            <w:tcPrChange w:id="1216" w:author="Windows 用户" w:date="2021-11-22T15:03:00Z">
              <w:tcPr>
                <w:tcW w:w="127" w:type="pct"/>
                <w:tcBorders>
                  <w:top w:val="nil"/>
                  <w:left w:val="nil"/>
                  <w:bottom w:val="single" w:sz="4" w:space="0" w:color="auto"/>
                  <w:right w:val="nil"/>
                </w:tcBorders>
              </w:tcPr>
            </w:tcPrChange>
          </w:tcPr>
          <w:p w14:paraId="2FE92DDE" w14:textId="77777777" w:rsidR="00494483" w:rsidRPr="00FB721D" w:rsidRDefault="00494483" w:rsidP="00E919B4">
            <w:pPr>
              <w:spacing w:line="240" w:lineRule="auto"/>
              <w:ind w:firstLineChars="0" w:firstLine="0"/>
              <w:jc w:val="center"/>
              <w:rPr>
                <w:ins w:id="1217" w:author="Windows 用户" w:date="2021-11-22T15:00:00Z"/>
                <w:rFonts w:cs="Times New Roman"/>
                <w:sz w:val="20"/>
                <w:szCs w:val="22"/>
              </w:rPr>
            </w:pPr>
          </w:p>
        </w:tc>
        <w:tc>
          <w:tcPr>
            <w:tcW w:w="569" w:type="pct"/>
            <w:tcBorders>
              <w:top w:val="nil"/>
              <w:left w:val="nil"/>
              <w:bottom w:val="single" w:sz="4" w:space="0" w:color="auto"/>
              <w:right w:val="nil"/>
            </w:tcBorders>
            <w:vAlign w:val="center"/>
            <w:tcPrChange w:id="1218" w:author="Windows 用户" w:date="2021-11-22T15:03:00Z">
              <w:tcPr>
                <w:tcW w:w="656" w:type="pct"/>
                <w:gridSpan w:val="2"/>
                <w:tcBorders>
                  <w:top w:val="nil"/>
                  <w:left w:val="nil"/>
                  <w:bottom w:val="single" w:sz="4" w:space="0" w:color="auto"/>
                  <w:right w:val="nil"/>
                </w:tcBorders>
                <w:vAlign w:val="center"/>
              </w:tcPr>
            </w:tcPrChange>
          </w:tcPr>
          <w:p w14:paraId="7951A04C" w14:textId="16AAC235" w:rsidR="00494483" w:rsidRPr="005A6EC5" w:rsidRDefault="00494483" w:rsidP="00E919B4">
            <w:pPr>
              <w:spacing w:line="240" w:lineRule="auto"/>
              <w:ind w:firstLineChars="0" w:firstLine="0"/>
              <w:jc w:val="center"/>
              <w:rPr>
                <w:ins w:id="1219" w:author="Windows 用户" w:date="2021-11-22T14:55:00Z"/>
                <w:rFonts w:cs="Times New Roman"/>
                <w:sz w:val="20"/>
                <w:szCs w:val="22"/>
                <w:rPrChange w:id="1220" w:author="Windows 用户" w:date="2021-11-22T14:57:00Z">
                  <w:rPr>
                    <w:ins w:id="1221" w:author="Windows 用户" w:date="2021-11-22T14:55:00Z"/>
                    <w:rFonts w:cs="Times New Roman"/>
                    <w:szCs w:val="22"/>
                  </w:rPr>
                </w:rPrChange>
              </w:rPr>
            </w:pPr>
            <w:ins w:id="1222" w:author="Windows 用户" w:date="2021-11-22T14:59:00Z">
              <w:r w:rsidRPr="00FB721D">
                <w:rPr>
                  <w:rFonts w:cs="Times New Roman"/>
                  <w:sz w:val="20"/>
                  <w:szCs w:val="22"/>
                </w:rPr>
                <w:t>0</w:t>
              </w:r>
            </w:ins>
          </w:p>
        </w:tc>
        <w:tc>
          <w:tcPr>
            <w:tcW w:w="502" w:type="pct"/>
            <w:tcBorders>
              <w:top w:val="nil"/>
              <w:left w:val="nil"/>
              <w:bottom w:val="single" w:sz="4" w:space="0" w:color="auto"/>
              <w:right w:val="nil"/>
            </w:tcBorders>
            <w:vAlign w:val="center"/>
            <w:tcPrChange w:id="1223" w:author="Windows 用户" w:date="2021-11-22T15:03:00Z">
              <w:tcPr>
                <w:tcW w:w="507" w:type="pct"/>
                <w:tcBorders>
                  <w:top w:val="nil"/>
                  <w:left w:val="nil"/>
                  <w:bottom w:val="single" w:sz="4" w:space="0" w:color="auto"/>
                  <w:right w:val="nil"/>
                </w:tcBorders>
                <w:vAlign w:val="center"/>
              </w:tcPr>
            </w:tcPrChange>
          </w:tcPr>
          <w:p w14:paraId="4B7F8995" w14:textId="510EB039" w:rsidR="00494483" w:rsidRPr="005A6EC5" w:rsidRDefault="00494483" w:rsidP="00E919B4">
            <w:pPr>
              <w:spacing w:line="240" w:lineRule="auto"/>
              <w:ind w:firstLineChars="0" w:firstLine="0"/>
              <w:jc w:val="center"/>
              <w:rPr>
                <w:ins w:id="1224" w:author="Windows 用户" w:date="2021-11-22T14:55:00Z"/>
                <w:rFonts w:cs="Times New Roman"/>
                <w:sz w:val="20"/>
                <w:szCs w:val="22"/>
                <w:rPrChange w:id="1225" w:author="Windows 用户" w:date="2021-11-22T14:57:00Z">
                  <w:rPr>
                    <w:ins w:id="1226" w:author="Windows 用户" w:date="2021-11-22T14:55:00Z"/>
                    <w:rFonts w:cs="Times New Roman"/>
                    <w:szCs w:val="22"/>
                  </w:rPr>
                </w:rPrChange>
              </w:rPr>
            </w:pPr>
            <w:ins w:id="1227" w:author="Windows 用户" w:date="2021-11-22T14:59:00Z">
              <w:r w:rsidRPr="00FB721D">
                <w:rPr>
                  <w:rFonts w:cs="Times New Roman"/>
                  <w:sz w:val="20"/>
                  <w:szCs w:val="22"/>
                </w:rPr>
                <w:t>600</w:t>
              </w:r>
            </w:ins>
          </w:p>
        </w:tc>
        <w:tc>
          <w:tcPr>
            <w:tcW w:w="324" w:type="pct"/>
            <w:tcBorders>
              <w:top w:val="nil"/>
              <w:left w:val="nil"/>
              <w:bottom w:val="single" w:sz="4" w:space="0" w:color="auto"/>
              <w:right w:val="nil"/>
            </w:tcBorders>
            <w:vAlign w:val="center"/>
            <w:tcPrChange w:id="1228" w:author="Windows 用户" w:date="2021-11-22T15:03:00Z">
              <w:tcPr>
                <w:tcW w:w="353" w:type="pct"/>
                <w:tcBorders>
                  <w:top w:val="nil"/>
                  <w:left w:val="nil"/>
                  <w:bottom w:val="single" w:sz="4" w:space="0" w:color="auto"/>
                  <w:right w:val="nil"/>
                </w:tcBorders>
                <w:vAlign w:val="center"/>
              </w:tcPr>
            </w:tcPrChange>
          </w:tcPr>
          <w:p w14:paraId="1357FD63" w14:textId="77777777" w:rsidR="00494483" w:rsidRPr="009167FC" w:rsidRDefault="00494483" w:rsidP="00E919B4">
            <w:pPr>
              <w:spacing w:line="240" w:lineRule="auto"/>
              <w:ind w:firstLineChars="0" w:firstLine="0"/>
              <w:jc w:val="center"/>
              <w:rPr>
                <w:ins w:id="1229" w:author="Windows 用户" w:date="2021-11-22T14:58:00Z"/>
                <w:rFonts w:cs="Times New Roman"/>
                <w:sz w:val="20"/>
                <w:szCs w:val="22"/>
              </w:rPr>
            </w:pPr>
          </w:p>
        </w:tc>
        <w:tc>
          <w:tcPr>
            <w:tcW w:w="119" w:type="pct"/>
            <w:tcBorders>
              <w:top w:val="nil"/>
              <w:left w:val="nil"/>
              <w:bottom w:val="single" w:sz="4" w:space="0" w:color="auto"/>
              <w:right w:val="nil"/>
            </w:tcBorders>
            <w:tcPrChange w:id="1230" w:author="Windows 用户" w:date="2021-11-22T15:03:00Z">
              <w:tcPr>
                <w:tcW w:w="119" w:type="pct"/>
                <w:tcBorders>
                  <w:top w:val="nil"/>
                  <w:left w:val="nil"/>
                  <w:bottom w:val="single" w:sz="4" w:space="0" w:color="auto"/>
                  <w:right w:val="nil"/>
                </w:tcBorders>
              </w:tcPr>
            </w:tcPrChange>
          </w:tcPr>
          <w:p w14:paraId="60ADC1FF" w14:textId="77777777" w:rsidR="00494483" w:rsidRPr="005A6EC5" w:rsidRDefault="00494483" w:rsidP="00E919B4">
            <w:pPr>
              <w:spacing w:line="240" w:lineRule="auto"/>
              <w:ind w:firstLineChars="0" w:firstLine="0"/>
              <w:jc w:val="center"/>
              <w:rPr>
                <w:ins w:id="1231" w:author="Windows 用户" w:date="2021-11-22T15:00:00Z"/>
                <w:rFonts w:cs="Times New Roman"/>
                <w:sz w:val="20"/>
                <w:szCs w:val="22"/>
              </w:rPr>
            </w:pPr>
          </w:p>
        </w:tc>
        <w:tc>
          <w:tcPr>
            <w:tcW w:w="616" w:type="pct"/>
            <w:tcBorders>
              <w:top w:val="nil"/>
              <w:left w:val="nil"/>
              <w:bottom w:val="single" w:sz="4" w:space="0" w:color="auto"/>
              <w:right w:val="nil"/>
            </w:tcBorders>
            <w:vAlign w:val="center"/>
            <w:tcPrChange w:id="1232" w:author="Windows 用户" w:date="2021-11-22T15:03:00Z">
              <w:tcPr>
                <w:tcW w:w="616" w:type="pct"/>
                <w:tcBorders>
                  <w:top w:val="nil"/>
                  <w:left w:val="nil"/>
                  <w:bottom w:val="single" w:sz="4" w:space="0" w:color="auto"/>
                  <w:right w:val="nil"/>
                </w:tcBorders>
                <w:vAlign w:val="center"/>
              </w:tcPr>
            </w:tcPrChange>
          </w:tcPr>
          <w:p w14:paraId="4F9BA58F" w14:textId="070EDFD6" w:rsidR="00494483" w:rsidRPr="005A6EC5" w:rsidRDefault="00494483" w:rsidP="00E919B4">
            <w:pPr>
              <w:spacing w:line="240" w:lineRule="auto"/>
              <w:ind w:firstLineChars="0" w:firstLine="0"/>
              <w:jc w:val="center"/>
              <w:rPr>
                <w:ins w:id="1233" w:author="Windows 用户" w:date="2021-11-22T14:58:00Z"/>
                <w:rFonts w:cs="Times New Roman"/>
                <w:sz w:val="20"/>
                <w:szCs w:val="22"/>
              </w:rPr>
            </w:pPr>
          </w:p>
        </w:tc>
      </w:tr>
    </w:tbl>
    <w:p w14:paraId="797AAE4F" w14:textId="14F10ED9" w:rsidR="00576B86" w:rsidRDefault="00576B86">
      <w:pPr>
        <w:ind w:firstLine="420"/>
        <w:rPr>
          <w:ins w:id="1234" w:author="Windows 用户" w:date="2021-12-23T19:40:00Z"/>
        </w:rPr>
        <w:pPrChange w:id="1235" w:author="Windows 用户" w:date="2021-11-22T14:54:00Z">
          <w:pPr>
            <w:pStyle w:val="2"/>
            <w:spacing w:before="156" w:after="156"/>
          </w:pPr>
        </w:pPrChange>
      </w:pPr>
    </w:p>
    <w:p w14:paraId="7ED34709" w14:textId="7EA13A1B" w:rsidR="00250C28" w:rsidRDefault="00250C28">
      <w:pPr>
        <w:ind w:firstLine="420"/>
        <w:rPr>
          <w:ins w:id="1236" w:author="Windows 用户" w:date="2021-12-23T19:40:00Z"/>
        </w:rPr>
        <w:pPrChange w:id="1237" w:author="Windows 用户" w:date="2021-11-22T14:54:00Z">
          <w:pPr>
            <w:pStyle w:val="2"/>
            <w:spacing w:before="156" w:after="156"/>
          </w:pPr>
        </w:pPrChange>
      </w:pPr>
    </w:p>
    <w:tbl>
      <w:tblPr>
        <w:tblStyle w:val="8"/>
        <w:tblW w:w="317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6"/>
        <w:gridCol w:w="1718"/>
        <w:gridCol w:w="1006"/>
        <w:gridCol w:w="1006"/>
        <w:gridCol w:w="639"/>
        <w:gridCol w:w="222"/>
        <w:tblGridChange w:id="1238">
          <w:tblGrid>
            <w:gridCol w:w="816"/>
            <w:gridCol w:w="1718"/>
            <w:gridCol w:w="120"/>
            <w:gridCol w:w="886"/>
            <w:gridCol w:w="120"/>
            <w:gridCol w:w="886"/>
            <w:gridCol w:w="43"/>
            <w:gridCol w:w="596"/>
            <w:gridCol w:w="222"/>
          </w:tblGrid>
        </w:tblGridChange>
      </w:tblGrid>
      <w:tr w:rsidR="00250C28" w:rsidRPr="005A6EC5" w14:paraId="14549565" w14:textId="77777777" w:rsidTr="00250C28">
        <w:trPr>
          <w:jc w:val="center"/>
          <w:ins w:id="1239" w:author="Windows 用户" w:date="2021-12-23T19:43:00Z"/>
        </w:trPr>
        <w:tc>
          <w:tcPr>
            <w:tcW w:w="755" w:type="pct"/>
            <w:tcBorders>
              <w:top w:val="single" w:sz="4" w:space="0" w:color="auto"/>
              <w:left w:val="nil"/>
              <w:bottom w:val="single" w:sz="4" w:space="0" w:color="auto"/>
              <w:right w:val="nil"/>
            </w:tcBorders>
            <w:vAlign w:val="center"/>
          </w:tcPr>
          <w:p w14:paraId="4D2405AB" w14:textId="77777777" w:rsidR="00250C28" w:rsidRPr="001057FD" w:rsidRDefault="00250C28" w:rsidP="00551AD1">
            <w:pPr>
              <w:spacing w:line="240" w:lineRule="auto"/>
              <w:ind w:firstLineChars="0" w:firstLine="0"/>
              <w:jc w:val="center"/>
              <w:rPr>
                <w:ins w:id="1240" w:author="Windows 用户" w:date="2021-12-23T19:43:00Z"/>
                <w:rFonts w:cs="Times New Roman"/>
                <w:sz w:val="20"/>
                <w:szCs w:val="22"/>
              </w:rPr>
            </w:pPr>
          </w:p>
        </w:tc>
        <w:tc>
          <w:tcPr>
            <w:tcW w:w="1700" w:type="pct"/>
            <w:tcBorders>
              <w:top w:val="single" w:sz="4" w:space="0" w:color="auto"/>
              <w:left w:val="nil"/>
              <w:bottom w:val="single" w:sz="4" w:space="0" w:color="auto"/>
              <w:right w:val="nil"/>
            </w:tcBorders>
            <w:vAlign w:val="center"/>
          </w:tcPr>
          <w:p w14:paraId="79FA5838" w14:textId="77777777" w:rsidR="00250C28" w:rsidRDefault="00250C28" w:rsidP="00551AD1">
            <w:pPr>
              <w:spacing w:line="240" w:lineRule="auto"/>
              <w:ind w:firstLineChars="0" w:firstLine="0"/>
              <w:jc w:val="center"/>
              <w:rPr>
                <w:ins w:id="1241" w:author="Windows 用户" w:date="2021-12-23T19:43:00Z"/>
                <w:rFonts w:cs="Times New Roman"/>
                <w:sz w:val="20"/>
                <w:szCs w:val="22"/>
              </w:rPr>
            </w:pPr>
          </w:p>
        </w:tc>
        <w:tc>
          <w:tcPr>
            <w:tcW w:w="930" w:type="pct"/>
            <w:tcBorders>
              <w:top w:val="single" w:sz="4" w:space="0" w:color="auto"/>
              <w:left w:val="nil"/>
              <w:bottom w:val="single" w:sz="4" w:space="0" w:color="auto"/>
              <w:right w:val="nil"/>
            </w:tcBorders>
            <w:vAlign w:val="center"/>
          </w:tcPr>
          <w:p w14:paraId="14175A27" w14:textId="6A719AB9" w:rsidR="00250C28" w:rsidRDefault="00250C28" w:rsidP="00551AD1">
            <w:pPr>
              <w:spacing w:line="240" w:lineRule="auto"/>
              <w:ind w:firstLineChars="0" w:firstLine="0"/>
              <w:jc w:val="center"/>
              <w:rPr>
                <w:ins w:id="1242" w:author="Windows 用户" w:date="2021-12-23T19:43:00Z"/>
                <w:rFonts w:cs="Times New Roman"/>
                <w:sz w:val="20"/>
                <w:szCs w:val="22"/>
              </w:rPr>
            </w:pPr>
            <w:ins w:id="1243" w:author="Windows 用户" w:date="2021-12-23T19:43:00Z">
              <w:r>
                <w:rPr>
                  <w:rFonts w:cs="Times New Roman" w:hint="eastAsia"/>
                  <w:sz w:val="20"/>
                  <w:szCs w:val="22"/>
                </w:rPr>
                <w:t>M</w:t>
              </w:r>
              <w:r>
                <w:rPr>
                  <w:rFonts w:cs="Times New Roman"/>
                  <w:sz w:val="20"/>
                  <w:szCs w:val="22"/>
                </w:rPr>
                <w:t>0</w:t>
              </w:r>
            </w:ins>
          </w:p>
        </w:tc>
        <w:tc>
          <w:tcPr>
            <w:tcW w:w="859" w:type="pct"/>
            <w:tcBorders>
              <w:top w:val="single" w:sz="4" w:space="0" w:color="auto"/>
              <w:left w:val="nil"/>
              <w:bottom w:val="single" w:sz="4" w:space="0" w:color="auto"/>
              <w:right w:val="nil"/>
            </w:tcBorders>
            <w:vAlign w:val="center"/>
          </w:tcPr>
          <w:p w14:paraId="5EEA3CBE" w14:textId="4307016C" w:rsidR="00250C28" w:rsidRPr="001057FD" w:rsidRDefault="00250C28" w:rsidP="00551AD1">
            <w:pPr>
              <w:spacing w:line="240" w:lineRule="auto"/>
              <w:ind w:firstLineChars="0" w:firstLine="0"/>
              <w:jc w:val="center"/>
              <w:rPr>
                <w:ins w:id="1244" w:author="Windows 用户" w:date="2021-12-23T19:43:00Z"/>
                <w:rFonts w:cs="Times New Roman"/>
                <w:sz w:val="20"/>
                <w:szCs w:val="22"/>
              </w:rPr>
            </w:pPr>
            <w:ins w:id="1245" w:author="Windows 用户" w:date="2021-12-23T19:43:00Z">
              <w:r>
                <w:rPr>
                  <w:rFonts w:cs="Times New Roman" w:hint="eastAsia"/>
                  <w:sz w:val="20"/>
                  <w:szCs w:val="22"/>
                </w:rPr>
                <w:t>M</w:t>
              </w:r>
              <w:r>
                <w:rPr>
                  <w:rFonts w:cs="Times New Roman"/>
                  <w:sz w:val="20"/>
                  <w:szCs w:val="22"/>
                </w:rPr>
                <w:t>1</w:t>
              </w:r>
            </w:ins>
          </w:p>
        </w:tc>
        <w:tc>
          <w:tcPr>
            <w:tcW w:w="551" w:type="pct"/>
            <w:tcBorders>
              <w:top w:val="single" w:sz="4" w:space="0" w:color="auto"/>
              <w:left w:val="nil"/>
              <w:bottom w:val="single" w:sz="4" w:space="0" w:color="auto"/>
              <w:right w:val="nil"/>
            </w:tcBorders>
            <w:vAlign w:val="center"/>
          </w:tcPr>
          <w:p w14:paraId="5B29362A" w14:textId="48CF726F" w:rsidR="00250C28" w:rsidRPr="001057FD" w:rsidRDefault="00250C28" w:rsidP="00551AD1">
            <w:pPr>
              <w:spacing w:line="240" w:lineRule="auto"/>
              <w:ind w:firstLineChars="0" w:firstLine="0"/>
              <w:jc w:val="center"/>
              <w:rPr>
                <w:ins w:id="1246" w:author="Windows 用户" w:date="2021-12-23T19:43:00Z"/>
                <w:rFonts w:cs="Times New Roman"/>
                <w:sz w:val="20"/>
                <w:szCs w:val="22"/>
              </w:rPr>
            </w:pPr>
            <w:ins w:id="1247" w:author="Windows 用户" w:date="2021-12-23T19:43:00Z">
              <w:r>
                <w:rPr>
                  <w:rFonts w:cs="Times New Roman" w:hint="eastAsia"/>
                  <w:sz w:val="20"/>
                  <w:szCs w:val="22"/>
                </w:rPr>
                <w:t>ARD</w:t>
              </w:r>
            </w:ins>
          </w:p>
        </w:tc>
        <w:tc>
          <w:tcPr>
            <w:tcW w:w="205" w:type="pct"/>
            <w:tcBorders>
              <w:top w:val="single" w:sz="4" w:space="0" w:color="auto"/>
              <w:left w:val="nil"/>
              <w:bottom w:val="single" w:sz="4" w:space="0" w:color="auto"/>
              <w:right w:val="nil"/>
            </w:tcBorders>
          </w:tcPr>
          <w:p w14:paraId="570FCDBC" w14:textId="77777777" w:rsidR="00250C28" w:rsidRPr="009167FC" w:rsidRDefault="00250C28" w:rsidP="00551AD1">
            <w:pPr>
              <w:spacing w:line="240" w:lineRule="auto"/>
              <w:ind w:firstLineChars="0" w:firstLine="0"/>
              <w:jc w:val="center"/>
              <w:rPr>
                <w:ins w:id="1248" w:author="Windows 用户" w:date="2021-12-23T19:43:00Z"/>
                <w:rFonts w:cs="Times New Roman"/>
                <w:sz w:val="20"/>
                <w:szCs w:val="22"/>
              </w:rPr>
            </w:pPr>
          </w:p>
        </w:tc>
      </w:tr>
      <w:tr w:rsidR="00250C28" w:rsidRPr="005A6EC5" w14:paraId="284A4BB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49"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50" w:author="Windows 用户" w:date="2021-12-23T19:40:00Z"/>
          <w:trPrChange w:id="1251" w:author="Windows 用户" w:date="2021-12-23T19:42:00Z">
            <w:trPr>
              <w:jc w:val="center"/>
            </w:trPr>
          </w:trPrChange>
        </w:trPr>
        <w:tc>
          <w:tcPr>
            <w:tcW w:w="755" w:type="pct"/>
            <w:tcBorders>
              <w:top w:val="single" w:sz="4" w:space="0" w:color="auto"/>
              <w:left w:val="nil"/>
              <w:bottom w:val="single" w:sz="4" w:space="0" w:color="auto"/>
              <w:right w:val="nil"/>
            </w:tcBorders>
            <w:vAlign w:val="center"/>
            <w:hideMark/>
            <w:tcPrChange w:id="1252" w:author="Windows 用户" w:date="2021-12-23T19:42:00Z">
              <w:tcPr>
                <w:tcW w:w="436" w:type="pct"/>
                <w:tcBorders>
                  <w:top w:val="single" w:sz="4" w:space="0" w:color="auto"/>
                  <w:left w:val="nil"/>
                  <w:bottom w:val="single" w:sz="4" w:space="0" w:color="auto"/>
                  <w:right w:val="nil"/>
                </w:tcBorders>
                <w:vAlign w:val="center"/>
                <w:hideMark/>
              </w:tcPr>
            </w:tcPrChange>
          </w:tcPr>
          <w:p w14:paraId="29CBC4EB" w14:textId="77777777" w:rsidR="00250C28" w:rsidRPr="001057FD" w:rsidRDefault="00250C28" w:rsidP="00551AD1">
            <w:pPr>
              <w:spacing w:line="240" w:lineRule="auto"/>
              <w:ind w:firstLineChars="0" w:firstLine="0"/>
              <w:jc w:val="center"/>
              <w:rPr>
                <w:ins w:id="1253" w:author="Windows 用户" w:date="2021-12-23T19:40:00Z"/>
                <w:rFonts w:cs="Times New Roman"/>
                <w:sz w:val="20"/>
                <w:szCs w:val="22"/>
              </w:rPr>
            </w:pPr>
            <w:ins w:id="1254" w:author="Windows 用户" w:date="2021-12-23T19:40:00Z">
              <w:r w:rsidRPr="001057FD">
                <w:rPr>
                  <w:rFonts w:cs="Times New Roman"/>
                  <w:sz w:val="20"/>
                  <w:szCs w:val="22"/>
                </w:rPr>
                <w:t>Dataset</w:t>
              </w:r>
            </w:ins>
          </w:p>
        </w:tc>
        <w:tc>
          <w:tcPr>
            <w:tcW w:w="1700" w:type="pct"/>
            <w:tcBorders>
              <w:top w:val="single" w:sz="4" w:space="0" w:color="auto"/>
              <w:left w:val="nil"/>
              <w:bottom w:val="single" w:sz="4" w:space="0" w:color="auto"/>
              <w:right w:val="nil"/>
            </w:tcBorders>
            <w:vAlign w:val="center"/>
            <w:hideMark/>
            <w:tcPrChange w:id="1255" w:author="Windows 用户" w:date="2021-12-23T19:42:00Z">
              <w:tcPr>
                <w:tcW w:w="988" w:type="pct"/>
                <w:gridSpan w:val="2"/>
                <w:tcBorders>
                  <w:top w:val="single" w:sz="4" w:space="0" w:color="auto"/>
                  <w:left w:val="nil"/>
                  <w:bottom w:val="single" w:sz="4" w:space="0" w:color="auto"/>
                  <w:right w:val="nil"/>
                </w:tcBorders>
                <w:vAlign w:val="center"/>
                <w:hideMark/>
              </w:tcPr>
            </w:tcPrChange>
          </w:tcPr>
          <w:p w14:paraId="094E4284" w14:textId="77777777" w:rsidR="00250C28" w:rsidRPr="001057FD" w:rsidRDefault="008C5715" w:rsidP="00551AD1">
            <w:pPr>
              <w:spacing w:line="240" w:lineRule="auto"/>
              <w:ind w:firstLineChars="0" w:firstLine="0"/>
              <w:jc w:val="center"/>
              <w:rPr>
                <w:ins w:id="1256" w:author="Windows 用户" w:date="2021-12-23T19:40:00Z"/>
                <w:rFonts w:cs="Times New Roman"/>
                <w:sz w:val="20"/>
                <w:szCs w:val="22"/>
              </w:rPr>
            </w:pPr>
            <m:oMathPara>
              <m:oMath>
                <m:acc>
                  <m:accPr>
                    <m:chr m:val="̅"/>
                    <m:ctrlPr>
                      <w:ins w:id="1257" w:author="Windows 用户" w:date="2021-12-23T19:40:00Z">
                        <w:rPr>
                          <w:rFonts w:ascii="Cambria Math" w:hAnsi="Cambria Math" w:cs="Times New Roman"/>
                          <w:sz w:val="20"/>
                          <w:szCs w:val="22"/>
                        </w:rPr>
                      </w:ins>
                    </m:ctrlPr>
                  </m:accPr>
                  <m:e>
                    <m:r>
                      <w:ins w:id="1258" w:author="Windows 用户" w:date="2021-12-23T19:40:00Z">
                        <w:rPr>
                          <w:rFonts w:ascii="Cambria Math" w:hAnsi="Cambria Math" w:cs="Times New Roman"/>
                          <w:sz w:val="20"/>
                          <w:szCs w:val="22"/>
                        </w:rPr>
                        <m:t>d</m:t>
                      </w:ins>
                    </m:r>
                  </m:e>
                </m:acc>
              </m:oMath>
            </m:oMathPara>
          </w:p>
        </w:tc>
        <w:tc>
          <w:tcPr>
            <w:tcW w:w="930" w:type="pct"/>
            <w:tcBorders>
              <w:top w:val="single" w:sz="4" w:space="0" w:color="auto"/>
              <w:left w:val="nil"/>
              <w:bottom w:val="single" w:sz="4" w:space="0" w:color="auto"/>
              <w:right w:val="nil"/>
            </w:tcBorders>
            <w:vAlign w:val="center"/>
            <w:tcPrChange w:id="1259" w:author="Windows 用户" w:date="2021-12-23T19:42:00Z">
              <w:tcPr>
                <w:tcW w:w="502" w:type="pct"/>
                <w:gridSpan w:val="2"/>
                <w:tcBorders>
                  <w:top w:val="single" w:sz="4" w:space="0" w:color="auto"/>
                  <w:left w:val="nil"/>
                  <w:bottom w:val="single" w:sz="4" w:space="0" w:color="auto"/>
                  <w:right w:val="nil"/>
                </w:tcBorders>
                <w:vAlign w:val="center"/>
              </w:tcPr>
            </w:tcPrChange>
          </w:tcPr>
          <w:p w14:paraId="1A5A7EF3" w14:textId="2B6B851E" w:rsidR="00250C28" w:rsidRPr="001057FD" w:rsidRDefault="00250C28" w:rsidP="00551AD1">
            <w:pPr>
              <w:spacing w:line="240" w:lineRule="auto"/>
              <w:ind w:firstLineChars="0" w:firstLine="0"/>
              <w:jc w:val="center"/>
              <w:rPr>
                <w:ins w:id="1260" w:author="Windows 用户" w:date="2021-12-23T19:40:00Z"/>
                <w:rFonts w:cs="Times New Roman"/>
                <w:sz w:val="20"/>
                <w:szCs w:val="22"/>
              </w:rPr>
            </w:pPr>
            <w:ins w:id="1261" w:author="Windows 用户" w:date="2021-12-23T19:41:00Z">
              <w:r>
                <w:rPr>
                  <w:rFonts w:cs="Times New Roman"/>
                  <w:sz w:val="20"/>
                  <w:szCs w:val="22"/>
                </w:rPr>
                <w:t>O</w:t>
              </w:r>
              <w:r>
                <w:rPr>
                  <w:rFonts w:cs="Times New Roman" w:hint="eastAsia"/>
                  <w:sz w:val="20"/>
                  <w:szCs w:val="22"/>
                </w:rPr>
                <w:t>pt_CPU</w:t>
              </w:r>
            </w:ins>
          </w:p>
        </w:tc>
        <w:tc>
          <w:tcPr>
            <w:tcW w:w="859" w:type="pct"/>
            <w:tcBorders>
              <w:top w:val="single" w:sz="4" w:space="0" w:color="auto"/>
              <w:left w:val="nil"/>
              <w:bottom w:val="single" w:sz="4" w:space="0" w:color="auto"/>
              <w:right w:val="nil"/>
            </w:tcBorders>
            <w:vAlign w:val="center"/>
            <w:tcPrChange w:id="1262" w:author="Windows 用户" w:date="2021-12-23T19:42:00Z">
              <w:tcPr>
                <w:tcW w:w="502" w:type="pct"/>
                <w:gridSpan w:val="2"/>
                <w:tcBorders>
                  <w:top w:val="single" w:sz="4" w:space="0" w:color="auto"/>
                  <w:left w:val="nil"/>
                  <w:bottom w:val="single" w:sz="4" w:space="0" w:color="auto"/>
                  <w:right w:val="nil"/>
                </w:tcBorders>
                <w:vAlign w:val="center"/>
              </w:tcPr>
            </w:tcPrChange>
          </w:tcPr>
          <w:p w14:paraId="1CC4DE36" w14:textId="67C0CA14" w:rsidR="00250C28" w:rsidRPr="001057FD" w:rsidRDefault="00250C28" w:rsidP="00551AD1">
            <w:pPr>
              <w:spacing w:line="240" w:lineRule="auto"/>
              <w:ind w:firstLineChars="0" w:firstLine="0"/>
              <w:jc w:val="center"/>
              <w:rPr>
                <w:ins w:id="1263" w:author="Windows 用户" w:date="2021-12-23T19:40:00Z"/>
                <w:rFonts w:cs="Times New Roman"/>
                <w:sz w:val="20"/>
                <w:szCs w:val="22"/>
              </w:rPr>
            </w:pPr>
            <w:ins w:id="1264" w:author="Windows 用户" w:date="2021-12-23T19:43:00Z">
              <w:r>
                <w:rPr>
                  <w:rFonts w:cs="Times New Roman"/>
                  <w:sz w:val="20"/>
                  <w:szCs w:val="22"/>
                </w:rPr>
                <w:t>O</w:t>
              </w:r>
              <w:r>
                <w:rPr>
                  <w:rFonts w:cs="Times New Roman" w:hint="eastAsia"/>
                  <w:sz w:val="20"/>
                  <w:szCs w:val="22"/>
                </w:rPr>
                <w:t>pt_CPU</w:t>
              </w:r>
            </w:ins>
          </w:p>
        </w:tc>
        <w:tc>
          <w:tcPr>
            <w:tcW w:w="551" w:type="pct"/>
            <w:tcBorders>
              <w:top w:val="single" w:sz="4" w:space="0" w:color="auto"/>
              <w:left w:val="nil"/>
              <w:bottom w:val="single" w:sz="4" w:space="0" w:color="auto"/>
              <w:right w:val="nil"/>
            </w:tcBorders>
            <w:vAlign w:val="center"/>
            <w:tcPrChange w:id="1265" w:author="Windows 用户" w:date="2021-12-23T19:42:00Z">
              <w:tcPr>
                <w:tcW w:w="324" w:type="pct"/>
                <w:tcBorders>
                  <w:top w:val="single" w:sz="4" w:space="0" w:color="auto"/>
                  <w:left w:val="nil"/>
                  <w:bottom w:val="single" w:sz="4" w:space="0" w:color="auto"/>
                  <w:right w:val="nil"/>
                </w:tcBorders>
                <w:vAlign w:val="center"/>
              </w:tcPr>
            </w:tcPrChange>
          </w:tcPr>
          <w:p w14:paraId="478D7E5B" w14:textId="7F506FF5" w:rsidR="00250C28" w:rsidRPr="001057FD" w:rsidRDefault="00250C28" w:rsidP="00551AD1">
            <w:pPr>
              <w:spacing w:line="240" w:lineRule="auto"/>
              <w:ind w:firstLineChars="0" w:firstLine="0"/>
              <w:jc w:val="center"/>
              <w:rPr>
                <w:ins w:id="1266" w:author="Windows 用户" w:date="2021-12-23T19:40:00Z"/>
                <w:rFonts w:cs="Times New Roman"/>
                <w:sz w:val="20"/>
                <w:szCs w:val="22"/>
              </w:rPr>
            </w:pPr>
          </w:p>
        </w:tc>
        <w:tc>
          <w:tcPr>
            <w:tcW w:w="205" w:type="pct"/>
            <w:tcBorders>
              <w:top w:val="single" w:sz="4" w:space="0" w:color="auto"/>
              <w:left w:val="nil"/>
              <w:bottom w:val="single" w:sz="4" w:space="0" w:color="auto"/>
              <w:right w:val="nil"/>
            </w:tcBorders>
            <w:tcPrChange w:id="1267" w:author="Windows 用户" w:date="2021-12-23T19:42:00Z">
              <w:tcPr>
                <w:tcW w:w="119" w:type="pct"/>
                <w:tcBorders>
                  <w:top w:val="single" w:sz="4" w:space="0" w:color="auto"/>
                  <w:left w:val="nil"/>
                  <w:bottom w:val="single" w:sz="4" w:space="0" w:color="auto"/>
                  <w:right w:val="nil"/>
                </w:tcBorders>
              </w:tcPr>
            </w:tcPrChange>
          </w:tcPr>
          <w:p w14:paraId="1A354081" w14:textId="77777777" w:rsidR="00250C28" w:rsidRPr="009167FC" w:rsidRDefault="00250C28" w:rsidP="00551AD1">
            <w:pPr>
              <w:spacing w:line="240" w:lineRule="auto"/>
              <w:ind w:firstLineChars="0" w:firstLine="0"/>
              <w:jc w:val="center"/>
              <w:rPr>
                <w:ins w:id="1268" w:author="Windows 用户" w:date="2021-12-23T19:40:00Z"/>
                <w:rFonts w:cs="Times New Roman"/>
                <w:sz w:val="20"/>
                <w:szCs w:val="22"/>
              </w:rPr>
            </w:pPr>
          </w:p>
        </w:tc>
      </w:tr>
      <w:tr w:rsidR="00250C28" w:rsidRPr="005A6EC5" w14:paraId="7A37DD8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69"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70" w:author="Windows 用户" w:date="2021-12-23T19:40:00Z"/>
          <w:trPrChange w:id="1271" w:author="Windows 用户" w:date="2021-12-23T19:42:00Z">
            <w:trPr>
              <w:jc w:val="center"/>
            </w:trPr>
          </w:trPrChange>
        </w:trPr>
        <w:tc>
          <w:tcPr>
            <w:tcW w:w="755" w:type="pct"/>
            <w:vMerge w:val="restart"/>
            <w:tcBorders>
              <w:top w:val="single" w:sz="4" w:space="0" w:color="auto"/>
              <w:left w:val="nil"/>
              <w:bottom w:val="nil"/>
              <w:right w:val="nil"/>
            </w:tcBorders>
            <w:vAlign w:val="center"/>
            <w:hideMark/>
            <w:tcPrChange w:id="1272" w:author="Windows 用户" w:date="2021-12-23T19:42:00Z">
              <w:tcPr>
                <w:tcW w:w="436" w:type="pct"/>
                <w:vMerge w:val="restart"/>
                <w:tcBorders>
                  <w:top w:val="single" w:sz="4" w:space="0" w:color="auto"/>
                  <w:left w:val="nil"/>
                  <w:bottom w:val="nil"/>
                  <w:right w:val="nil"/>
                </w:tcBorders>
                <w:vAlign w:val="center"/>
                <w:hideMark/>
              </w:tcPr>
            </w:tcPrChange>
          </w:tcPr>
          <w:p w14:paraId="4547507F" w14:textId="77777777" w:rsidR="00250C28" w:rsidRPr="001057FD" w:rsidRDefault="00250C28" w:rsidP="00551AD1">
            <w:pPr>
              <w:spacing w:line="240" w:lineRule="auto"/>
              <w:ind w:firstLineChars="0" w:firstLine="0"/>
              <w:jc w:val="center"/>
              <w:rPr>
                <w:ins w:id="1273" w:author="Windows 用户" w:date="2021-12-23T19:40:00Z"/>
                <w:rFonts w:cs="Times New Roman"/>
                <w:sz w:val="20"/>
                <w:szCs w:val="22"/>
              </w:rPr>
            </w:pPr>
            <w:ins w:id="1274" w:author="Windows 用户" w:date="2021-12-23T19:40:00Z">
              <w:r w:rsidRPr="001057FD">
                <w:rPr>
                  <w:rFonts w:cs="Times New Roman"/>
                  <w:sz w:val="20"/>
                  <w:szCs w:val="22"/>
                </w:rPr>
                <w:t>J30</w:t>
              </w:r>
            </w:ins>
          </w:p>
        </w:tc>
        <w:tc>
          <w:tcPr>
            <w:tcW w:w="1700" w:type="pct"/>
            <w:tcBorders>
              <w:top w:val="single" w:sz="4" w:space="0" w:color="auto"/>
              <w:left w:val="nil"/>
              <w:bottom w:val="nil"/>
              <w:right w:val="nil"/>
            </w:tcBorders>
            <w:vAlign w:val="center"/>
            <w:hideMark/>
            <w:tcPrChange w:id="1275" w:author="Windows 用户" w:date="2021-12-23T19:42:00Z">
              <w:tcPr>
                <w:tcW w:w="988" w:type="pct"/>
                <w:gridSpan w:val="2"/>
                <w:tcBorders>
                  <w:top w:val="single" w:sz="4" w:space="0" w:color="auto"/>
                  <w:left w:val="nil"/>
                  <w:bottom w:val="nil"/>
                  <w:right w:val="nil"/>
                </w:tcBorders>
                <w:vAlign w:val="center"/>
                <w:hideMark/>
              </w:tcPr>
            </w:tcPrChange>
          </w:tcPr>
          <w:p w14:paraId="5BE7E7A2" w14:textId="77777777" w:rsidR="00250C28" w:rsidRPr="001057FD" w:rsidRDefault="00250C28" w:rsidP="00551AD1">
            <w:pPr>
              <w:spacing w:line="240" w:lineRule="auto"/>
              <w:ind w:firstLineChars="0" w:firstLine="0"/>
              <w:jc w:val="center"/>
              <w:rPr>
                <w:ins w:id="1276" w:author="Windows 用户" w:date="2021-12-23T19:40:00Z"/>
                <w:rFonts w:cs="Times New Roman"/>
                <w:sz w:val="20"/>
                <w:szCs w:val="22"/>
              </w:rPr>
            </w:pPr>
            <m:oMathPara>
              <m:oMath>
                <m:r>
                  <w:ins w:id="1277" w:author="Windows 用户" w:date="2021-12-23T19:40:00Z">
                    <w:rPr>
                      <w:rFonts w:ascii="Cambria Math" w:hAnsi="Cambria Math"/>
                      <w:sz w:val="20"/>
                    </w:rPr>
                    <m:t>1.0×</m:t>
                  </w:ins>
                </m:r>
                <m:sSub>
                  <m:sSubPr>
                    <m:ctrlPr>
                      <w:ins w:id="1278" w:author="Windows 用户" w:date="2021-12-23T19:40:00Z">
                        <w:rPr>
                          <w:rFonts w:ascii="Cambria Math" w:hAnsi="Cambria Math"/>
                          <w:i/>
                          <w:sz w:val="20"/>
                        </w:rPr>
                      </w:ins>
                    </m:ctrlPr>
                  </m:sSubPr>
                  <m:e>
                    <m:r>
                      <w:ins w:id="1279" w:author="Windows 用户" w:date="2021-12-23T19:40:00Z">
                        <w:rPr>
                          <w:rFonts w:ascii="Cambria Math" w:hAnsi="Cambria Math"/>
                          <w:sz w:val="20"/>
                        </w:rPr>
                        <m:t>es</m:t>
                      </w:ins>
                    </m:r>
                  </m:e>
                  <m:sub>
                    <m:r>
                      <w:ins w:id="1280" w:author="Windows 用户" w:date="2021-12-23T19:40:00Z">
                        <w:rPr>
                          <w:rFonts w:ascii="Cambria Math" w:hAnsi="Cambria Math"/>
                          <w:sz w:val="20"/>
                        </w:rPr>
                        <m:t>n+1</m:t>
                      </w:ins>
                    </m:r>
                  </m:sub>
                </m:sSub>
              </m:oMath>
            </m:oMathPara>
          </w:p>
        </w:tc>
        <w:tc>
          <w:tcPr>
            <w:tcW w:w="930" w:type="pct"/>
            <w:tcBorders>
              <w:top w:val="single" w:sz="4" w:space="0" w:color="auto"/>
              <w:left w:val="nil"/>
              <w:bottom w:val="nil"/>
              <w:right w:val="nil"/>
            </w:tcBorders>
            <w:vAlign w:val="center"/>
            <w:tcPrChange w:id="1281" w:author="Windows 用户" w:date="2021-12-23T19:42:00Z">
              <w:tcPr>
                <w:tcW w:w="502" w:type="pct"/>
                <w:gridSpan w:val="2"/>
                <w:tcBorders>
                  <w:top w:val="single" w:sz="4" w:space="0" w:color="auto"/>
                  <w:left w:val="nil"/>
                  <w:bottom w:val="nil"/>
                  <w:right w:val="nil"/>
                </w:tcBorders>
                <w:vAlign w:val="center"/>
              </w:tcPr>
            </w:tcPrChange>
          </w:tcPr>
          <w:p w14:paraId="6AAE2756" w14:textId="287CCFA7" w:rsidR="00250C28" w:rsidRPr="001057FD" w:rsidRDefault="00250C28" w:rsidP="00551AD1">
            <w:pPr>
              <w:spacing w:line="240" w:lineRule="auto"/>
              <w:ind w:firstLineChars="0" w:firstLine="0"/>
              <w:jc w:val="center"/>
              <w:rPr>
                <w:ins w:id="1282" w:author="Windows 用户" w:date="2021-12-23T19:40:00Z"/>
                <w:rFonts w:cs="Times New Roman"/>
                <w:sz w:val="20"/>
                <w:szCs w:val="22"/>
                <w:highlight w:val="yellow"/>
              </w:rPr>
            </w:pPr>
          </w:p>
        </w:tc>
        <w:tc>
          <w:tcPr>
            <w:tcW w:w="859" w:type="pct"/>
            <w:tcBorders>
              <w:top w:val="single" w:sz="4" w:space="0" w:color="auto"/>
              <w:left w:val="nil"/>
              <w:bottom w:val="nil"/>
              <w:right w:val="nil"/>
            </w:tcBorders>
            <w:vAlign w:val="center"/>
            <w:tcPrChange w:id="1283" w:author="Windows 用户" w:date="2021-12-23T19:42:00Z">
              <w:tcPr>
                <w:tcW w:w="502" w:type="pct"/>
                <w:gridSpan w:val="2"/>
                <w:tcBorders>
                  <w:top w:val="single" w:sz="4" w:space="0" w:color="auto"/>
                  <w:left w:val="nil"/>
                  <w:bottom w:val="nil"/>
                  <w:right w:val="nil"/>
                </w:tcBorders>
                <w:vAlign w:val="center"/>
              </w:tcPr>
            </w:tcPrChange>
          </w:tcPr>
          <w:p w14:paraId="36280741" w14:textId="1AB11A63" w:rsidR="00250C28" w:rsidRPr="001057FD" w:rsidRDefault="00250C28" w:rsidP="00551AD1">
            <w:pPr>
              <w:spacing w:line="240" w:lineRule="auto"/>
              <w:ind w:firstLineChars="0" w:firstLine="0"/>
              <w:jc w:val="center"/>
              <w:rPr>
                <w:ins w:id="1284" w:author="Windows 用户" w:date="2021-12-23T19:40:00Z"/>
                <w:rFonts w:cs="Times New Roman"/>
                <w:sz w:val="20"/>
                <w:szCs w:val="22"/>
                <w:highlight w:val="yellow"/>
              </w:rPr>
            </w:pPr>
          </w:p>
        </w:tc>
        <w:tc>
          <w:tcPr>
            <w:tcW w:w="551" w:type="pct"/>
            <w:tcBorders>
              <w:top w:val="single" w:sz="4" w:space="0" w:color="auto"/>
              <w:left w:val="nil"/>
              <w:bottom w:val="nil"/>
              <w:right w:val="nil"/>
            </w:tcBorders>
            <w:vAlign w:val="center"/>
            <w:tcPrChange w:id="1285" w:author="Windows 用户" w:date="2021-12-23T19:42:00Z">
              <w:tcPr>
                <w:tcW w:w="324" w:type="pct"/>
                <w:tcBorders>
                  <w:top w:val="single" w:sz="4" w:space="0" w:color="auto"/>
                  <w:left w:val="nil"/>
                  <w:bottom w:val="nil"/>
                  <w:right w:val="nil"/>
                </w:tcBorders>
                <w:vAlign w:val="center"/>
              </w:tcPr>
            </w:tcPrChange>
          </w:tcPr>
          <w:p w14:paraId="38AB0981" w14:textId="77777777" w:rsidR="00250C28" w:rsidRPr="001057FD" w:rsidRDefault="00250C28" w:rsidP="00551AD1">
            <w:pPr>
              <w:spacing w:line="240" w:lineRule="auto"/>
              <w:ind w:firstLineChars="0" w:firstLine="0"/>
              <w:jc w:val="center"/>
              <w:rPr>
                <w:ins w:id="1286" w:author="Windows 用户" w:date="2021-12-23T19:40:00Z"/>
                <w:rFonts w:cs="Times New Roman"/>
                <w:sz w:val="20"/>
                <w:szCs w:val="22"/>
              </w:rPr>
            </w:pPr>
          </w:p>
        </w:tc>
        <w:tc>
          <w:tcPr>
            <w:tcW w:w="205" w:type="pct"/>
            <w:tcBorders>
              <w:top w:val="single" w:sz="4" w:space="0" w:color="auto"/>
              <w:left w:val="nil"/>
              <w:bottom w:val="nil"/>
              <w:right w:val="nil"/>
            </w:tcBorders>
            <w:tcPrChange w:id="1287" w:author="Windows 用户" w:date="2021-12-23T19:42:00Z">
              <w:tcPr>
                <w:tcW w:w="119" w:type="pct"/>
                <w:tcBorders>
                  <w:top w:val="single" w:sz="4" w:space="0" w:color="auto"/>
                  <w:left w:val="nil"/>
                  <w:bottom w:val="nil"/>
                  <w:right w:val="nil"/>
                </w:tcBorders>
              </w:tcPr>
            </w:tcPrChange>
          </w:tcPr>
          <w:p w14:paraId="149858E2" w14:textId="77777777" w:rsidR="00250C28" w:rsidRPr="00FB721D" w:rsidRDefault="00250C28" w:rsidP="00551AD1">
            <w:pPr>
              <w:spacing w:line="240" w:lineRule="auto"/>
              <w:ind w:firstLineChars="0" w:firstLine="0"/>
              <w:jc w:val="center"/>
              <w:rPr>
                <w:ins w:id="1288" w:author="Windows 用户" w:date="2021-12-23T19:40:00Z"/>
                <w:rFonts w:cs="Times New Roman"/>
                <w:sz w:val="20"/>
                <w:szCs w:val="22"/>
              </w:rPr>
            </w:pPr>
          </w:p>
        </w:tc>
      </w:tr>
      <w:tr w:rsidR="00250C28" w:rsidRPr="005A6EC5" w14:paraId="4101B902"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289"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290" w:author="Windows 用户" w:date="2021-12-23T19:40:00Z"/>
          <w:trPrChange w:id="1291" w:author="Windows 用户" w:date="2021-12-23T19:42:00Z">
            <w:trPr>
              <w:jc w:val="center"/>
            </w:trPr>
          </w:trPrChange>
        </w:trPr>
        <w:tc>
          <w:tcPr>
            <w:tcW w:w="755" w:type="pct"/>
            <w:vMerge/>
            <w:tcBorders>
              <w:top w:val="single" w:sz="4" w:space="0" w:color="auto"/>
              <w:left w:val="nil"/>
              <w:bottom w:val="nil"/>
              <w:right w:val="nil"/>
            </w:tcBorders>
            <w:vAlign w:val="center"/>
            <w:hideMark/>
            <w:tcPrChange w:id="1292" w:author="Windows 用户" w:date="2021-12-23T19:42:00Z">
              <w:tcPr>
                <w:tcW w:w="436" w:type="pct"/>
                <w:vMerge/>
                <w:tcBorders>
                  <w:top w:val="single" w:sz="4" w:space="0" w:color="auto"/>
                  <w:left w:val="nil"/>
                  <w:bottom w:val="nil"/>
                  <w:right w:val="nil"/>
                </w:tcBorders>
                <w:vAlign w:val="center"/>
                <w:hideMark/>
              </w:tcPr>
            </w:tcPrChange>
          </w:tcPr>
          <w:p w14:paraId="4C3A64C6" w14:textId="77777777" w:rsidR="00250C28" w:rsidRPr="001057FD" w:rsidRDefault="00250C28" w:rsidP="00551AD1">
            <w:pPr>
              <w:widowControl/>
              <w:spacing w:line="240" w:lineRule="auto"/>
              <w:ind w:firstLineChars="0" w:firstLine="0"/>
              <w:jc w:val="center"/>
              <w:rPr>
                <w:ins w:id="1293" w:author="Windows 用户" w:date="2021-12-23T19:40:00Z"/>
                <w:rFonts w:cs="Times New Roman"/>
                <w:sz w:val="20"/>
                <w:szCs w:val="22"/>
              </w:rPr>
            </w:pPr>
          </w:p>
        </w:tc>
        <w:tc>
          <w:tcPr>
            <w:tcW w:w="1700" w:type="pct"/>
            <w:tcBorders>
              <w:top w:val="nil"/>
              <w:left w:val="nil"/>
              <w:bottom w:val="nil"/>
              <w:right w:val="nil"/>
            </w:tcBorders>
            <w:vAlign w:val="center"/>
            <w:hideMark/>
            <w:tcPrChange w:id="1294" w:author="Windows 用户" w:date="2021-12-23T19:42:00Z">
              <w:tcPr>
                <w:tcW w:w="988" w:type="pct"/>
                <w:gridSpan w:val="2"/>
                <w:tcBorders>
                  <w:top w:val="nil"/>
                  <w:left w:val="nil"/>
                  <w:bottom w:val="nil"/>
                  <w:right w:val="nil"/>
                </w:tcBorders>
                <w:vAlign w:val="center"/>
                <w:hideMark/>
              </w:tcPr>
            </w:tcPrChange>
          </w:tcPr>
          <w:p w14:paraId="7738ECF3" w14:textId="77777777" w:rsidR="00250C28" w:rsidRPr="001057FD" w:rsidRDefault="00250C28" w:rsidP="00551AD1">
            <w:pPr>
              <w:spacing w:line="240" w:lineRule="auto"/>
              <w:ind w:firstLineChars="0" w:firstLine="0"/>
              <w:jc w:val="center"/>
              <w:rPr>
                <w:ins w:id="1295" w:author="Windows 用户" w:date="2021-12-23T19:40:00Z"/>
                <w:rFonts w:cs="Times New Roman"/>
                <w:sz w:val="20"/>
                <w:szCs w:val="22"/>
              </w:rPr>
            </w:pPr>
            <m:oMathPara>
              <m:oMath>
                <m:r>
                  <w:ins w:id="1296" w:author="Windows 用户" w:date="2021-12-23T19:40:00Z">
                    <w:rPr>
                      <w:rFonts w:ascii="Cambria Math" w:hAnsi="Cambria Math"/>
                      <w:sz w:val="20"/>
                    </w:rPr>
                    <m:t>1.2×</m:t>
                  </w:ins>
                </m:r>
                <m:sSub>
                  <m:sSubPr>
                    <m:ctrlPr>
                      <w:ins w:id="1297" w:author="Windows 用户" w:date="2021-12-23T19:40:00Z">
                        <w:rPr>
                          <w:rFonts w:ascii="Cambria Math" w:hAnsi="Cambria Math"/>
                          <w:i/>
                          <w:sz w:val="20"/>
                        </w:rPr>
                      </w:ins>
                    </m:ctrlPr>
                  </m:sSubPr>
                  <m:e>
                    <m:r>
                      <w:ins w:id="1298" w:author="Windows 用户" w:date="2021-12-23T19:40:00Z">
                        <w:rPr>
                          <w:rFonts w:ascii="Cambria Math" w:hAnsi="Cambria Math"/>
                          <w:sz w:val="20"/>
                        </w:rPr>
                        <m:t>es</m:t>
                      </w:ins>
                    </m:r>
                  </m:e>
                  <m:sub>
                    <m:r>
                      <w:ins w:id="1299"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00" w:author="Windows 用户" w:date="2021-12-23T19:42:00Z">
              <w:tcPr>
                <w:tcW w:w="502" w:type="pct"/>
                <w:gridSpan w:val="2"/>
                <w:tcBorders>
                  <w:top w:val="nil"/>
                  <w:left w:val="nil"/>
                  <w:bottom w:val="nil"/>
                  <w:right w:val="nil"/>
                </w:tcBorders>
                <w:vAlign w:val="center"/>
              </w:tcPr>
            </w:tcPrChange>
          </w:tcPr>
          <w:p w14:paraId="5DE70B21" w14:textId="77777777" w:rsidR="00250C28" w:rsidRPr="001057FD" w:rsidRDefault="00250C28" w:rsidP="00551AD1">
            <w:pPr>
              <w:spacing w:line="240" w:lineRule="auto"/>
              <w:ind w:firstLineChars="0" w:firstLine="0"/>
              <w:jc w:val="center"/>
              <w:rPr>
                <w:ins w:id="1301" w:author="Windows 用户" w:date="2021-12-23T19:40:00Z"/>
                <w:rFonts w:cs="Times New Roman"/>
                <w:sz w:val="20"/>
                <w:szCs w:val="22"/>
              </w:rPr>
            </w:pPr>
          </w:p>
        </w:tc>
        <w:tc>
          <w:tcPr>
            <w:tcW w:w="859" w:type="pct"/>
            <w:tcBorders>
              <w:top w:val="nil"/>
              <w:left w:val="nil"/>
              <w:bottom w:val="nil"/>
              <w:right w:val="nil"/>
            </w:tcBorders>
            <w:vAlign w:val="center"/>
            <w:tcPrChange w:id="1302" w:author="Windows 用户" w:date="2021-12-23T19:42:00Z">
              <w:tcPr>
                <w:tcW w:w="502" w:type="pct"/>
                <w:gridSpan w:val="2"/>
                <w:tcBorders>
                  <w:top w:val="nil"/>
                  <w:left w:val="nil"/>
                  <w:bottom w:val="nil"/>
                  <w:right w:val="nil"/>
                </w:tcBorders>
                <w:vAlign w:val="center"/>
              </w:tcPr>
            </w:tcPrChange>
          </w:tcPr>
          <w:p w14:paraId="03A2DDB7" w14:textId="77777777" w:rsidR="00250C28" w:rsidRPr="001057FD" w:rsidRDefault="00250C28" w:rsidP="00551AD1">
            <w:pPr>
              <w:spacing w:line="240" w:lineRule="auto"/>
              <w:ind w:firstLineChars="0" w:firstLine="0"/>
              <w:jc w:val="center"/>
              <w:rPr>
                <w:ins w:id="1303" w:author="Windows 用户" w:date="2021-12-23T19:40:00Z"/>
                <w:rFonts w:cs="Times New Roman"/>
                <w:sz w:val="20"/>
                <w:szCs w:val="22"/>
              </w:rPr>
            </w:pPr>
          </w:p>
        </w:tc>
        <w:tc>
          <w:tcPr>
            <w:tcW w:w="551" w:type="pct"/>
            <w:tcBorders>
              <w:top w:val="nil"/>
              <w:left w:val="nil"/>
              <w:bottom w:val="nil"/>
              <w:right w:val="nil"/>
            </w:tcBorders>
            <w:vAlign w:val="center"/>
            <w:tcPrChange w:id="1304" w:author="Windows 用户" w:date="2021-12-23T19:42:00Z">
              <w:tcPr>
                <w:tcW w:w="324" w:type="pct"/>
                <w:tcBorders>
                  <w:top w:val="nil"/>
                  <w:left w:val="nil"/>
                  <w:bottom w:val="nil"/>
                  <w:right w:val="nil"/>
                </w:tcBorders>
                <w:vAlign w:val="center"/>
              </w:tcPr>
            </w:tcPrChange>
          </w:tcPr>
          <w:p w14:paraId="1A20581A" w14:textId="77777777" w:rsidR="00250C28" w:rsidRPr="001057FD" w:rsidRDefault="00250C28" w:rsidP="00551AD1">
            <w:pPr>
              <w:spacing w:line="240" w:lineRule="auto"/>
              <w:ind w:firstLineChars="0" w:firstLine="0"/>
              <w:jc w:val="center"/>
              <w:rPr>
                <w:ins w:id="1305" w:author="Windows 用户" w:date="2021-12-23T19:40:00Z"/>
                <w:rFonts w:cs="Times New Roman"/>
                <w:sz w:val="20"/>
                <w:szCs w:val="22"/>
              </w:rPr>
            </w:pPr>
          </w:p>
        </w:tc>
        <w:tc>
          <w:tcPr>
            <w:tcW w:w="205" w:type="pct"/>
            <w:tcBorders>
              <w:top w:val="nil"/>
              <w:left w:val="nil"/>
              <w:bottom w:val="nil"/>
              <w:right w:val="nil"/>
            </w:tcBorders>
            <w:tcPrChange w:id="1306" w:author="Windows 用户" w:date="2021-12-23T19:42:00Z">
              <w:tcPr>
                <w:tcW w:w="119" w:type="pct"/>
                <w:tcBorders>
                  <w:top w:val="nil"/>
                  <w:left w:val="nil"/>
                  <w:bottom w:val="nil"/>
                  <w:right w:val="nil"/>
                </w:tcBorders>
              </w:tcPr>
            </w:tcPrChange>
          </w:tcPr>
          <w:p w14:paraId="65E08DC6" w14:textId="77777777" w:rsidR="00250C28" w:rsidRPr="00FB721D" w:rsidRDefault="00250C28" w:rsidP="00551AD1">
            <w:pPr>
              <w:spacing w:line="240" w:lineRule="auto"/>
              <w:ind w:firstLineChars="0" w:firstLine="0"/>
              <w:jc w:val="center"/>
              <w:rPr>
                <w:ins w:id="1307" w:author="Windows 用户" w:date="2021-12-23T19:40:00Z"/>
                <w:rFonts w:cs="Times New Roman"/>
                <w:sz w:val="20"/>
                <w:szCs w:val="22"/>
              </w:rPr>
            </w:pPr>
          </w:p>
        </w:tc>
      </w:tr>
      <w:tr w:rsidR="00250C28" w:rsidRPr="005A6EC5" w14:paraId="790DBB06"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0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09" w:author="Windows 用户" w:date="2021-12-23T19:40:00Z"/>
          <w:trPrChange w:id="1310" w:author="Windows 用户" w:date="2021-12-23T19:42:00Z">
            <w:trPr>
              <w:jc w:val="center"/>
            </w:trPr>
          </w:trPrChange>
        </w:trPr>
        <w:tc>
          <w:tcPr>
            <w:tcW w:w="755" w:type="pct"/>
            <w:vMerge w:val="restart"/>
            <w:tcBorders>
              <w:top w:val="nil"/>
              <w:left w:val="nil"/>
              <w:bottom w:val="nil"/>
              <w:right w:val="nil"/>
            </w:tcBorders>
            <w:vAlign w:val="center"/>
            <w:hideMark/>
            <w:tcPrChange w:id="1311" w:author="Windows 用户" w:date="2021-12-23T19:42:00Z">
              <w:tcPr>
                <w:tcW w:w="436" w:type="pct"/>
                <w:vMerge w:val="restart"/>
                <w:tcBorders>
                  <w:top w:val="nil"/>
                  <w:left w:val="nil"/>
                  <w:bottom w:val="nil"/>
                  <w:right w:val="nil"/>
                </w:tcBorders>
                <w:vAlign w:val="center"/>
                <w:hideMark/>
              </w:tcPr>
            </w:tcPrChange>
          </w:tcPr>
          <w:p w14:paraId="7A235D5C" w14:textId="77777777" w:rsidR="00250C28" w:rsidRPr="001057FD" w:rsidRDefault="00250C28" w:rsidP="00551AD1">
            <w:pPr>
              <w:spacing w:line="240" w:lineRule="auto"/>
              <w:ind w:firstLineChars="0" w:firstLine="0"/>
              <w:jc w:val="center"/>
              <w:rPr>
                <w:ins w:id="1312" w:author="Windows 用户" w:date="2021-12-23T19:40:00Z"/>
                <w:rFonts w:cs="Times New Roman"/>
                <w:sz w:val="20"/>
                <w:szCs w:val="22"/>
              </w:rPr>
            </w:pPr>
            <w:ins w:id="1313" w:author="Windows 用户" w:date="2021-12-23T19:40:00Z">
              <w:r w:rsidRPr="001057FD">
                <w:rPr>
                  <w:rFonts w:cs="Times New Roman"/>
                  <w:sz w:val="20"/>
                  <w:szCs w:val="22"/>
                </w:rPr>
                <w:t>J60</w:t>
              </w:r>
            </w:ins>
          </w:p>
        </w:tc>
        <w:tc>
          <w:tcPr>
            <w:tcW w:w="1700" w:type="pct"/>
            <w:tcBorders>
              <w:top w:val="nil"/>
              <w:left w:val="nil"/>
              <w:bottom w:val="nil"/>
              <w:right w:val="nil"/>
            </w:tcBorders>
            <w:vAlign w:val="center"/>
            <w:hideMark/>
            <w:tcPrChange w:id="1314" w:author="Windows 用户" w:date="2021-12-23T19:42:00Z">
              <w:tcPr>
                <w:tcW w:w="988" w:type="pct"/>
                <w:gridSpan w:val="2"/>
                <w:tcBorders>
                  <w:top w:val="nil"/>
                  <w:left w:val="nil"/>
                  <w:bottom w:val="nil"/>
                  <w:right w:val="nil"/>
                </w:tcBorders>
                <w:vAlign w:val="center"/>
                <w:hideMark/>
              </w:tcPr>
            </w:tcPrChange>
          </w:tcPr>
          <w:p w14:paraId="39C1983F" w14:textId="77777777" w:rsidR="00250C28" w:rsidRPr="001057FD" w:rsidRDefault="00250C28" w:rsidP="00551AD1">
            <w:pPr>
              <w:spacing w:line="240" w:lineRule="auto"/>
              <w:ind w:firstLineChars="0" w:firstLine="0"/>
              <w:jc w:val="center"/>
              <w:rPr>
                <w:ins w:id="1315" w:author="Windows 用户" w:date="2021-12-23T19:40:00Z"/>
                <w:rFonts w:cs="Times New Roman"/>
                <w:sz w:val="20"/>
                <w:szCs w:val="22"/>
              </w:rPr>
            </w:pPr>
            <m:oMathPara>
              <m:oMath>
                <m:r>
                  <w:ins w:id="1316" w:author="Windows 用户" w:date="2021-12-23T19:40:00Z">
                    <w:rPr>
                      <w:rFonts w:ascii="Cambria Math" w:hAnsi="Cambria Math"/>
                      <w:sz w:val="20"/>
                    </w:rPr>
                    <m:t>1.0×</m:t>
                  </w:ins>
                </m:r>
                <m:sSub>
                  <m:sSubPr>
                    <m:ctrlPr>
                      <w:ins w:id="1317" w:author="Windows 用户" w:date="2021-12-23T19:40:00Z">
                        <w:rPr>
                          <w:rFonts w:ascii="Cambria Math" w:hAnsi="Cambria Math"/>
                          <w:i/>
                          <w:sz w:val="20"/>
                        </w:rPr>
                      </w:ins>
                    </m:ctrlPr>
                  </m:sSubPr>
                  <m:e>
                    <m:r>
                      <w:ins w:id="1318" w:author="Windows 用户" w:date="2021-12-23T19:40:00Z">
                        <w:rPr>
                          <w:rFonts w:ascii="Cambria Math" w:hAnsi="Cambria Math"/>
                          <w:sz w:val="20"/>
                        </w:rPr>
                        <m:t>es</m:t>
                      </w:ins>
                    </m:r>
                  </m:e>
                  <m:sub>
                    <m:r>
                      <w:ins w:id="1319"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20" w:author="Windows 用户" w:date="2021-12-23T19:42:00Z">
              <w:tcPr>
                <w:tcW w:w="502" w:type="pct"/>
                <w:gridSpan w:val="2"/>
                <w:tcBorders>
                  <w:top w:val="nil"/>
                  <w:left w:val="nil"/>
                  <w:bottom w:val="nil"/>
                  <w:right w:val="nil"/>
                </w:tcBorders>
                <w:vAlign w:val="center"/>
              </w:tcPr>
            </w:tcPrChange>
          </w:tcPr>
          <w:p w14:paraId="52FA6C3F" w14:textId="77777777" w:rsidR="00250C28" w:rsidRPr="001057FD" w:rsidRDefault="00250C28" w:rsidP="00551AD1">
            <w:pPr>
              <w:spacing w:line="240" w:lineRule="auto"/>
              <w:ind w:firstLineChars="0" w:firstLine="0"/>
              <w:jc w:val="center"/>
              <w:rPr>
                <w:ins w:id="1321" w:author="Windows 用户" w:date="2021-12-23T19:40:00Z"/>
                <w:rFonts w:cs="Times New Roman"/>
                <w:sz w:val="20"/>
                <w:szCs w:val="22"/>
              </w:rPr>
            </w:pPr>
          </w:p>
        </w:tc>
        <w:tc>
          <w:tcPr>
            <w:tcW w:w="859" w:type="pct"/>
            <w:tcBorders>
              <w:top w:val="nil"/>
              <w:left w:val="nil"/>
              <w:bottom w:val="nil"/>
              <w:right w:val="nil"/>
            </w:tcBorders>
            <w:vAlign w:val="center"/>
            <w:tcPrChange w:id="1322" w:author="Windows 用户" w:date="2021-12-23T19:42:00Z">
              <w:tcPr>
                <w:tcW w:w="502" w:type="pct"/>
                <w:gridSpan w:val="2"/>
                <w:tcBorders>
                  <w:top w:val="nil"/>
                  <w:left w:val="nil"/>
                  <w:bottom w:val="nil"/>
                  <w:right w:val="nil"/>
                </w:tcBorders>
                <w:vAlign w:val="center"/>
              </w:tcPr>
            </w:tcPrChange>
          </w:tcPr>
          <w:p w14:paraId="6C17920A" w14:textId="77777777" w:rsidR="00250C28" w:rsidRPr="001057FD" w:rsidRDefault="00250C28" w:rsidP="00551AD1">
            <w:pPr>
              <w:spacing w:line="240" w:lineRule="auto"/>
              <w:ind w:firstLineChars="0" w:firstLine="0"/>
              <w:jc w:val="center"/>
              <w:rPr>
                <w:ins w:id="1323" w:author="Windows 用户" w:date="2021-12-23T19:40:00Z"/>
                <w:rFonts w:cs="Times New Roman"/>
                <w:sz w:val="20"/>
                <w:szCs w:val="22"/>
              </w:rPr>
            </w:pPr>
          </w:p>
        </w:tc>
        <w:tc>
          <w:tcPr>
            <w:tcW w:w="551" w:type="pct"/>
            <w:tcBorders>
              <w:top w:val="nil"/>
              <w:left w:val="nil"/>
              <w:bottom w:val="nil"/>
              <w:right w:val="nil"/>
            </w:tcBorders>
            <w:vAlign w:val="center"/>
            <w:tcPrChange w:id="1324" w:author="Windows 用户" w:date="2021-12-23T19:42:00Z">
              <w:tcPr>
                <w:tcW w:w="324" w:type="pct"/>
                <w:tcBorders>
                  <w:top w:val="nil"/>
                  <w:left w:val="nil"/>
                  <w:bottom w:val="nil"/>
                  <w:right w:val="nil"/>
                </w:tcBorders>
                <w:vAlign w:val="center"/>
              </w:tcPr>
            </w:tcPrChange>
          </w:tcPr>
          <w:p w14:paraId="5F4A6BB6" w14:textId="77777777" w:rsidR="00250C28" w:rsidRPr="001057FD" w:rsidRDefault="00250C28" w:rsidP="00551AD1">
            <w:pPr>
              <w:spacing w:line="240" w:lineRule="auto"/>
              <w:ind w:firstLineChars="0" w:firstLine="0"/>
              <w:jc w:val="center"/>
              <w:rPr>
                <w:ins w:id="1325" w:author="Windows 用户" w:date="2021-12-23T19:40:00Z"/>
                <w:rFonts w:cs="Times New Roman"/>
                <w:sz w:val="20"/>
                <w:szCs w:val="22"/>
              </w:rPr>
            </w:pPr>
          </w:p>
        </w:tc>
        <w:tc>
          <w:tcPr>
            <w:tcW w:w="205" w:type="pct"/>
            <w:tcBorders>
              <w:top w:val="nil"/>
              <w:left w:val="nil"/>
              <w:bottom w:val="nil"/>
              <w:right w:val="nil"/>
            </w:tcBorders>
            <w:tcPrChange w:id="1326" w:author="Windows 用户" w:date="2021-12-23T19:42:00Z">
              <w:tcPr>
                <w:tcW w:w="119" w:type="pct"/>
                <w:tcBorders>
                  <w:top w:val="nil"/>
                  <w:left w:val="nil"/>
                  <w:bottom w:val="nil"/>
                  <w:right w:val="nil"/>
                </w:tcBorders>
              </w:tcPr>
            </w:tcPrChange>
          </w:tcPr>
          <w:p w14:paraId="45131C7A" w14:textId="77777777" w:rsidR="00250C28" w:rsidRPr="00FB721D" w:rsidRDefault="00250C28" w:rsidP="00551AD1">
            <w:pPr>
              <w:spacing w:line="240" w:lineRule="auto"/>
              <w:ind w:firstLineChars="0" w:firstLine="0"/>
              <w:jc w:val="center"/>
              <w:rPr>
                <w:ins w:id="1327" w:author="Windows 用户" w:date="2021-12-23T19:40:00Z"/>
                <w:rFonts w:cs="Times New Roman"/>
                <w:sz w:val="20"/>
                <w:szCs w:val="22"/>
              </w:rPr>
            </w:pPr>
          </w:p>
        </w:tc>
      </w:tr>
      <w:tr w:rsidR="00250C28" w:rsidRPr="005A6EC5" w14:paraId="0FA5C105"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28"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29" w:author="Windows 用户" w:date="2021-12-23T19:40:00Z"/>
          <w:trPrChange w:id="1330" w:author="Windows 用户" w:date="2021-12-23T19:42:00Z">
            <w:trPr>
              <w:jc w:val="center"/>
            </w:trPr>
          </w:trPrChange>
        </w:trPr>
        <w:tc>
          <w:tcPr>
            <w:tcW w:w="755" w:type="pct"/>
            <w:vMerge/>
            <w:tcBorders>
              <w:top w:val="nil"/>
              <w:left w:val="nil"/>
              <w:bottom w:val="nil"/>
              <w:right w:val="nil"/>
            </w:tcBorders>
            <w:vAlign w:val="center"/>
            <w:hideMark/>
            <w:tcPrChange w:id="1331" w:author="Windows 用户" w:date="2021-12-23T19:42:00Z">
              <w:tcPr>
                <w:tcW w:w="436" w:type="pct"/>
                <w:vMerge/>
                <w:tcBorders>
                  <w:top w:val="nil"/>
                  <w:left w:val="nil"/>
                  <w:bottom w:val="nil"/>
                  <w:right w:val="nil"/>
                </w:tcBorders>
                <w:vAlign w:val="center"/>
                <w:hideMark/>
              </w:tcPr>
            </w:tcPrChange>
          </w:tcPr>
          <w:p w14:paraId="1ECCD635" w14:textId="77777777" w:rsidR="00250C28" w:rsidRPr="001057FD" w:rsidRDefault="00250C28" w:rsidP="00551AD1">
            <w:pPr>
              <w:widowControl/>
              <w:spacing w:line="240" w:lineRule="auto"/>
              <w:ind w:firstLineChars="0" w:firstLine="0"/>
              <w:jc w:val="center"/>
              <w:rPr>
                <w:ins w:id="1332" w:author="Windows 用户" w:date="2021-12-23T19:40:00Z"/>
                <w:rFonts w:cs="Times New Roman"/>
                <w:sz w:val="20"/>
                <w:szCs w:val="22"/>
              </w:rPr>
            </w:pPr>
          </w:p>
        </w:tc>
        <w:tc>
          <w:tcPr>
            <w:tcW w:w="1700" w:type="pct"/>
            <w:tcBorders>
              <w:top w:val="nil"/>
              <w:left w:val="nil"/>
              <w:bottom w:val="nil"/>
              <w:right w:val="nil"/>
            </w:tcBorders>
            <w:vAlign w:val="center"/>
            <w:hideMark/>
            <w:tcPrChange w:id="1333" w:author="Windows 用户" w:date="2021-12-23T19:42:00Z">
              <w:tcPr>
                <w:tcW w:w="988" w:type="pct"/>
                <w:gridSpan w:val="2"/>
                <w:tcBorders>
                  <w:top w:val="nil"/>
                  <w:left w:val="nil"/>
                  <w:bottom w:val="nil"/>
                  <w:right w:val="nil"/>
                </w:tcBorders>
                <w:vAlign w:val="center"/>
                <w:hideMark/>
              </w:tcPr>
            </w:tcPrChange>
          </w:tcPr>
          <w:p w14:paraId="33428100" w14:textId="77777777" w:rsidR="00250C28" w:rsidRPr="001057FD" w:rsidRDefault="00250C28" w:rsidP="00551AD1">
            <w:pPr>
              <w:spacing w:line="240" w:lineRule="auto"/>
              <w:ind w:firstLineChars="0" w:firstLine="0"/>
              <w:jc w:val="center"/>
              <w:rPr>
                <w:ins w:id="1334" w:author="Windows 用户" w:date="2021-12-23T19:40:00Z"/>
                <w:rFonts w:cs="Times New Roman"/>
                <w:sz w:val="20"/>
                <w:szCs w:val="22"/>
              </w:rPr>
            </w:pPr>
            <m:oMathPara>
              <m:oMath>
                <m:r>
                  <w:ins w:id="1335" w:author="Windows 用户" w:date="2021-12-23T19:40:00Z">
                    <w:rPr>
                      <w:rFonts w:ascii="Cambria Math" w:hAnsi="Cambria Math"/>
                      <w:sz w:val="20"/>
                    </w:rPr>
                    <m:t>1.2×</m:t>
                  </w:ins>
                </m:r>
                <m:sSub>
                  <m:sSubPr>
                    <m:ctrlPr>
                      <w:ins w:id="1336" w:author="Windows 用户" w:date="2021-12-23T19:40:00Z">
                        <w:rPr>
                          <w:rFonts w:ascii="Cambria Math" w:hAnsi="Cambria Math"/>
                          <w:i/>
                          <w:sz w:val="20"/>
                        </w:rPr>
                      </w:ins>
                    </m:ctrlPr>
                  </m:sSubPr>
                  <m:e>
                    <m:r>
                      <w:ins w:id="1337" w:author="Windows 用户" w:date="2021-12-23T19:40:00Z">
                        <w:rPr>
                          <w:rFonts w:ascii="Cambria Math" w:hAnsi="Cambria Math"/>
                          <w:sz w:val="20"/>
                        </w:rPr>
                        <m:t>es</m:t>
                      </w:ins>
                    </m:r>
                  </m:e>
                  <m:sub>
                    <m:r>
                      <w:ins w:id="133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39" w:author="Windows 用户" w:date="2021-12-23T19:42:00Z">
              <w:tcPr>
                <w:tcW w:w="502" w:type="pct"/>
                <w:gridSpan w:val="2"/>
                <w:tcBorders>
                  <w:top w:val="nil"/>
                  <w:left w:val="nil"/>
                  <w:bottom w:val="nil"/>
                  <w:right w:val="nil"/>
                </w:tcBorders>
                <w:vAlign w:val="center"/>
              </w:tcPr>
            </w:tcPrChange>
          </w:tcPr>
          <w:p w14:paraId="195BBD5C" w14:textId="77777777" w:rsidR="00250C28" w:rsidRPr="001057FD" w:rsidRDefault="00250C28" w:rsidP="00551AD1">
            <w:pPr>
              <w:spacing w:line="240" w:lineRule="auto"/>
              <w:ind w:firstLineChars="0" w:firstLine="0"/>
              <w:jc w:val="center"/>
              <w:rPr>
                <w:ins w:id="1340" w:author="Windows 用户" w:date="2021-12-23T19:40:00Z"/>
                <w:rFonts w:cs="Times New Roman"/>
                <w:sz w:val="20"/>
                <w:szCs w:val="22"/>
              </w:rPr>
            </w:pPr>
          </w:p>
        </w:tc>
        <w:tc>
          <w:tcPr>
            <w:tcW w:w="859" w:type="pct"/>
            <w:tcBorders>
              <w:top w:val="nil"/>
              <w:left w:val="nil"/>
              <w:bottom w:val="nil"/>
              <w:right w:val="nil"/>
            </w:tcBorders>
            <w:vAlign w:val="center"/>
            <w:tcPrChange w:id="1341" w:author="Windows 用户" w:date="2021-12-23T19:42:00Z">
              <w:tcPr>
                <w:tcW w:w="502" w:type="pct"/>
                <w:gridSpan w:val="2"/>
                <w:tcBorders>
                  <w:top w:val="nil"/>
                  <w:left w:val="nil"/>
                  <w:bottom w:val="nil"/>
                  <w:right w:val="nil"/>
                </w:tcBorders>
                <w:vAlign w:val="center"/>
              </w:tcPr>
            </w:tcPrChange>
          </w:tcPr>
          <w:p w14:paraId="6F7C3C86" w14:textId="77777777" w:rsidR="00250C28" w:rsidRPr="001057FD" w:rsidRDefault="00250C28" w:rsidP="00551AD1">
            <w:pPr>
              <w:spacing w:line="240" w:lineRule="auto"/>
              <w:ind w:firstLineChars="0" w:firstLine="0"/>
              <w:jc w:val="center"/>
              <w:rPr>
                <w:ins w:id="1342" w:author="Windows 用户" w:date="2021-12-23T19:40:00Z"/>
                <w:rFonts w:cs="Times New Roman"/>
                <w:sz w:val="20"/>
                <w:szCs w:val="22"/>
              </w:rPr>
            </w:pPr>
          </w:p>
        </w:tc>
        <w:tc>
          <w:tcPr>
            <w:tcW w:w="551" w:type="pct"/>
            <w:tcBorders>
              <w:top w:val="nil"/>
              <w:left w:val="nil"/>
              <w:bottom w:val="nil"/>
              <w:right w:val="nil"/>
            </w:tcBorders>
            <w:vAlign w:val="center"/>
            <w:tcPrChange w:id="1343" w:author="Windows 用户" w:date="2021-12-23T19:42:00Z">
              <w:tcPr>
                <w:tcW w:w="324" w:type="pct"/>
                <w:tcBorders>
                  <w:top w:val="nil"/>
                  <w:left w:val="nil"/>
                  <w:bottom w:val="nil"/>
                  <w:right w:val="nil"/>
                </w:tcBorders>
                <w:vAlign w:val="center"/>
              </w:tcPr>
            </w:tcPrChange>
          </w:tcPr>
          <w:p w14:paraId="0C2AD32C" w14:textId="77777777" w:rsidR="00250C28" w:rsidRPr="001057FD" w:rsidRDefault="00250C28" w:rsidP="00551AD1">
            <w:pPr>
              <w:spacing w:line="240" w:lineRule="auto"/>
              <w:ind w:firstLineChars="0" w:firstLine="0"/>
              <w:jc w:val="center"/>
              <w:rPr>
                <w:ins w:id="1344" w:author="Windows 用户" w:date="2021-12-23T19:40:00Z"/>
                <w:rFonts w:cs="Times New Roman"/>
                <w:sz w:val="20"/>
                <w:szCs w:val="22"/>
              </w:rPr>
            </w:pPr>
          </w:p>
        </w:tc>
        <w:tc>
          <w:tcPr>
            <w:tcW w:w="205" w:type="pct"/>
            <w:tcBorders>
              <w:top w:val="nil"/>
              <w:left w:val="nil"/>
              <w:bottom w:val="nil"/>
              <w:right w:val="nil"/>
            </w:tcBorders>
            <w:tcPrChange w:id="1345" w:author="Windows 用户" w:date="2021-12-23T19:42:00Z">
              <w:tcPr>
                <w:tcW w:w="119" w:type="pct"/>
                <w:tcBorders>
                  <w:top w:val="nil"/>
                  <w:left w:val="nil"/>
                  <w:bottom w:val="nil"/>
                  <w:right w:val="nil"/>
                </w:tcBorders>
              </w:tcPr>
            </w:tcPrChange>
          </w:tcPr>
          <w:p w14:paraId="61F40770" w14:textId="77777777" w:rsidR="00250C28" w:rsidRPr="00FB721D" w:rsidRDefault="00250C28" w:rsidP="00551AD1">
            <w:pPr>
              <w:spacing w:line="240" w:lineRule="auto"/>
              <w:ind w:firstLineChars="0" w:firstLine="0"/>
              <w:jc w:val="center"/>
              <w:rPr>
                <w:ins w:id="1346" w:author="Windows 用户" w:date="2021-12-23T19:40:00Z"/>
                <w:rFonts w:cs="Times New Roman"/>
                <w:sz w:val="20"/>
                <w:szCs w:val="22"/>
              </w:rPr>
            </w:pPr>
          </w:p>
        </w:tc>
      </w:tr>
      <w:tr w:rsidR="00250C28" w:rsidRPr="005A6EC5" w14:paraId="43B6588D"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4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48" w:author="Windows 用户" w:date="2021-12-23T19:40:00Z"/>
          <w:trPrChange w:id="1349" w:author="Windows 用户" w:date="2021-12-23T19:42:00Z">
            <w:trPr>
              <w:jc w:val="center"/>
            </w:trPr>
          </w:trPrChange>
        </w:trPr>
        <w:tc>
          <w:tcPr>
            <w:tcW w:w="755" w:type="pct"/>
            <w:vMerge w:val="restart"/>
            <w:tcBorders>
              <w:top w:val="nil"/>
              <w:left w:val="nil"/>
              <w:bottom w:val="single" w:sz="4" w:space="0" w:color="auto"/>
              <w:right w:val="nil"/>
            </w:tcBorders>
            <w:vAlign w:val="center"/>
            <w:hideMark/>
            <w:tcPrChange w:id="1350" w:author="Windows 用户" w:date="2021-12-23T19:42:00Z">
              <w:tcPr>
                <w:tcW w:w="436" w:type="pct"/>
                <w:vMerge w:val="restart"/>
                <w:tcBorders>
                  <w:top w:val="nil"/>
                  <w:left w:val="nil"/>
                  <w:bottom w:val="single" w:sz="4" w:space="0" w:color="auto"/>
                  <w:right w:val="nil"/>
                </w:tcBorders>
                <w:vAlign w:val="center"/>
                <w:hideMark/>
              </w:tcPr>
            </w:tcPrChange>
          </w:tcPr>
          <w:p w14:paraId="64EA9D8D" w14:textId="77777777" w:rsidR="00250C28" w:rsidRPr="001057FD" w:rsidRDefault="00250C28" w:rsidP="00551AD1">
            <w:pPr>
              <w:spacing w:line="240" w:lineRule="auto"/>
              <w:ind w:firstLineChars="0" w:firstLine="0"/>
              <w:jc w:val="center"/>
              <w:rPr>
                <w:ins w:id="1351" w:author="Windows 用户" w:date="2021-12-23T19:40:00Z"/>
                <w:rFonts w:cs="Times New Roman"/>
                <w:sz w:val="20"/>
                <w:szCs w:val="22"/>
              </w:rPr>
            </w:pPr>
            <w:ins w:id="1352" w:author="Windows 用户" w:date="2021-12-23T19:40:00Z">
              <w:r w:rsidRPr="001057FD">
                <w:rPr>
                  <w:rFonts w:cs="Times New Roman"/>
                  <w:sz w:val="20"/>
                  <w:szCs w:val="22"/>
                </w:rPr>
                <w:t>J120</w:t>
              </w:r>
            </w:ins>
          </w:p>
        </w:tc>
        <w:tc>
          <w:tcPr>
            <w:tcW w:w="1700" w:type="pct"/>
            <w:tcBorders>
              <w:top w:val="nil"/>
              <w:left w:val="nil"/>
              <w:bottom w:val="nil"/>
              <w:right w:val="nil"/>
            </w:tcBorders>
            <w:vAlign w:val="center"/>
            <w:hideMark/>
            <w:tcPrChange w:id="1353" w:author="Windows 用户" w:date="2021-12-23T19:42:00Z">
              <w:tcPr>
                <w:tcW w:w="988" w:type="pct"/>
                <w:gridSpan w:val="2"/>
                <w:tcBorders>
                  <w:top w:val="nil"/>
                  <w:left w:val="nil"/>
                  <w:bottom w:val="nil"/>
                  <w:right w:val="nil"/>
                </w:tcBorders>
                <w:vAlign w:val="center"/>
                <w:hideMark/>
              </w:tcPr>
            </w:tcPrChange>
          </w:tcPr>
          <w:p w14:paraId="17AB2808" w14:textId="77777777" w:rsidR="00250C28" w:rsidRPr="001057FD" w:rsidRDefault="00250C28" w:rsidP="00551AD1">
            <w:pPr>
              <w:spacing w:line="240" w:lineRule="auto"/>
              <w:ind w:firstLineChars="0" w:firstLine="0"/>
              <w:jc w:val="center"/>
              <w:rPr>
                <w:ins w:id="1354" w:author="Windows 用户" w:date="2021-12-23T19:40:00Z"/>
                <w:rFonts w:cs="Times New Roman"/>
                <w:sz w:val="20"/>
                <w:szCs w:val="22"/>
              </w:rPr>
            </w:pPr>
            <m:oMathPara>
              <m:oMath>
                <m:r>
                  <w:ins w:id="1355" w:author="Windows 用户" w:date="2021-12-23T19:40:00Z">
                    <w:rPr>
                      <w:rFonts w:ascii="Cambria Math" w:hAnsi="Cambria Math"/>
                      <w:sz w:val="20"/>
                    </w:rPr>
                    <m:t>1.0×</m:t>
                  </w:ins>
                </m:r>
                <m:sSub>
                  <m:sSubPr>
                    <m:ctrlPr>
                      <w:ins w:id="1356" w:author="Windows 用户" w:date="2021-12-23T19:40:00Z">
                        <w:rPr>
                          <w:rFonts w:ascii="Cambria Math" w:hAnsi="Cambria Math"/>
                          <w:i/>
                          <w:sz w:val="20"/>
                        </w:rPr>
                      </w:ins>
                    </m:ctrlPr>
                  </m:sSubPr>
                  <m:e>
                    <m:r>
                      <w:ins w:id="1357" w:author="Windows 用户" w:date="2021-12-23T19:40:00Z">
                        <w:rPr>
                          <w:rFonts w:ascii="Cambria Math" w:hAnsi="Cambria Math"/>
                          <w:sz w:val="20"/>
                        </w:rPr>
                        <m:t>es</m:t>
                      </w:ins>
                    </m:r>
                  </m:e>
                  <m:sub>
                    <m:r>
                      <w:ins w:id="1358" w:author="Windows 用户" w:date="2021-12-23T19:40:00Z">
                        <w:rPr>
                          <w:rFonts w:ascii="Cambria Math" w:hAnsi="Cambria Math"/>
                          <w:sz w:val="20"/>
                        </w:rPr>
                        <m:t>n+1</m:t>
                      </w:ins>
                    </m:r>
                  </m:sub>
                </m:sSub>
              </m:oMath>
            </m:oMathPara>
          </w:p>
        </w:tc>
        <w:tc>
          <w:tcPr>
            <w:tcW w:w="930" w:type="pct"/>
            <w:tcBorders>
              <w:top w:val="nil"/>
              <w:left w:val="nil"/>
              <w:bottom w:val="nil"/>
              <w:right w:val="nil"/>
            </w:tcBorders>
            <w:vAlign w:val="center"/>
            <w:tcPrChange w:id="1359" w:author="Windows 用户" w:date="2021-12-23T19:42:00Z">
              <w:tcPr>
                <w:tcW w:w="502" w:type="pct"/>
                <w:gridSpan w:val="2"/>
                <w:tcBorders>
                  <w:top w:val="nil"/>
                  <w:left w:val="nil"/>
                  <w:bottom w:val="nil"/>
                  <w:right w:val="nil"/>
                </w:tcBorders>
                <w:vAlign w:val="center"/>
              </w:tcPr>
            </w:tcPrChange>
          </w:tcPr>
          <w:p w14:paraId="1C2B6D69" w14:textId="77777777" w:rsidR="00250C28" w:rsidRPr="001057FD" w:rsidRDefault="00250C28" w:rsidP="00551AD1">
            <w:pPr>
              <w:spacing w:line="240" w:lineRule="auto"/>
              <w:ind w:firstLineChars="0" w:firstLine="0"/>
              <w:jc w:val="center"/>
              <w:rPr>
                <w:ins w:id="1360" w:author="Windows 用户" w:date="2021-12-23T19:40:00Z"/>
                <w:rFonts w:cs="Times New Roman"/>
                <w:sz w:val="20"/>
                <w:szCs w:val="22"/>
                <w:highlight w:val="yellow"/>
              </w:rPr>
            </w:pPr>
          </w:p>
        </w:tc>
        <w:tc>
          <w:tcPr>
            <w:tcW w:w="859" w:type="pct"/>
            <w:tcBorders>
              <w:top w:val="nil"/>
              <w:left w:val="nil"/>
              <w:bottom w:val="nil"/>
              <w:right w:val="nil"/>
            </w:tcBorders>
            <w:vAlign w:val="center"/>
            <w:tcPrChange w:id="1361" w:author="Windows 用户" w:date="2021-12-23T19:42:00Z">
              <w:tcPr>
                <w:tcW w:w="502" w:type="pct"/>
                <w:gridSpan w:val="2"/>
                <w:tcBorders>
                  <w:top w:val="nil"/>
                  <w:left w:val="nil"/>
                  <w:bottom w:val="nil"/>
                  <w:right w:val="nil"/>
                </w:tcBorders>
                <w:vAlign w:val="center"/>
              </w:tcPr>
            </w:tcPrChange>
          </w:tcPr>
          <w:p w14:paraId="491118F4" w14:textId="77777777" w:rsidR="00250C28" w:rsidRPr="001057FD" w:rsidRDefault="00250C28" w:rsidP="00551AD1">
            <w:pPr>
              <w:spacing w:line="240" w:lineRule="auto"/>
              <w:ind w:firstLineChars="0" w:firstLine="0"/>
              <w:jc w:val="center"/>
              <w:rPr>
                <w:ins w:id="1362" w:author="Windows 用户" w:date="2021-12-23T19:40:00Z"/>
                <w:rFonts w:cs="Times New Roman"/>
                <w:sz w:val="20"/>
                <w:szCs w:val="22"/>
                <w:highlight w:val="yellow"/>
              </w:rPr>
            </w:pPr>
          </w:p>
        </w:tc>
        <w:tc>
          <w:tcPr>
            <w:tcW w:w="551" w:type="pct"/>
            <w:tcBorders>
              <w:top w:val="nil"/>
              <w:left w:val="nil"/>
              <w:bottom w:val="nil"/>
              <w:right w:val="nil"/>
            </w:tcBorders>
            <w:vAlign w:val="center"/>
            <w:tcPrChange w:id="1363" w:author="Windows 用户" w:date="2021-12-23T19:42:00Z">
              <w:tcPr>
                <w:tcW w:w="324" w:type="pct"/>
                <w:tcBorders>
                  <w:top w:val="nil"/>
                  <w:left w:val="nil"/>
                  <w:bottom w:val="nil"/>
                  <w:right w:val="nil"/>
                </w:tcBorders>
                <w:vAlign w:val="center"/>
              </w:tcPr>
            </w:tcPrChange>
          </w:tcPr>
          <w:p w14:paraId="2FF7313E" w14:textId="77777777" w:rsidR="00250C28" w:rsidRPr="001057FD" w:rsidRDefault="00250C28" w:rsidP="00551AD1">
            <w:pPr>
              <w:spacing w:line="240" w:lineRule="auto"/>
              <w:ind w:firstLineChars="0" w:firstLine="0"/>
              <w:jc w:val="center"/>
              <w:rPr>
                <w:ins w:id="1364" w:author="Windows 用户" w:date="2021-12-23T19:40:00Z"/>
                <w:rFonts w:cs="Times New Roman"/>
                <w:sz w:val="20"/>
                <w:szCs w:val="22"/>
              </w:rPr>
            </w:pPr>
          </w:p>
        </w:tc>
        <w:tc>
          <w:tcPr>
            <w:tcW w:w="205" w:type="pct"/>
            <w:tcBorders>
              <w:top w:val="nil"/>
              <w:left w:val="nil"/>
              <w:bottom w:val="nil"/>
              <w:right w:val="nil"/>
            </w:tcBorders>
            <w:tcPrChange w:id="1365" w:author="Windows 用户" w:date="2021-12-23T19:42:00Z">
              <w:tcPr>
                <w:tcW w:w="119" w:type="pct"/>
                <w:tcBorders>
                  <w:top w:val="nil"/>
                  <w:left w:val="nil"/>
                  <w:bottom w:val="nil"/>
                  <w:right w:val="nil"/>
                </w:tcBorders>
              </w:tcPr>
            </w:tcPrChange>
          </w:tcPr>
          <w:p w14:paraId="3928E0E1" w14:textId="77777777" w:rsidR="00250C28" w:rsidRPr="00FB721D" w:rsidRDefault="00250C28" w:rsidP="00551AD1">
            <w:pPr>
              <w:spacing w:line="240" w:lineRule="auto"/>
              <w:ind w:firstLineChars="0" w:firstLine="0"/>
              <w:jc w:val="center"/>
              <w:rPr>
                <w:ins w:id="1366" w:author="Windows 用户" w:date="2021-12-23T19:40:00Z"/>
                <w:rFonts w:cs="Times New Roman"/>
                <w:sz w:val="20"/>
                <w:szCs w:val="22"/>
              </w:rPr>
            </w:pPr>
          </w:p>
        </w:tc>
      </w:tr>
      <w:tr w:rsidR="00250C28" w:rsidRPr="005A6EC5" w14:paraId="2CC78F6C" w14:textId="77777777" w:rsidTr="00250C28">
        <w:tblPrEx>
          <w:tblW w:w="3179" w:type="pct"/>
          <w:jc w:val="center"/>
          <w:tblBorders>
            <w:left w:val="none" w:sz="0" w:space="0" w:color="auto"/>
            <w:right w:val="none" w:sz="0" w:space="0" w:color="auto"/>
            <w:insideH w:val="none" w:sz="0" w:space="0" w:color="auto"/>
            <w:insideV w:val="none" w:sz="0" w:space="0" w:color="auto"/>
          </w:tblBorders>
          <w:tblPrExChange w:id="1367" w:author="Windows 用户" w:date="2021-12-23T19:42:00Z">
            <w:tblPrEx>
              <w:tblW w:w="5501" w:type="pct"/>
              <w:jc w:val="center"/>
              <w:tblBorders>
                <w:left w:val="none" w:sz="0" w:space="0" w:color="auto"/>
                <w:right w:val="none" w:sz="0" w:space="0" w:color="auto"/>
                <w:insideH w:val="none" w:sz="0" w:space="0" w:color="auto"/>
                <w:insideV w:val="none" w:sz="0" w:space="0" w:color="auto"/>
              </w:tblBorders>
            </w:tblPrEx>
          </w:tblPrExChange>
        </w:tblPrEx>
        <w:trPr>
          <w:jc w:val="center"/>
          <w:ins w:id="1368" w:author="Windows 用户" w:date="2021-12-23T19:40:00Z"/>
          <w:trPrChange w:id="1369" w:author="Windows 用户" w:date="2021-12-23T19:42:00Z">
            <w:trPr>
              <w:jc w:val="center"/>
            </w:trPr>
          </w:trPrChange>
        </w:trPr>
        <w:tc>
          <w:tcPr>
            <w:tcW w:w="755" w:type="pct"/>
            <w:vMerge/>
            <w:tcBorders>
              <w:top w:val="nil"/>
              <w:left w:val="nil"/>
              <w:bottom w:val="single" w:sz="4" w:space="0" w:color="auto"/>
              <w:right w:val="nil"/>
            </w:tcBorders>
            <w:vAlign w:val="center"/>
            <w:hideMark/>
            <w:tcPrChange w:id="1370" w:author="Windows 用户" w:date="2021-12-23T19:42:00Z">
              <w:tcPr>
                <w:tcW w:w="436" w:type="pct"/>
                <w:vMerge/>
                <w:tcBorders>
                  <w:top w:val="nil"/>
                  <w:left w:val="nil"/>
                  <w:bottom w:val="single" w:sz="4" w:space="0" w:color="auto"/>
                  <w:right w:val="nil"/>
                </w:tcBorders>
                <w:vAlign w:val="center"/>
                <w:hideMark/>
              </w:tcPr>
            </w:tcPrChange>
          </w:tcPr>
          <w:p w14:paraId="456FE952" w14:textId="77777777" w:rsidR="00250C28" w:rsidRPr="001057FD" w:rsidRDefault="00250C28" w:rsidP="00551AD1">
            <w:pPr>
              <w:widowControl/>
              <w:spacing w:line="240" w:lineRule="auto"/>
              <w:ind w:firstLineChars="0" w:firstLine="0"/>
              <w:jc w:val="center"/>
              <w:rPr>
                <w:ins w:id="1371" w:author="Windows 用户" w:date="2021-12-23T19:40:00Z"/>
                <w:rFonts w:cs="Times New Roman"/>
                <w:sz w:val="20"/>
                <w:szCs w:val="22"/>
              </w:rPr>
            </w:pPr>
          </w:p>
        </w:tc>
        <w:tc>
          <w:tcPr>
            <w:tcW w:w="1700" w:type="pct"/>
            <w:tcBorders>
              <w:top w:val="nil"/>
              <w:left w:val="nil"/>
              <w:bottom w:val="single" w:sz="4" w:space="0" w:color="auto"/>
              <w:right w:val="nil"/>
            </w:tcBorders>
            <w:vAlign w:val="center"/>
            <w:hideMark/>
            <w:tcPrChange w:id="1372" w:author="Windows 用户" w:date="2021-12-23T19:42:00Z">
              <w:tcPr>
                <w:tcW w:w="988" w:type="pct"/>
                <w:gridSpan w:val="2"/>
                <w:tcBorders>
                  <w:top w:val="nil"/>
                  <w:left w:val="nil"/>
                  <w:bottom w:val="single" w:sz="4" w:space="0" w:color="auto"/>
                  <w:right w:val="nil"/>
                </w:tcBorders>
                <w:vAlign w:val="center"/>
                <w:hideMark/>
              </w:tcPr>
            </w:tcPrChange>
          </w:tcPr>
          <w:p w14:paraId="7156CF4B" w14:textId="77777777" w:rsidR="00250C28" w:rsidRPr="001057FD" w:rsidRDefault="00250C28" w:rsidP="00551AD1">
            <w:pPr>
              <w:spacing w:line="240" w:lineRule="auto"/>
              <w:ind w:firstLineChars="0" w:firstLine="0"/>
              <w:jc w:val="center"/>
              <w:rPr>
                <w:ins w:id="1373" w:author="Windows 用户" w:date="2021-12-23T19:40:00Z"/>
                <w:rFonts w:cs="Times New Roman"/>
                <w:sz w:val="20"/>
              </w:rPr>
            </w:pPr>
            <m:oMathPara>
              <m:oMath>
                <m:r>
                  <w:ins w:id="1374" w:author="Windows 用户" w:date="2021-12-23T19:40:00Z">
                    <w:rPr>
                      <w:rFonts w:ascii="Cambria Math" w:hAnsi="Cambria Math"/>
                      <w:sz w:val="20"/>
                    </w:rPr>
                    <m:t>1.2×</m:t>
                  </w:ins>
                </m:r>
                <m:sSub>
                  <m:sSubPr>
                    <m:ctrlPr>
                      <w:ins w:id="1375" w:author="Windows 用户" w:date="2021-12-23T19:40:00Z">
                        <w:rPr>
                          <w:rFonts w:ascii="Cambria Math" w:hAnsi="Cambria Math"/>
                          <w:i/>
                          <w:sz w:val="20"/>
                        </w:rPr>
                      </w:ins>
                    </m:ctrlPr>
                  </m:sSubPr>
                  <m:e>
                    <m:r>
                      <w:ins w:id="1376" w:author="Windows 用户" w:date="2021-12-23T19:40:00Z">
                        <w:rPr>
                          <w:rFonts w:ascii="Cambria Math" w:hAnsi="Cambria Math"/>
                          <w:sz w:val="20"/>
                        </w:rPr>
                        <m:t>es</m:t>
                      </w:ins>
                    </m:r>
                  </m:e>
                  <m:sub>
                    <m:r>
                      <w:ins w:id="1377" w:author="Windows 用户" w:date="2021-12-23T19:40:00Z">
                        <w:rPr>
                          <w:rFonts w:ascii="Cambria Math" w:hAnsi="Cambria Math"/>
                          <w:sz w:val="20"/>
                        </w:rPr>
                        <m:t>n+1</m:t>
                      </w:ins>
                    </m:r>
                  </m:sub>
                </m:sSub>
              </m:oMath>
            </m:oMathPara>
          </w:p>
        </w:tc>
        <w:tc>
          <w:tcPr>
            <w:tcW w:w="930" w:type="pct"/>
            <w:tcBorders>
              <w:top w:val="nil"/>
              <w:left w:val="nil"/>
              <w:bottom w:val="single" w:sz="4" w:space="0" w:color="auto"/>
              <w:right w:val="nil"/>
            </w:tcBorders>
            <w:vAlign w:val="center"/>
            <w:tcPrChange w:id="1378" w:author="Windows 用户" w:date="2021-12-23T19:42:00Z">
              <w:tcPr>
                <w:tcW w:w="502" w:type="pct"/>
                <w:gridSpan w:val="2"/>
                <w:tcBorders>
                  <w:top w:val="nil"/>
                  <w:left w:val="nil"/>
                  <w:bottom w:val="single" w:sz="4" w:space="0" w:color="auto"/>
                  <w:right w:val="nil"/>
                </w:tcBorders>
                <w:vAlign w:val="center"/>
              </w:tcPr>
            </w:tcPrChange>
          </w:tcPr>
          <w:p w14:paraId="2A5B6EA7" w14:textId="77777777" w:rsidR="00250C28" w:rsidRPr="001057FD" w:rsidRDefault="00250C28" w:rsidP="00551AD1">
            <w:pPr>
              <w:spacing w:line="240" w:lineRule="auto"/>
              <w:ind w:firstLineChars="0" w:firstLine="0"/>
              <w:jc w:val="center"/>
              <w:rPr>
                <w:ins w:id="1379" w:author="Windows 用户" w:date="2021-12-23T19:40:00Z"/>
                <w:rFonts w:cs="Times New Roman"/>
                <w:sz w:val="20"/>
                <w:szCs w:val="22"/>
              </w:rPr>
            </w:pPr>
          </w:p>
        </w:tc>
        <w:tc>
          <w:tcPr>
            <w:tcW w:w="859" w:type="pct"/>
            <w:tcBorders>
              <w:top w:val="nil"/>
              <w:left w:val="nil"/>
              <w:bottom w:val="single" w:sz="4" w:space="0" w:color="auto"/>
              <w:right w:val="nil"/>
            </w:tcBorders>
            <w:vAlign w:val="center"/>
            <w:tcPrChange w:id="1380" w:author="Windows 用户" w:date="2021-12-23T19:42:00Z">
              <w:tcPr>
                <w:tcW w:w="502" w:type="pct"/>
                <w:gridSpan w:val="2"/>
                <w:tcBorders>
                  <w:top w:val="nil"/>
                  <w:left w:val="nil"/>
                  <w:bottom w:val="single" w:sz="4" w:space="0" w:color="auto"/>
                  <w:right w:val="nil"/>
                </w:tcBorders>
                <w:vAlign w:val="center"/>
              </w:tcPr>
            </w:tcPrChange>
          </w:tcPr>
          <w:p w14:paraId="10B0C0A2" w14:textId="77777777" w:rsidR="00250C28" w:rsidRPr="001057FD" w:rsidRDefault="00250C28" w:rsidP="00551AD1">
            <w:pPr>
              <w:spacing w:line="240" w:lineRule="auto"/>
              <w:ind w:firstLineChars="0" w:firstLine="0"/>
              <w:jc w:val="center"/>
              <w:rPr>
                <w:ins w:id="1381" w:author="Windows 用户" w:date="2021-12-23T19:40:00Z"/>
                <w:rFonts w:cs="Times New Roman"/>
                <w:sz w:val="20"/>
                <w:szCs w:val="22"/>
              </w:rPr>
            </w:pPr>
          </w:p>
        </w:tc>
        <w:tc>
          <w:tcPr>
            <w:tcW w:w="551" w:type="pct"/>
            <w:tcBorders>
              <w:top w:val="nil"/>
              <w:left w:val="nil"/>
              <w:bottom w:val="single" w:sz="4" w:space="0" w:color="auto"/>
              <w:right w:val="nil"/>
            </w:tcBorders>
            <w:vAlign w:val="center"/>
            <w:tcPrChange w:id="1382" w:author="Windows 用户" w:date="2021-12-23T19:42:00Z">
              <w:tcPr>
                <w:tcW w:w="324" w:type="pct"/>
                <w:tcBorders>
                  <w:top w:val="nil"/>
                  <w:left w:val="nil"/>
                  <w:bottom w:val="single" w:sz="4" w:space="0" w:color="auto"/>
                  <w:right w:val="nil"/>
                </w:tcBorders>
                <w:vAlign w:val="center"/>
              </w:tcPr>
            </w:tcPrChange>
          </w:tcPr>
          <w:p w14:paraId="67DAB0A9" w14:textId="77777777" w:rsidR="00250C28" w:rsidRPr="001057FD" w:rsidRDefault="00250C28" w:rsidP="00551AD1">
            <w:pPr>
              <w:spacing w:line="240" w:lineRule="auto"/>
              <w:ind w:firstLineChars="0" w:firstLine="0"/>
              <w:jc w:val="center"/>
              <w:rPr>
                <w:ins w:id="1383" w:author="Windows 用户" w:date="2021-12-23T19:40:00Z"/>
                <w:rFonts w:cs="Times New Roman"/>
                <w:sz w:val="20"/>
                <w:szCs w:val="22"/>
              </w:rPr>
            </w:pPr>
          </w:p>
        </w:tc>
        <w:tc>
          <w:tcPr>
            <w:tcW w:w="205" w:type="pct"/>
            <w:tcBorders>
              <w:top w:val="nil"/>
              <w:left w:val="nil"/>
              <w:bottom w:val="single" w:sz="4" w:space="0" w:color="auto"/>
              <w:right w:val="nil"/>
            </w:tcBorders>
            <w:tcPrChange w:id="1384" w:author="Windows 用户" w:date="2021-12-23T19:42:00Z">
              <w:tcPr>
                <w:tcW w:w="119" w:type="pct"/>
                <w:tcBorders>
                  <w:top w:val="nil"/>
                  <w:left w:val="nil"/>
                  <w:bottom w:val="single" w:sz="4" w:space="0" w:color="auto"/>
                  <w:right w:val="nil"/>
                </w:tcBorders>
              </w:tcPr>
            </w:tcPrChange>
          </w:tcPr>
          <w:p w14:paraId="4BB82ADF" w14:textId="77777777" w:rsidR="00250C28" w:rsidRPr="00FB721D" w:rsidRDefault="00250C28" w:rsidP="00551AD1">
            <w:pPr>
              <w:spacing w:line="240" w:lineRule="auto"/>
              <w:ind w:firstLineChars="0" w:firstLine="0"/>
              <w:jc w:val="center"/>
              <w:rPr>
                <w:ins w:id="1385" w:author="Windows 用户" w:date="2021-12-23T19:40:00Z"/>
                <w:rFonts w:cs="Times New Roman"/>
                <w:sz w:val="20"/>
                <w:szCs w:val="22"/>
              </w:rPr>
            </w:pPr>
          </w:p>
        </w:tc>
      </w:tr>
    </w:tbl>
    <w:p w14:paraId="0A3F1CE4" w14:textId="77777777" w:rsidR="00250C28" w:rsidRDefault="00250C28">
      <w:pPr>
        <w:ind w:firstLine="420"/>
        <w:rPr>
          <w:ins w:id="1386" w:author="Windows 用户" w:date="2021-11-22T14:54:00Z"/>
        </w:rPr>
        <w:pPrChange w:id="1387" w:author="Windows 用户" w:date="2021-11-22T14:54:00Z">
          <w:pPr>
            <w:pStyle w:val="2"/>
            <w:spacing w:before="156" w:after="156"/>
          </w:pPr>
        </w:pPrChange>
      </w:pPr>
    </w:p>
    <w:p w14:paraId="5D2AAD16" w14:textId="43DB02E3" w:rsidR="007D716A" w:rsidRPr="00A57B74" w:rsidRDefault="007D716A" w:rsidP="001F1E24">
      <w:pPr>
        <w:pStyle w:val="2"/>
        <w:spacing w:before="156" w:after="156"/>
      </w:pPr>
      <w:r w:rsidRPr="00A57B74">
        <w:t>Performance measures</w:t>
      </w:r>
    </w:p>
    <w:p w14:paraId="493F10AA" w14:textId="77777777" w:rsidR="007D716A" w:rsidRPr="00A57B74" w:rsidRDefault="007D716A" w:rsidP="001F1E24">
      <w:pPr>
        <w:ind w:firstLine="420"/>
      </w:pPr>
      <w:r w:rsidRPr="00A57B74">
        <w:t>The following four performance measures are used to evaluate the performance of the TSHA and the GA:</w:t>
      </w:r>
    </w:p>
    <w:p w14:paraId="136F2446" w14:textId="41CC131E" w:rsidR="007D716A" w:rsidRPr="00A57B74" w:rsidRDefault="007D716A" w:rsidP="001F1E24">
      <w:pPr>
        <w:ind w:firstLine="420"/>
      </w:pPr>
      <w:r w:rsidRPr="00A57B74">
        <w:t>(1) Average relative deviation (</w:t>
      </w:r>
      <m:oMath>
        <m:r>
          <m:rPr>
            <m:sty m:val="p"/>
          </m:rPr>
          <w:rPr>
            <w:rFonts w:ascii="Cambria Math" w:hAnsi="Cambria Math"/>
          </w:rPr>
          <m:t>ARD</m:t>
        </m:r>
      </m:oMath>
      <w:r w:rsidRPr="00A57B74">
        <w:t xml:space="preserve">).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 </w:t>
      </w:r>
      <m:oMath>
        <m:r>
          <w:ins w:id="1388" w:author="Windows 用户" w:date="2021-12-06T14:39:00Z">
            <w:rPr>
              <w:rFonts w:ascii="Cambria Math" w:hAnsi="Cambria Math"/>
              <w:color w:val="0070C0"/>
              <w:kern w:val="0"/>
              <w:rPrChange w:id="1389" w:author="Windows 用户" w:date="2021-12-06T14:40:00Z">
                <w:rPr>
                  <w:rFonts w:ascii="Cambria Math" w:hAnsi="Cambria Math"/>
                  <w:kern w:val="0"/>
                </w:rPr>
              </w:rPrChange>
            </w:rPr>
            <m:t>SET</m:t>
          </w:ins>
        </m:r>
        <m:r>
          <w:ins w:id="1390" w:author="Windows 用户" w:date="2021-12-06T14:39:00Z">
            <w:rPr>
              <w:rFonts w:ascii="Cambria Math" w:hAnsi="Cambria Math" w:cs="宋体" w:hint="eastAsia"/>
              <w:color w:val="0070C0"/>
              <w:rPrChange w:id="1391" w:author="Windows 用户" w:date="2021-12-06T14:40:00Z">
                <w:rPr>
                  <w:rFonts w:ascii="Cambria Math" w:hAnsi="Cambria Math" w:cs="宋体" w:hint="eastAsia"/>
                </w:rPr>
              </w:rPrChange>
            </w:rPr>
            <m:t>∈</m:t>
          </w:ins>
        </m:r>
        <m:r>
          <w:ins w:id="1392" w:author="Windows 用户" w:date="2021-12-06T14:39:00Z">
            <w:rPr>
              <w:rFonts w:ascii="Cambria Math" w:hAnsi="Cambria Math" w:cs="宋体"/>
              <w:color w:val="0070C0"/>
              <w:rPrChange w:id="1393" w:author="Windows 用户" w:date="2021-12-06T14:40:00Z">
                <w:rPr>
                  <w:rFonts w:ascii="Cambria Math" w:hAnsi="Cambria Math" w:cs="宋体"/>
                </w:rPr>
              </w:rPrChange>
            </w:rPr>
            <m:t>{</m:t>
          </w:ins>
        </m:r>
        <m:sSub>
          <m:sSubPr>
            <m:ctrlPr>
              <w:rPr>
                <w:rFonts w:ascii="Cambria Math" w:hAnsi="Cambria Math" w:cs="宋体"/>
                <w:color w:val="0070C0"/>
              </w:rPr>
            </m:ctrlPr>
          </m:sSubPr>
          <m:e>
            <m:r>
              <w:rPr>
                <w:rFonts w:ascii="Cambria Math" w:hAnsi="Cambria Math"/>
                <w:color w:val="0070C0"/>
                <w:kern w:val="0"/>
                <w:rPrChange w:id="1394" w:author="Windows 用户" w:date="2021-12-06T14:40:00Z">
                  <w:rPr>
                    <w:rFonts w:ascii="Cambria Math" w:hAnsi="Cambria Math"/>
                    <w:kern w:val="0"/>
                  </w:rPr>
                </w:rPrChange>
              </w:rPr>
              <m:t>SET</m:t>
            </m:r>
          </m:e>
          <m:sub>
            <m:r>
              <w:rPr>
                <w:rFonts w:ascii="Cambria Math" w:hAnsi="Cambria Math"/>
                <w:color w:val="0070C0"/>
                <w:kern w:val="0"/>
                <w:rPrChange w:id="1395" w:author="Windows 用户" w:date="2021-12-06T14:40:00Z">
                  <w:rPr>
                    <w:rFonts w:ascii="Cambria Math" w:hAnsi="Cambria Math"/>
                    <w:kern w:val="0"/>
                  </w:rPr>
                </w:rPrChange>
              </w:rPr>
              <m:t>1</m:t>
            </m:r>
          </m:sub>
        </m:sSub>
        <m:r>
          <w:ins w:id="1396" w:author="Windows 用户" w:date="2021-12-06T14:39:00Z">
            <w:rPr>
              <w:rFonts w:ascii="Cambria Math" w:hAnsi="Cambria Math" w:cs="宋体"/>
              <w:color w:val="0070C0"/>
              <w:rPrChange w:id="1397" w:author="Windows 用户" w:date="2021-12-06T14:40:00Z">
                <w:rPr>
                  <w:rFonts w:ascii="Cambria Math" w:hAnsi="Cambria Math" w:cs="宋体"/>
                </w:rPr>
              </w:rPrChange>
            </w:rPr>
            <m:t xml:space="preserve">, </m:t>
          </w:ins>
        </m:r>
        <m:sSub>
          <m:sSubPr>
            <m:ctrlPr>
              <w:ins w:id="1398" w:author="Windows 用户" w:date="2021-12-06T14:39:00Z">
                <w:rPr>
                  <w:rFonts w:ascii="Cambria Math" w:hAnsi="Cambria Math" w:cs="宋体"/>
                  <w:color w:val="0070C0"/>
                </w:rPr>
              </w:ins>
            </m:ctrlPr>
          </m:sSubPr>
          <m:e>
            <m:r>
              <w:ins w:id="1399" w:author="Windows 用户" w:date="2021-12-06T14:39:00Z">
                <w:rPr>
                  <w:rFonts w:ascii="Cambria Math" w:hAnsi="Cambria Math"/>
                  <w:color w:val="0070C0"/>
                  <w:kern w:val="0"/>
                  <w:rPrChange w:id="1400" w:author="Windows 用户" w:date="2021-12-06T14:40:00Z">
                    <w:rPr>
                      <w:rFonts w:ascii="Cambria Math" w:hAnsi="Cambria Math"/>
                      <w:kern w:val="0"/>
                    </w:rPr>
                  </w:rPrChange>
                </w:rPr>
                <m:t>SET</m:t>
              </w:ins>
            </m:r>
          </m:e>
          <m:sub>
            <m:r>
              <w:ins w:id="1401" w:author="Windows 用户" w:date="2021-12-06T14:39:00Z">
                <w:rPr>
                  <w:rFonts w:ascii="Cambria Math" w:hAnsi="Cambria Math"/>
                  <w:color w:val="0070C0"/>
                  <w:kern w:val="0"/>
                  <w:rPrChange w:id="1402" w:author="Windows 用户" w:date="2021-12-06T14:40:00Z">
                    <w:rPr>
                      <w:rFonts w:ascii="Cambria Math" w:hAnsi="Cambria Math"/>
                      <w:kern w:val="0"/>
                    </w:rPr>
                  </w:rPrChange>
                </w:rPr>
                <m:t>2</m:t>
              </w:ins>
            </m:r>
          </m:sub>
        </m:sSub>
        <m:r>
          <w:ins w:id="1403" w:author="Windows 用户" w:date="2021-12-06T14:39:00Z">
            <w:rPr>
              <w:rFonts w:ascii="Cambria Math" w:hAnsi="Cambria Math" w:cs="宋体"/>
              <w:color w:val="0070C0"/>
              <w:rPrChange w:id="1404" w:author="Windows 用户" w:date="2021-12-06T14:40:00Z">
                <w:rPr>
                  <w:rFonts w:ascii="Cambria Math" w:hAnsi="Cambria Math" w:cs="宋体"/>
                </w:rPr>
              </w:rPrChange>
            </w:rPr>
            <m:t>}</m:t>
          </w:ins>
        </m:r>
      </m:oMath>
      <w:r w:rsidRPr="00A57B74">
        <w:t>, which contains instances with known optimal solutions</w:t>
      </w:r>
      <w:ins w:id="1405" w:author="Windows 用户" w:date="2021-12-06T14:40:00Z">
        <w:r w:rsidR="007F64AD">
          <w:t xml:space="preserve"> </w:t>
        </w:r>
      </w:ins>
      <w:ins w:id="1406" w:author="Windows 用户" w:date="2021-12-06T14:41:00Z">
        <w:r w:rsidR="00B35284">
          <w:rPr>
            <w:color w:val="0070C0"/>
          </w:rPr>
          <w:t>or</w:t>
        </w:r>
      </w:ins>
      <w:ins w:id="1407" w:author="Windows 用户" w:date="2021-12-06T14:40:00Z">
        <w:r w:rsidR="007F64AD" w:rsidRPr="007F64AD">
          <w:rPr>
            <w:color w:val="0070C0"/>
            <w:rPrChange w:id="1408" w:author="Windows 用户" w:date="2021-12-06T14:40:00Z">
              <w:rPr/>
            </w:rPrChange>
          </w:rPr>
          <w:t xml:space="preserve"> feasible solutions</w:t>
        </w:r>
      </w:ins>
      <w:ins w:id="1409" w:author="Windows 用户" w:date="2021-12-18T20:00:00Z">
        <w:r w:rsidR="00015C9B">
          <w:rPr>
            <w:rFonts w:hint="eastAsia"/>
            <w:color w:val="0070C0"/>
          </w:rPr>
          <w:t>【这里不是</w:t>
        </w:r>
        <w:r w:rsidR="00015C9B">
          <w:rPr>
            <w:rFonts w:hint="eastAsia"/>
            <w:color w:val="0070C0"/>
          </w:rPr>
          <w:t>s</w:t>
        </w:r>
        <w:r w:rsidR="00015C9B">
          <w:rPr>
            <w:color w:val="0070C0"/>
          </w:rPr>
          <w:t>et2</w:t>
        </w:r>
        <w:r w:rsidR="00015C9B">
          <w:rPr>
            <w:rFonts w:hint="eastAsia"/>
            <w:color w:val="0070C0"/>
          </w:rPr>
          <w:t>了，因为</w:t>
        </w:r>
        <w:r w:rsidR="00015C9B">
          <w:rPr>
            <w:rFonts w:hint="eastAsia"/>
            <w:color w:val="0070C0"/>
          </w:rPr>
          <w:t>s</w:t>
        </w:r>
        <w:r w:rsidR="00015C9B">
          <w:rPr>
            <w:color w:val="0070C0"/>
          </w:rPr>
          <w:t>et2</w:t>
        </w:r>
        <w:r w:rsidR="00015C9B">
          <w:rPr>
            <w:rFonts w:hint="eastAsia"/>
            <w:color w:val="0070C0"/>
          </w:rPr>
          <w:t>中包含未求出可行解的实例】</w:t>
        </w:r>
      </w:ins>
      <w:r w:rsidRPr="007F64AD">
        <w:rPr>
          <w:color w:val="0070C0"/>
          <w:rPrChange w:id="1410" w:author="Windows 用户" w:date="2021-12-06T14:40:00Z">
            <w:rPr/>
          </w:rPrChange>
        </w:rPr>
        <w:t>,</w:t>
      </w:r>
      <w:r w:rsidRPr="00A57B74">
        <w:t xml:space="preserve"> we use the </w:t>
      </w:r>
      <m:oMath>
        <m:r>
          <m:rPr>
            <m:sty m:val="p"/>
          </m:rPr>
          <w:rPr>
            <w:rFonts w:ascii="Cambria Math" w:hAnsi="Cambria Math"/>
          </w:rPr>
          <m:t>ARD</m:t>
        </m:r>
      </m:oMath>
      <w:r w:rsidRPr="00A57B74">
        <w:t xml:space="preserve"> to evaluate the algorithm.</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BF2476A" w14:textId="77777777" w:rsidTr="001F1E24">
        <w:tc>
          <w:tcPr>
            <w:tcW w:w="7792" w:type="dxa"/>
            <w:vAlign w:val="center"/>
          </w:tcPr>
          <w:p w14:paraId="29CF5517" w14:textId="216E4873" w:rsidR="007D716A" w:rsidRPr="00A57B74" w:rsidRDefault="007D716A">
            <w:pPr>
              <w:spacing w:line="240" w:lineRule="auto"/>
              <w:ind w:firstLineChars="250" w:firstLine="525"/>
              <w:jc w:val="center"/>
              <w:pPrChange w:id="1411" w:author="Windows 用户" w:date="2021-12-06T14:23:00Z">
                <w:pPr>
                  <w:spacing w:line="240" w:lineRule="auto"/>
                  <w:ind w:firstLineChars="250" w:firstLine="525"/>
                </w:pPr>
              </w:pPrChange>
            </w:pPr>
            <m:oMath>
              <m:r>
                <m:rPr>
                  <m:sty m:val="p"/>
                </m:rPr>
                <w:rPr>
                  <w:rFonts w:ascii="Cambria Math" w:hAnsi="Cambria Math"/>
                </w:rPr>
                <m:t>ARD(</m:t>
              </m:r>
              <m:r>
                <w:rPr>
                  <w:rFonts w:ascii="Cambria Math" w:hAnsi="Cambria Math"/>
                </w:rPr>
                <m:t>ALG</m:t>
              </m:r>
              <m:r>
                <m:rPr>
                  <m:sty m:val="p"/>
                </m:rPr>
                <w:rPr>
                  <w:rFonts w:ascii="Cambria Math" w:hAnsi="Cambria Math"/>
                </w:rPr>
                <m:t>, CPLEX)=</m:t>
              </m:r>
              <m:f>
                <m:fPr>
                  <m:ctrlPr>
                    <w:rPr>
                      <w:rFonts w:ascii="Cambria Math" w:hAnsi="Cambria Math" w:cs="宋体"/>
                      <w:sz w:val="24"/>
                      <w:szCs w:val="24"/>
                    </w:rPr>
                  </m:ctrlPr>
                </m:fPr>
                <m:num>
                  <m:nary>
                    <m:naryPr>
                      <m:chr m:val="∑"/>
                      <m:limLoc m:val="subSup"/>
                      <m:ctrlPr>
                        <w:rPr>
                          <w:rFonts w:ascii="Cambria Math" w:hAnsi="Cambria Math" w:cs="宋体"/>
                          <w:sz w:val="24"/>
                          <w:szCs w:val="24"/>
                        </w:rPr>
                      </m:ctrlPr>
                    </m:naryPr>
                    <m:sub>
                      <m:r>
                        <w:rPr>
                          <w:rFonts w:ascii="Cambria Math" w:hAnsi="Cambria Math"/>
                        </w:rPr>
                        <m:t>i</m:t>
                      </m:r>
                      <m:r>
                        <m:rPr>
                          <m:sty m:val="p"/>
                        </m:rPr>
                        <w:rPr>
                          <w:rFonts w:ascii="Cambria Math" w:hAnsi="Cambria Math"/>
                        </w:rPr>
                        <m:t>=1</m:t>
                      </m:r>
                    </m:sub>
                    <m:sup>
                      <m:r>
                        <w:ins w:id="1412" w:author="Windows 用户" w:date="2021-12-06T14:23:00Z">
                          <w:rPr>
                            <w:rFonts w:ascii="Cambria Math" w:hAnsi="Cambria Math" w:cs="宋体"/>
                            <w:sz w:val="24"/>
                            <w:szCs w:val="24"/>
                          </w:rPr>
                          <m:t>SET</m:t>
                        </w:ins>
                      </m:r>
                      <m:sSub>
                        <m:sSubPr>
                          <m:ctrlPr>
                            <w:del w:id="1413" w:author="Windows 用户" w:date="2021-12-06T14:23:00Z">
                              <w:rPr>
                                <w:rFonts w:ascii="Cambria Math" w:hAnsi="Cambria Math" w:cs="宋体"/>
                                <w:sz w:val="24"/>
                                <w:szCs w:val="24"/>
                              </w:rPr>
                            </w:del>
                          </m:ctrlPr>
                        </m:sSubPr>
                        <m:e>
                          <m:r>
                            <w:del w:id="1414" w:author="Windows 用户" w:date="2021-12-06T14:23:00Z">
                              <w:rPr>
                                <w:rFonts w:ascii="Cambria Math" w:hAnsi="Cambria Math"/>
                              </w:rPr>
                              <m:t>SET</m:t>
                            </w:del>
                          </m:r>
                        </m:e>
                        <m:sub>
                          <m:r>
                            <w:del w:id="1415" w:author="Windows 用户" w:date="2021-12-06T14:23:00Z">
                              <m:rPr>
                                <m:sty m:val="p"/>
                              </m:rPr>
                              <w:rPr>
                                <w:rFonts w:ascii="Cambria Math" w:hAnsi="Cambria Math"/>
                              </w:rPr>
                              <m:t>1</m:t>
                            </w:del>
                          </m:r>
                        </m:sub>
                      </m:sSub>
                    </m:sup>
                    <m:e>
                      <m:r>
                        <m:rPr>
                          <m:sty m:val="p"/>
                        </m:rPr>
                        <w:rPr>
                          <w:rFonts w:ascii="Cambria Math" w:hAnsi="Cambria Math" w:cs="Segoe UI"/>
                        </w:rPr>
                        <m:t>[(</m:t>
                      </m:r>
                      <m:f>
                        <m:fPr>
                          <m:type m:val="lin"/>
                          <m:ctrlPr>
                            <w:rPr>
                              <w:rFonts w:ascii="Cambria Math" w:hAnsi="Cambria Math" w:cs="宋体"/>
                              <w:color w:val="0070C0"/>
                              <w:sz w:val="24"/>
                              <w:szCs w:val="24"/>
                            </w:rPr>
                          </m:ctrlPr>
                        </m:fPr>
                        <m:num>
                          <m:sSubSup>
                            <m:sSubSupPr>
                              <m:ctrlPr>
                                <w:rPr>
                                  <w:rFonts w:ascii="Cambria Math" w:hAnsi="Cambria Math" w:cs="宋体"/>
                                  <w:color w:val="0070C0"/>
                                  <w:sz w:val="24"/>
                                  <w:szCs w:val="24"/>
                                </w:rPr>
                              </m:ctrlPr>
                            </m:sSubSupPr>
                            <m:e>
                              <m:r>
                                <w:rPr>
                                  <w:rFonts w:ascii="Cambria Math" w:hAnsi="Cambria Math"/>
                                  <w:color w:val="0070C0"/>
                                  <w:rPrChange w:id="1416" w:author="Windows 用户" w:date="2021-12-18T20:01:00Z">
                                    <w:rPr>
                                      <w:rFonts w:ascii="Cambria Math" w:hAnsi="Cambria Math"/>
                                    </w:rPr>
                                  </w:rPrChange>
                                </w:rPr>
                                <m:t>o</m:t>
                              </m:r>
                            </m:e>
                            <m:sub>
                              <m:r>
                                <w:rPr>
                                  <w:rFonts w:ascii="Cambria Math" w:hAnsi="Cambria Math"/>
                                  <w:color w:val="0070C0"/>
                                  <w:rPrChange w:id="1417" w:author="Windows 用户" w:date="2021-12-18T20:01:00Z">
                                    <w:rPr>
                                      <w:rFonts w:ascii="Cambria Math" w:hAnsi="Cambria Math"/>
                                    </w:rPr>
                                  </w:rPrChange>
                                </w:rPr>
                                <m:t>i</m:t>
                              </m:r>
                            </m:sub>
                            <m:sup>
                              <m:r>
                                <w:rPr>
                                  <w:rFonts w:ascii="Cambria Math" w:hAnsi="Cambria Math"/>
                                  <w:color w:val="0070C0"/>
                                  <w:rPrChange w:id="1418" w:author="Windows 用户" w:date="2021-12-18T20:01:00Z">
                                    <w:rPr>
                                      <w:rFonts w:ascii="Cambria Math" w:hAnsi="Cambria Math"/>
                                    </w:rPr>
                                  </w:rPrChange>
                                </w:rPr>
                                <m:t>alg</m:t>
                              </m:r>
                            </m:sup>
                          </m:sSubSup>
                          <m:r>
                            <m:rPr>
                              <m:sty m:val="p"/>
                            </m:rPr>
                            <w:rPr>
                              <w:rFonts w:ascii="Cambria Math" w:hAnsi="Cambria Math"/>
                              <w:color w:val="0070C0"/>
                              <w:rPrChange w:id="1419" w:author="Windows 用户" w:date="2021-12-18T20:01:00Z">
                                <w:rPr>
                                  <w:rFonts w:ascii="Cambria Math" w:hAnsi="Cambria Math"/>
                                </w:rPr>
                              </w:rPrChange>
                            </w:rPr>
                            <m:t>-</m:t>
                          </m:r>
                          <m:sSubSup>
                            <m:sSubSupPr>
                              <m:ctrlPr>
                                <w:rPr>
                                  <w:rFonts w:ascii="Cambria Math" w:hAnsi="Cambria Math" w:cs="宋体"/>
                                  <w:color w:val="0070C0"/>
                                  <w:sz w:val="24"/>
                                  <w:szCs w:val="24"/>
                                </w:rPr>
                              </m:ctrlPr>
                            </m:sSubSupPr>
                            <m:e>
                              <m:r>
                                <w:rPr>
                                  <w:rFonts w:ascii="Cambria Math" w:hAnsi="Cambria Math"/>
                                  <w:color w:val="0070C0"/>
                                  <w:rPrChange w:id="1420" w:author="Windows 用户" w:date="2021-12-18T20:01:00Z">
                                    <w:rPr>
                                      <w:rFonts w:ascii="Cambria Math" w:hAnsi="Cambria Math"/>
                                    </w:rPr>
                                  </w:rPrChange>
                                </w:rPr>
                                <m:t>o</m:t>
                              </m:r>
                            </m:e>
                            <m:sub>
                              <m:r>
                                <w:rPr>
                                  <w:rFonts w:ascii="Cambria Math" w:hAnsi="Cambria Math"/>
                                  <w:color w:val="0070C0"/>
                                  <w:rPrChange w:id="1421" w:author="Windows 用户" w:date="2021-12-18T20:01:00Z">
                                    <w:rPr>
                                      <w:rFonts w:ascii="Cambria Math" w:hAnsi="Cambria Math"/>
                                    </w:rPr>
                                  </w:rPrChange>
                                </w:rPr>
                                <m:t>i</m:t>
                              </m:r>
                            </m:sub>
                            <m:sup>
                              <m:r>
                                <w:ins w:id="1422" w:author="Windows 用户" w:date="2021-12-06T14:22:00Z">
                                  <w:rPr>
                                    <w:rFonts w:ascii="Cambria Math" w:hAnsi="Cambria Math"/>
                                    <w:color w:val="0070C0"/>
                                    <w:rPrChange w:id="1423" w:author="Windows 用户" w:date="2021-12-18T20:01:00Z">
                                      <w:rPr>
                                        <w:rFonts w:ascii="Cambria Math" w:hAnsi="Cambria Math"/>
                                      </w:rPr>
                                    </w:rPrChange>
                                  </w:rPr>
                                  <m:t>cplex</m:t>
                                </w:ins>
                              </m:r>
                              <m:r>
                                <w:del w:id="1424" w:author="Windows 用户" w:date="2021-12-06T14:22:00Z">
                                  <w:rPr>
                                    <w:rFonts w:ascii="Cambria Math" w:hAnsi="Cambria Math"/>
                                    <w:color w:val="0070C0"/>
                                    <w:rPrChange w:id="1425" w:author="Windows 用户" w:date="2021-12-18T20:01:00Z">
                                      <w:rPr>
                                        <w:rFonts w:ascii="Cambria Math" w:hAnsi="Cambria Math"/>
                                      </w:rPr>
                                    </w:rPrChange>
                                  </w:rPr>
                                  <m:t>opt</m:t>
                                </w:del>
                              </m:r>
                            </m:sup>
                          </m:sSubSup>
                          <m:r>
                            <w:rPr>
                              <w:rFonts w:ascii="Cambria Math" w:hAnsi="Cambria Math" w:cs="宋体"/>
                              <w:color w:val="0070C0"/>
                              <w:sz w:val="24"/>
                              <w:szCs w:val="24"/>
                              <w:rPrChange w:id="1426" w:author="Windows 用户" w:date="2021-12-18T20:01:00Z">
                                <w:rPr>
                                  <w:rFonts w:ascii="Cambria Math" w:hAnsi="Cambria Math" w:cs="宋体"/>
                                  <w:sz w:val="24"/>
                                  <w:szCs w:val="24"/>
                                </w:rPr>
                              </w:rPrChange>
                            </w:rPr>
                            <m:t>)</m:t>
                          </m:r>
                        </m:num>
                        <m:den>
                          <m:sSubSup>
                            <m:sSubSupPr>
                              <m:ctrlPr>
                                <w:rPr>
                                  <w:rFonts w:ascii="Cambria Math" w:hAnsi="Cambria Math" w:cs="宋体"/>
                                  <w:color w:val="0070C0"/>
                                  <w:sz w:val="24"/>
                                  <w:szCs w:val="24"/>
                                </w:rPr>
                              </m:ctrlPr>
                            </m:sSubSupPr>
                            <m:e>
                              <m:r>
                                <w:rPr>
                                  <w:rFonts w:ascii="Cambria Math" w:hAnsi="Cambria Math"/>
                                  <w:color w:val="0070C0"/>
                                  <w:rPrChange w:id="1427" w:author="Windows 用户" w:date="2021-12-18T20:01:00Z">
                                    <w:rPr>
                                      <w:rFonts w:ascii="Cambria Math" w:hAnsi="Cambria Math"/>
                                    </w:rPr>
                                  </w:rPrChange>
                                </w:rPr>
                                <m:t>o</m:t>
                              </m:r>
                            </m:e>
                            <m:sub>
                              <m:r>
                                <w:rPr>
                                  <w:rFonts w:ascii="Cambria Math" w:hAnsi="Cambria Math"/>
                                  <w:color w:val="0070C0"/>
                                  <w:rPrChange w:id="1428" w:author="Windows 用户" w:date="2021-12-18T20:01:00Z">
                                    <w:rPr>
                                      <w:rFonts w:ascii="Cambria Math" w:hAnsi="Cambria Math"/>
                                    </w:rPr>
                                  </w:rPrChange>
                                </w:rPr>
                                <m:t>i</m:t>
                              </m:r>
                            </m:sub>
                            <m:sup>
                              <m:r>
                                <w:ins w:id="1429" w:author="Windows 用户" w:date="2021-12-06T14:22:00Z">
                                  <w:rPr>
                                    <w:rFonts w:ascii="Cambria Math" w:hAnsi="Cambria Math"/>
                                    <w:color w:val="0070C0"/>
                                    <w:rPrChange w:id="1430" w:author="Windows 用户" w:date="2021-12-18T20:01:00Z">
                                      <w:rPr>
                                        <w:rFonts w:ascii="Cambria Math" w:hAnsi="Cambria Math"/>
                                      </w:rPr>
                                    </w:rPrChange>
                                  </w:rPr>
                                  <m:t>cplex</m:t>
                                </w:ins>
                              </m:r>
                              <m:r>
                                <w:del w:id="1431" w:author="Windows 用户" w:date="2021-12-06T14:22:00Z">
                                  <w:rPr>
                                    <w:rFonts w:ascii="Cambria Math" w:hAnsi="Cambria Math"/>
                                    <w:color w:val="0070C0"/>
                                    <w:rPrChange w:id="1432" w:author="Windows 用户" w:date="2021-12-18T20:01:00Z">
                                      <w:rPr>
                                        <w:rFonts w:ascii="Cambria Math" w:hAnsi="Cambria Math"/>
                                      </w:rPr>
                                    </w:rPrChange>
                                  </w:rPr>
                                  <m:t>opt</m:t>
                                </w:del>
                              </m:r>
                            </m:sup>
                          </m:sSubSup>
                          <m:r>
                            <m:rPr>
                              <m:sty m:val="p"/>
                            </m:rPr>
                            <w:rPr>
                              <w:rFonts w:ascii="Cambria Math" w:hAnsi="Cambria Math"/>
                              <w:color w:val="0070C0"/>
                              <w:rPrChange w:id="1433" w:author="Windows 用户" w:date="2021-12-18T20:01:00Z">
                                <w:rPr>
                                  <w:rFonts w:ascii="Cambria Math" w:hAnsi="Cambria Math"/>
                                </w:rPr>
                              </w:rPrChange>
                            </w:rPr>
                            <m:t>]</m:t>
                          </m:r>
                        </m:den>
                      </m:f>
                    </m:e>
                  </m:nary>
                </m:num>
                <m:den>
                  <m:r>
                    <w:rPr>
                      <w:rFonts w:ascii="Cambria Math" w:hAnsi="Cambria Math" w:cs="宋体"/>
                      <w:sz w:val="24"/>
                      <w:szCs w:val="24"/>
                    </w:rPr>
                    <m:t>|</m:t>
                  </m:r>
                  <m:sSub>
                    <m:sSubPr>
                      <m:ctrlPr>
                        <w:del w:id="1434" w:author="Windows 用户" w:date="2021-12-06T14:23:00Z">
                          <w:rPr>
                            <w:rFonts w:ascii="Cambria Math" w:hAnsi="Cambria Math" w:cs="宋体"/>
                            <w:sz w:val="24"/>
                            <w:szCs w:val="24"/>
                          </w:rPr>
                        </w:del>
                      </m:ctrlPr>
                    </m:sSubPr>
                    <m:e>
                      <m:r>
                        <w:del w:id="1435" w:author="Windows 用户" w:date="2021-12-06T14:23:00Z">
                          <w:rPr>
                            <w:rFonts w:ascii="Cambria Math" w:hAnsi="Cambria Math"/>
                          </w:rPr>
                          <m:t>SET</m:t>
                        </w:del>
                      </m:r>
                    </m:e>
                    <m:sub>
                      <m:r>
                        <w:del w:id="1436" w:author="Windows 用户" w:date="2021-12-06T14:23:00Z">
                          <m:rPr>
                            <m:sty m:val="p"/>
                          </m:rPr>
                          <w:rPr>
                            <w:rFonts w:ascii="Cambria Math" w:hAnsi="Cambria Math"/>
                          </w:rPr>
                          <m:t>1</m:t>
                        </w:del>
                      </m:r>
                    </m:sub>
                  </m:sSub>
                  <m:r>
                    <w:ins w:id="1437" w:author="Windows 用户" w:date="2021-12-06T14:23:00Z">
                      <w:rPr>
                        <w:rFonts w:ascii="Cambria Math" w:hAnsi="Cambria Math" w:cs="宋体"/>
                        <w:sz w:val="24"/>
                        <w:szCs w:val="24"/>
                      </w:rPr>
                      <m:t>SET</m:t>
                    </w:ins>
                  </m:r>
                  <m:r>
                    <w:rPr>
                      <w:rFonts w:ascii="Cambria Math" w:hAnsi="Cambria Math" w:cs="宋体"/>
                      <w:sz w:val="24"/>
                      <w:szCs w:val="24"/>
                    </w:rPr>
                    <m:t>|</m:t>
                  </m:r>
                </m:den>
              </m:f>
            </m:oMath>
            <w:ins w:id="1438" w:author="Windows 用户" w:date="2021-12-06T14:23:00Z">
              <w:r w:rsidR="003A6BBC">
                <w:rPr>
                  <w:rFonts w:hint="eastAsia"/>
                  <w:sz w:val="24"/>
                  <w:szCs w:val="24"/>
                </w:rPr>
                <w:t xml:space="preserve"> </w:t>
              </w:r>
            </w:ins>
          </w:p>
        </w:tc>
        <w:tc>
          <w:tcPr>
            <w:tcW w:w="702" w:type="dxa"/>
            <w:vAlign w:val="center"/>
          </w:tcPr>
          <w:p w14:paraId="12002E06" w14:textId="360FA4F2"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39" w:author="Windows 用户" w:date="2022-01-11T09:36:00Z">
              <w:r w:rsidR="00D00A17">
                <w:rPr>
                  <w:noProof/>
                </w:rPr>
                <w:t>14</w:t>
              </w:r>
            </w:ins>
            <w:del w:id="1440" w:author="Windows 用户" w:date="2021-11-17T15:57:00Z">
              <w:r w:rsidR="00811358" w:rsidDel="00660CB8">
                <w:rPr>
                  <w:noProof/>
                </w:rPr>
                <w:delText>16</w:delText>
              </w:r>
            </w:del>
            <w:r w:rsidRPr="00A57B74">
              <w:fldChar w:fldCharType="end"/>
            </w:r>
            <w:r w:rsidRPr="00A57B74">
              <w:t>)</w:t>
            </w:r>
          </w:p>
        </w:tc>
      </w:tr>
    </w:tbl>
    <w:p w14:paraId="2EEE1543" w14:textId="74BAC332" w:rsidR="00EB3A45" w:rsidRPr="00A57B74" w:rsidRDefault="007D716A" w:rsidP="001F1E24">
      <w:pPr>
        <w:pStyle w:val="a6"/>
        <w:ind w:firstLineChars="0" w:firstLine="0"/>
      </w:pPr>
      <w:r w:rsidRPr="00A57B74">
        <w:t xml:space="preserve">wher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color w:val="0070C0"/>
                <w:kern w:val="0"/>
                <w:rPrChange w:id="1441" w:author="Windows 用户" w:date="2021-12-06T14:41:00Z">
                  <w:rPr>
                    <w:rFonts w:ascii="Cambria Math" w:hAnsi="Cambria Math"/>
                    <w:kern w:val="0"/>
                  </w:rPr>
                </w:rPrChange>
              </w:rPr>
              <m:t>o</m:t>
            </m:r>
          </m:e>
          <m:sub>
            <m:r>
              <w:rPr>
                <w:rFonts w:ascii="Cambria Math" w:hAnsi="Cambria Math"/>
                <w:color w:val="0070C0"/>
                <w:kern w:val="0"/>
                <w:rPrChange w:id="1442" w:author="Windows 用户" w:date="2021-12-06T14:41:00Z">
                  <w:rPr>
                    <w:rFonts w:ascii="Cambria Math" w:hAnsi="Cambria Math"/>
                    <w:kern w:val="0"/>
                  </w:rPr>
                </w:rPrChange>
              </w:rPr>
              <m:t>i</m:t>
            </m:r>
          </m:sub>
          <m:sup>
            <m:r>
              <w:ins w:id="1443" w:author="Windows 用户" w:date="2021-12-06T14:23:00Z">
                <w:rPr>
                  <w:rFonts w:ascii="Cambria Math" w:hAnsi="Cambria Math"/>
                  <w:color w:val="0070C0"/>
                  <w:kern w:val="0"/>
                  <w:rPrChange w:id="1444" w:author="Windows 用户" w:date="2021-12-06T14:41:00Z">
                    <w:rPr>
                      <w:rFonts w:ascii="Cambria Math" w:hAnsi="Cambria Math"/>
                      <w:kern w:val="0"/>
                    </w:rPr>
                  </w:rPrChange>
                </w:rPr>
                <m:t>cplex</m:t>
              </w:ins>
            </m:r>
            <m:r>
              <w:del w:id="1445" w:author="Windows 用户" w:date="2021-12-06T14:23:00Z">
                <w:rPr>
                  <w:rFonts w:ascii="Cambria Math" w:hAnsi="Cambria Math"/>
                  <w:color w:val="0070C0"/>
                  <w:kern w:val="0"/>
                  <w:rPrChange w:id="1446" w:author="Windows 用户" w:date="2021-12-06T14:41:00Z">
                    <w:rPr>
                      <w:rFonts w:ascii="Cambria Math" w:hAnsi="Cambria Math"/>
                      <w:kern w:val="0"/>
                    </w:rPr>
                  </w:rPrChange>
                </w:rPr>
                <m:t>opt</m:t>
              </w:del>
            </m:r>
          </m:sup>
        </m:sSubSup>
      </m:oMath>
      <w:r w:rsidRPr="00A57B74">
        <w:t xml:space="preserve"> is the </w:t>
      </w:r>
      <w:del w:id="1447" w:author="Windows 用户" w:date="2021-12-06T14:41:00Z">
        <w:r w:rsidRPr="00A57B74" w:rsidDel="00B35284">
          <w:delText xml:space="preserve">optimal </w:delText>
        </w:r>
      </w:del>
      <w:r w:rsidRPr="00A57B74">
        <w:t xml:space="preserve">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the </w:t>
      </w:r>
      <m:oMath>
        <m:r>
          <w:rPr>
            <w:rFonts w:ascii="Cambria Math" w:hAnsi="Cambria Math"/>
            <w:kern w:val="0"/>
          </w:rPr>
          <m:t>ALG</m:t>
        </m:r>
      </m:oMath>
      <w:r w:rsidRPr="00A57B74">
        <w:rPr>
          <w:kern w:val="0"/>
        </w:rPr>
        <w:t xml:space="preserve"> is better</w:t>
      </w:r>
      <w:r w:rsidRPr="00A57B74">
        <w:t>.</w:t>
      </w:r>
      <w:ins w:id="1448" w:author="Windows 用户" w:date="2021-12-06T14:41:00Z">
        <w:r w:rsidR="00B35284" w:rsidRPr="00A57B74">
          <w:t xml:space="preserve"> </w:t>
        </w:r>
      </w:ins>
    </w:p>
    <w:p w14:paraId="0FFA9FCF" w14:textId="77777777" w:rsidR="007D716A" w:rsidRPr="00A57B74" w:rsidRDefault="007D716A" w:rsidP="001F1E24">
      <w:pPr>
        <w:ind w:firstLine="420"/>
      </w:pPr>
      <w:r w:rsidRPr="00A57B74">
        <w:t>(</w:t>
      </w:r>
      <w:r w:rsidRPr="00A57B74">
        <w:rPr>
          <w:rFonts w:hint="eastAsia"/>
        </w:rPr>
        <w:t>2</w:t>
      </w:r>
      <w:r w:rsidRPr="00A57B74">
        <w:t>) Average relative improvement (</w:t>
      </w:r>
      <m:oMath>
        <m:r>
          <m:rPr>
            <m:sty m:val="p"/>
          </m:rPr>
          <w:rPr>
            <w:rFonts w:ascii="Cambria Math" w:hAnsi="Cambria Math"/>
          </w:rPr>
          <m:t>ARI</m:t>
        </m:r>
      </m:oMath>
      <w:r w:rsidRPr="00A57B74">
        <w:t>). For the TSHA and the 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to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xml:space="preserve">, which contains instances with unknown optimal solutions, we use the </w:t>
      </w:r>
      <m:oMath>
        <m:r>
          <m:rPr>
            <m:sty m:val="p"/>
          </m:rPr>
          <w:rPr>
            <w:rFonts w:ascii="Cambria Math" w:hAnsi="Cambria Math"/>
          </w:rPr>
          <m:t>ARI</m:t>
        </m:r>
      </m:oMath>
      <w:r w:rsidRPr="00A57B74">
        <w:t xml:space="preserve"> to compare the relative performances of the two algorithms. 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GA compared to that obtained by the TSHA. The ARI is calculated as follows:</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3"/>
        <w:gridCol w:w="881"/>
      </w:tblGrid>
      <w:tr w:rsidR="007D716A" w:rsidRPr="00A57B74" w14:paraId="2F6E53D4" w14:textId="77777777" w:rsidTr="001F1E24">
        <w:tc>
          <w:tcPr>
            <w:tcW w:w="7792" w:type="dxa"/>
            <w:vAlign w:val="center"/>
          </w:tcPr>
          <w:p w14:paraId="1CD19394" w14:textId="77777777"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w:lastRenderedPageBreak/>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2</m:t>
                        </m:r>
                      </m:sub>
                    </m:sSub>
                    <m:r>
                      <w:rPr>
                        <w:rFonts w:ascii="Cambria Math" w:hAnsi="Cambria Math" w:cs="宋体"/>
                      </w:rPr>
                      <m:t>|</m:t>
                    </m:r>
                  </m:den>
                </m:f>
              </m:oMath>
            </m:oMathPara>
          </w:p>
        </w:tc>
        <w:tc>
          <w:tcPr>
            <w:tcW w:w="702" w:type="dxa"/>
            <w:vAlign w:val="center"/>
          </w:tcPr>
          <w:p w14:paraId="2F176444" w14:textId="1B252331"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49" w:author="Windows 用户" w:date="2022-01-11T09:36:00Z">
              <w:r w:rsidR="00D00A17">
                <w:rPr>
                  <w:noProof/>
                </w:rPr>
                <w:t>15</w:t>
              </w:r>
            </w:ins>
            <w:del w:id="1450" w:author="Windows 用户" w:date="2021-11-17T15:57:00Z">
              <w:r w:rsidR="00811358" w:rsidDel="00660CB8">
                <w:rPr>
                  <w:noProof/>
                </w:rPr>
                <w:delText>17</w:delText>
              </w:r>
            </w:del>
            <w:r w:rsidRPr="00A57B74">
              <w:fldChar w:fldCharType="end"/>
            </w:r>
            <w:r w:rsidRPr="00A57B74">
              <w:t>)</w:t>
            </w:r>
          </w:p>
        </w:tc>
      </w:tr>
    </w:tbl>
    <w:p w14:paraId="3692BEAA" w14:textId="77777777" w:rsidR="007D716A" w:rsidRPr="00A57B74" w:rsidRDefault="007D716A" w:rsidP="001F1E24">
      <w:pPr>
        <w:pStyle w:val="a6"/>
        <w:ind w:firstLineChars="0" w:firstLine="0"/>
      </w:pPr>
      <w:r w:rsidRPr="00A57B74">
        <w:t>where</w:t>
      </w:r>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GA (TSHA). A larger </w:t>
      </w:r>
      <m:oMath>
        <m:r>
          <m:rPr>
            <m:sty m:val="p"/>
          </m:rPr>
          <w:rPr>
            <w:rFonts w:ascii="Cambria Math" w:hAnsi="Cambria Math"/>
          </w:rPr>
          <m:t>ARI</m:t>
        </m:r>
      </m:oMath>
      <w:r w:rsidRPr="00A57B74">
        <w:t xml:space="preserve"> value means that the GA performs better than the TSHA.</w:t>
      </w:r>
    </w:p>
    <w:p w14:paraId="36A940A6" w14:textId="77777777" w:rsidR="007D716A" w:rsidRPr="00A57B74" w:rsidRDefault="007D716A" w:rsidP="001F1E24">
      <w:pPr>
        <w:ind w:firstLine="420"/>
      </w:pPr>
      <w:r w:rsidRPr="00A57B74">
        <w:t>(</w:t>
      </w:r>
      <w:r w:rsidRPr="00A57B74">
        <w:rPr>
          <w:rFonts w:hint="eastAsia"/>
        </w:rPr>
        <w:t>3</w:t>
      </w:r>
      <w:r w:rsidRPr="00A57B74">
        <w:t xml:space="preserve">) GAP. For an algorithm </w:t>
      </w:r>
      <m:oMath>
        <m:r>
          <w:rPr>
            <w:rFonts w:ascii="Cambria Math" w:hAnsi="Cambria Math" w:hint="eastAsia"/>
            <w:kern w:val="0"/>
          </w:rPr>
          <m:t>ALG</m:t>
        </m:r>
        <m:r>
          <w:rPr>
            <w:rFonts w:ascii="Cambria Math" w:hAnsi="Cambria Math" w:hint="eastAsia"/>
            <w:kern w:val="0"/>
          </w:rPr>
          <m:t>∈</m:t>
        </m:r>
        <m:r>
          <w:rPr>
            <w:rFonts w:ascii="Cambria Math" w:hAnsi="Cambria Math"/>
            <w:kern w:val="0"/>
          </w:rPr>
          <m:t>{</m:t>
        </m:r>
        <m:r>
          <m:rPr>
            <m:sty m:val="p"/>
          </m:rPr>
          <w:rPr>
            <w:rFonts w:ascii="Cambria Math" w:hAnsi="Cambria Math"/>
            <w:kern w:val="0"/>
          </w:rPr>
          <m:t>TSHA,  GA</m:t>
        </m:r>
        <m:r>
          <w:rPr>
            <w:rFonts w:ascii="Cambria Math" w:hAnsi="Cambria Math"/>
            <w:kern w:val="0"/>
          </w:rPr>
          <m:t>}</m:t>
        </m:r>
      </m:oMath>
      <w:r w:rsidRPr="00A57B74">
        <w:rPr>
          <w:kern w:val="0"/>
        </w:rPr>
        <w:t xml:space="preserve"> that is applied to</w:t>
      </w:r>
      <w:r w:rsidRPr="00A57B74">
        <w:t xml:space="preserve"> </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rPr>
          <w:rFonts w:hint="eastAsia"/>
        </w:rPr>
        <w:t>,</w:t>
      </w:r>
      <w:r w:rsidRPr="00A57B74">
        <w:t xml:space="preserve"> we also compare the gap between the value of objective function (1) obtained by </w:t>
      </w:r>
      <m:oMath>
        <m:r>
          <w:rPr>
            <w:rFonts w:ascii="Cambria Math" w:hAnsi="Cambria Math" w:hint="eastAsia"/>
            <w:kern w:val="0"/>
          </w:rPr>
          <m:t>ALG</m:t>
        </m:r>
      </m:oMath>
      <w:r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77777777" w:rsidR="007D716A" w:rsidRPr="00A57B74" w:rsidRDefault="007D716A" w:rsidP="006D0A53">
            <w:pPr>
              <w:spacing w:line="240" w:lineRule="auto"/>
              <w:ind w:firstLineChars="0" w:firstLine="0"/>
            </w:pPr>
            <m:oMathPara>
              <m:oMathParaPr>
                <m:jc m:val="center"/>
              </m:oMathParaPr>
              <m:oMath>
                <m:r>
                  <m:rPr>
                    <m:sty m:val="p"/>
                  </m:rPr>
                  <w:rPr>
                    <w:rFonts w:ascii="Cambria Math" w:hAnsi="Cambria Math"/>
                  </w:rPr>
                  <m:t>GAP</m:t>
                </m:r>
                <m:d>
                  <m:dPr>
                    <m:ctrlPr>
                      <w:rPr>
                        <w:rFonts w:ascii="Cambria Math" w:hAnsi="Cambria Math"/>
                      </w:rPr>
                    </m:ctrlPr>
                  </m:dPr>
                  <m:e>
                    <m:r>
                      <w:rPr>
                        <w:rFonts w:ascii="Cambria Math" w:hAnsi="Cambria Math"/>
                      </w:rPr>
                      <m:t>ALG</m:t>
                    </m:r>
                  </m:e>
                </m:d>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i/>
                              </w:rPr>
                            </m:ctrlPr>
                          </m:sSubPr>
                          <m:e>
                            <m:r>
                              <w:rPr>
                                <w:rFonts w:ascii="Cambria Math" w:hAnsi="Cambria Math"/>
                              </w:rPr>
                              <m:t>SET</m:t>
                            </m:r>
                          </m:e>
                          <m:sub>
                            <m:r>
                              <w:rPr>
                                <w:rFonts w:ascii="Cambria Math" w:hAnsi="Cambria Math"/>
                              </w:rPr>
                              <m:t>2</m:t>
                            </m:r>
                          </m:sub>
                        </m:sSub>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2</m:t>
                        </m:r>
                      </m:sub>
                    </m:sSub>
                    <m:r>
                      <w:rPr>
                        <w:rFonts w:ascii="Cambria Math" w:hAnsi="Cambria Math"/>
                      </w:rPr>
                      <m:t>|</m:t>
                    </m:r>
                  </m:den>
                </m:f>
              </m:oMath>
            </m:oMathPara>
          </w:p>
        </w:tc>
        <w:tc>
          <w:tcPr>
            <w:tcW w:w="1196" w:type="dxa"/>
            <w:vAlign w:val="center"/>
          </w:tcPr>
          <w:p w14:paraId="2C811D6A" w14:textId="0D97D4ED" w:rsidR="007D716A" w:rsidRPr="00A57B74" w:rsidRDefault="007D716A" w:rsidP="006D0A53">
            <w:pPr>
              <w:spacing w:line="240" w:lineRule="auto"/>
              <w:ind w:firstLine="42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ins w:id="1451" w:author="Windows 用户" w:date="2022-01-11T09:36:00Z">
              <w:r w:rsidR="00D00A17">
                <w:rPr>
                  <w:noProof/>
                </w:rPr>
                <w:t>16</w:t>
              </w:r>
            </w:ins>
            <w:del w:id="1452" w:author="Windows 用户" w:date="2021-11-17T15:57:00Z">
              <w:r w:rsidR="00811358" w:rsidDel="00660CB8">
                <w:rPr>
                  <w:noProof/>
                </w:rPr>
                <w:delText>18</w:delText>
              </w:r>
            </w:del>
            <w:r w:rsidRPr="00A57B74">
              <w:fldChar w:fldCharType="end"/>
            </w:r>
            <w:r w:rsidRPr="00A57B74">
              <w:t>)</w:t>
            </w:r>
          </w:p>
        </w:tc>
      </w:tr>
    </w:tbl>
    <w:p w14:paraId="308F1048" w14:textId="3D2354A0" w:rsidR="003117F4" w:rsidRDefault="003117F4" w:rsidP="001F1E24">
      <w:pPr>
        <w:ind w:firstLineChars="0" w:firstLine="0"/>
        <w:rPr>
          <w:ins w:id="1453" w:author="Windows 用户" w:date="2022-01-11T09:25:00Z"/>
        </w:rPr>
      </w:pPr>
      <w:moveToRangeStart w:id="1454" w:author="Windows 用户" w:date="2022-01-11T09:26:00Z" w:name="move92785576"/>
      <w:moveTo w:id="1455" w:author="Windows 用户" w:date="2022-01-11T09:26:00Z">
        <w:r w:rsidRPr="00A57B74">
          <w:t xml:space="preserve">wher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del w:id="1456" w:author="Windows 用户" w:date="2022-01-11T09:26:00Z">
          <w:r w:rsidRPr="00A57B74" w:rsidDel="003117F4">
            <w:delText xml:space="preserve"> in the most ideal situation</w:delText>
          </w:r>
        </w:del>
        <w:r w:rsidRPr="00A57B74">
          <w:t>.</w:t>
        </w:r>
      </w:moveTo>
      <w:moveToRangeEnd w:id="1454"/>
      <w:ins w:id="1457" w:author="Windows 用户" w:date="2022-01-11T09:27:00Z">
        <w:r w:rsidR="005D5D5F">
          <w:t xml:space="preserve"> </w:t>
        </w:r>
      </w:ins>
      <w:moveToRangeStart w:id="1458" w:author="Windows 用户" w:date="2022-01-11T09:27:00Z" w:name="move92785663"/>
      <w:moveTo w:id="1459" w:author="Windows 用户" w:date="2022-01-11T09:27:00Z">
        <w:del w:id="1460" w:author="Windows 用户" w:date="2022-01-11T09:27:00Z">
          <w:r w:rsidR="005D5D5F" w:rsidRPr="00A57B74" w:rsidDel="005D5D5F">
            <w:delText xml:space="preserve"> </w:delText>
          </w:r>
        </w:del>
        <w:r w:rsidR="005D5D5F" w:rsidRPr="00A57B74">
          <w:t xml:space="preserve">The smaller the GAP value is, the better the </w:t>
        </w:r>
        <m:oMath>
          <m:r>
            <w:rPr>
              <w:rFonts w:ascii="Cambria Math" w:hAnsi="Cambria Math" w:hint="eastAsia"/>
              <w:kern w:val="0"/>
            </w:rPr>
            <m:t>ALG</m:t>
          </m:r>
        </m:oMath>
        <w:r w:rsidR="005D5D5F" w:rsidRPr="00A57B74" w:rsidDel="00DD0432">
          <w:rPr>
            <w:i/>
          </w:rPr>
          <w:t xml:space="preserve"> </w:t>
        </w:r>
        <w:r w:rsidR="005D5D5F" w:rsidRPr="00A57B74">
          <w:t>performs.</w:t>
        </w:r>
      </w:moveTo>
      <w:moveToRangeEnd w:id="1458"/>
    </w:p>
    <w:p w14:paraId="7723B1AB" w14:textId="61B38573" w:rsidR="009E42D5" w:rsidRPr="00CC12A5" w:rsidRDefault="003117F4">
      <w:pPr>
        <w:ind w:firstLine="420"/>
        <w:rPr>
          <w:ins w:id="1461" w:author="Windows 用户" w:date="2022-01-11T09:19:00Z"/>
          <w:color w:val="0070C0"/>
          <w:rPrChange w:id="1462" w:author="Windows 用户" w:date="2022-01-11T14:57:00Z">
            <w:rPr>
              <w:ins w:id="1463" w:author="Windows 用户" w:date="2022-01-11T09:19:00Z"/>
            </w:rPr>
          </w:rPrChange>
        </w:rPr>
        <w:pPrChange w:id="1464" w:author="Windows 用户" w:date="2022-01-11T09:26:00Z">
          <w:pPr>
            <w:ind w:firstLineChars="0" w:firstLine="0"/>
          </w:pPr>
        </w:pPrChange>
      </w:pPr>
      <w:ins w:id="1465" w:author="Windows 用户" w:date="2022-01-11T09:26:00Z">
        <w:r w:rsidRPr="00CC12A5">
          <w:rPr>
            <w:color w:val="0070C0"/>
            <w:rPrChange w:id="1466" w:author="Windows 用户" w:date="2022-01-11T14:57:00Z">
              <w:rPr/>
            </w:rPrChange>
          </w:rPr>
          <w:t>W</w:t>
        </w:r>
      </w:ins>
      <w:ins w:id="1467" w:author="Windows 用户" w:date="2022-01-11T09:18:00Z">
        <w:r w:rsidR="009E42D5" w:rsidRPr="00CC12A5">
          <w:rPr>
            <w:color w:val="0070C0"/>
            <w:rPrChange w:id="1468" w:author="Windows 用户" w:date="2022-01-11T14:57:00Z">
              <w:rPr/>
            </w:rPrChange>
          </w:rPr>
          <w:t xml:space="preserve">e </w:t>
        </w:r>
      </w:ins>
      <w:ins w:id="1469" w:author="Windows 用户" w:date="2022-01-11T09:19:00Z">
        <w:r w:rsidR="009E42D5" w:rsidRPr="00CC12A5">
          <w:rPr>
            <w:color w:val="0070C0"/>
            <w:rPrChange w:id="1470" w:author="Windows 用户" w:date="2022-01-11T14:57:00Z">
              <w:rPr/>
            </w:rPrChange>
          </w:rPr>
          <w:t>design two lower bound</w:t>
        </w:r>
      </w:ins>
      <w:ins w:id="1471" w:author="Windows 用户" w:date="2022-01-11T09:37:00Z">
        <w:r w:rsidR="00A56B9D" w:rsidRPr="00CC12A5">
          <w:rPr>
            <w:color w:val="0070C0"/>
            <w:rPrChange w:id="1472" w:author="Windows 用户" w:date="2022-01-11T14:57:00Z">
              <w:rPr/>
            </w:rPrChange>
          </w:rPr>
          <w:t xml:space="preserve"> to measure the performance of the proposed </w:t>
        </w:r>
      </w:ins>
      <w:ins w:id="1473" w:author="Windows 用户" w:date="2022-01-11T09:38:00Z">
        <w:r w:rsidR="00A56B9D" w:rsidRPr="00CC12A5">
          <w:rPr>
            <w:color w:val="0070C0"/>
            <w:rPrChange w:id="1474" w:author="Windows 用户" w:date="2022-01-11T14:57:00Z">
              <w:rPr/>
            </w:rPrChange>
          </w:rPr>
          <w:t>algorithm</w:t>
        </w:r>
      </w:ins>
      <w:ins w:id="1475" w:author="Windows 用户" w:date="2022-01-11T09:19:00Z">
        <w:r w:rsidR="009E42D5" w:rsidRPr="00CC12A5">
          <w:rPr>
            <w:color w:val="0070C0"/>
            <w:rPrChange w:id="1476" w:author="Windows 用户" w:date="2022-01-11T14:57:00Z">
              <w:rPr/>
            </w:rPrChange>
          </w:rPr>
          <w:t>:</w:t>
        </w:r>
      </w:ins>
    </w:p>
    <w:p w14:paraId="1C0ADDBC" w14:textId="3394726C" w:rsidR="007D716A" w:rsidRPr="00CC12A5" w:rsidRDefault="005233F4">
      <w:pPr>
        <w:ind w:firstLineChars="0" w:firstLine="420"/>
        <w:rPr>
          <w:ins w:id="1477" w:author="Windows 用户" w:date="2022-01-11T09:27:00Z"/>
          <w:color w:val="0070C0"/>
          <w:rPrChange w:id="1478" w:author="Windows 用户" w:date="2022-01-11T14:57:00Z">
            <w:rPr>
              <w:ins w:id="1479" w:author="Windows 用户" w:date="2022-01-11T09:27:00Z"/>
            </w:rPr>
          </w:rPrChange>
        </w:rPr>
        <w:pPrChange w:id="1480" w:author="Windows 用户" w:date="2022-01-11T09:26:00Z">
          <w:pPr>
            <w:ind w:firstLineChars="0" w:firstLine="0"/>
          </w:pPr>
        </w:pPrChange>
      </w:pPr>
      <w:ins w:id="1481" w:author="Windows 用户" w:date="2022-01-06T10:26:00Z">
        <w:r w:rsidRPr="00CC12A5">
          <w:rPr>
            <w:color w:val="0070C0"/>
            <w:rPrChange w:id="1482" w:author="Windows 用户" w:date="2022-01-11T14:57:00Z">
              <w:rPr/>
            </w:rPrChange>
          </w:rPr>
          <w:t xml:space="preserve">1) </w:t>
        </w:r>
      </w:ins>
      <w:ins w:id="1483" w:author="Windows 用户" w:date="2022-01-11T09:24:00Z">
        <w:r w:rsidR="00520FDF" w:rsidRPr="00CC12A5">
          <w:rPr>
            <w:color w:val="0070C0"/>
            <w:rPrChange w:id="1484" w:author="Windows 用户" w:date="2022-01-11T14:57:00Z">
              <w:rPr/>
            </w:rPrChange>
          </w:rPr>
          <w:t xml:space="preserve">Consider only the lower bound of mandatory activities, denoted with </w:t>
        </w:r>
      </w:ins>
      <w:ins w:id="1485" w:author="Windows 用户" w:date="2022-01-11T09:25:00Z">
        <w:r w:rsidR="003117F4" w:rsidRPr="00CC12A5">
          <w:rPr>
            <w:color w:val="0070C0"/>
            <w:rPrChange w:id="1486" w:author="Windows 用户" w:date="2022-01-11T14:57:00Z">
              <w:rPr/>
            </w:rPrChange>
          </w:rPr>
          <w:t>LB-M</w:t>
        </w:r>
      </w:ins>
      <w:ins w:id="1487" w:author="Windows 用户" w:date="2022-01-11T09:26:00Z">
        <w:r w:rsidR="003117F4" w:rsidRPr="00CC12A5">
          <w:rPr>
            <w:color w:val="0070C0"/>
            <w:rPrChange w:id="1488" w:author="Windows 用户" w:date="2022-01-11T14:57:00Z">
              <w:rPr/>
            </w:rPrChange>
          </w:rPr>
          <w:t>.</w:t>
        </w:r>
        <w:r w:rsidR="005D5D5F" w:rsidRPr="00CC12A5">
          <w:rPr>
            <w:color w:val="0070C0"/>
            <w:rPrChange w:id="1489" w:author="Windows 用户" w:date="2022-01-11T14:57:00Z">
              <w:rPr/>
            </w:rPrChange>
          </w:rPr>
          <w:t xml:space="preserve"> </w:t>
        </w:r>
      </w:ins>
      <w:moveFromRangeStart w:id="1490" w:author="Windows 用户" w:date="2022-01-11T09:26:00Z" w:name="move92785576"/>
      <w:moveFrom w:id="1491" w:author="Windows 用户" w:date="2022-01-11T09:26:00Z">
        <w:r w:rsidR="007D716A" w:rsidRPr="00CC12A5" w:rsidDel="003117F4">
          <w:rPr>
            <w:color w:val="0070C0"/>
            <w:rPrChange w:id="1492" w:author="Windows 用户" w:date="2022-01-11T14:57:00Z">
              <w:rPr/>
            </w:rPrChange>
          </w:rPr>
          <w:t xml:space="preserve">where </w:t>
        </w:r>
        <m:oMath>
          <m:r>
            <w:rPr>
              <w:rFonts w:ascii="Cambria Math" w:hAnsi="Cambria Math"/>
              <w:color w:val="0070C0"/>
              <w:rPrChange w:id="1493"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494" w:author="Windows 用户" w:date="2022-01-11T14:57:00Z">
                    <w:rPr>
                      <w:rFonts w:ascii="Cambria Math" w:hAnsi="Cambria Math"/>
                    </w:rPr>
                  </w:rPrChange>
                </w:rPr>
                <m:t>b</m:t>
              </m:r>
            </m:e>
            <m:sub>
              <m:r>
                <w:rPr>
                  <w:rFonts w:ascii="Cambria Math" w:hAnsi="Cambria Math"/>
                  <w:color w:val="0070C0"/>
                  <w:rPrChange w:id="1495" w:author="Windows 用户" w:date="2022-01-11T14:57:00Z">
                    <w:rPr>
                      <w:rFonts w:ascii="Cambria Math" w:hAnsi="Cambria Math"/>
                    </w:rPr>
                  </w:rPrChange>
                </w:rPr>
                <m:t>i</m:t>
              </m:r>
            </m:sub>
          </m:sSub>
        </m:oMath>
        <w:r w:rsidR="007D716A" w:rsidRPr="00CC12A5" w:rsidDel="003117F4">
          <w:rPr>
            <w:color w:val="0070C0"/>
            <w:rPrChange w:id="1496" w:author="Windows 用户" w:date="2022-01-11T14:57:00Z">
              <w:rPr/>
            </w:rPrChange>
          </w:rPr>
          <w:t xml:space="preserve"> is the lower bound of the objective function value of instance </w:t>
        </w:r>
        <m:oMath>
          <m:r>
            <w:rPr>
              <w:rFonts w:ascii="Cambria Math" w:hAnsi="Cambria Math"/>
              <w:color w:val="0070C0"/>
              <w:rPrChange w:id="1497" w:author="Windows 用户" w:date="2022-01-11T14:57:00Z">
                <w:rPr>
                  <w:rFonts w:ascii="Cambria Math" w:hAnsi="Cambria Math"/>
                </w:rPr>
              </w:rPrChange>
            </w:rPr>
            <m:t>i</m:t>
          </m:r>
        </m:oMath>
        <w:r w:rsidR="007D716A" w:rsidRPr="00CC12A5" w:rsidDel="003117F4">
          <w:rPr>
            <w:color w:val="0070C0"/>
            <w:rPrChange w:id="1498" w:author="Windows 用户" w:date="2022-01-11T14:57:00Z">
              <w:rPr/>
            </w:rPrChange>
          </w:rPr>
          <w:t xml:space="preserve"> in the most ideal situation. </w:t>
        </w:r>
      </w:moveFrom>
      <w:moveFromRangeEnd w:id="1490"/>
      <w:r w:rsidR="007D716A" w:rsidRPr="00CC12A5">
        <w:rPr>
          <w:color w:val="0070C0"/>
          <w:rPrChange w:id="1499" w:author="Windows 用户" w:date="2022-01-11T14:57:00Z">
            <w:rPr/>
          </w:rPrChange>
        </w:rPr>
        <w:t xml:space="preserve">Specifically, for each instance </w:t>
      </w:r>
      <m:oMath>
        <m:r>
          <w:rPr>
            <w:rFonts w:ascii="Cambria Math" w:hAnsi="Cambria Math"/>
            <w:color w:val="0070C0"/>
            <w:rPrChange w:id="1500" w:author="Windows 用户" w:date="2022-01-11T14:57:00Z">
              <w:rPr>
                <w:rFonts w:ascii="Cambria Math" w:hAnsi="Cambria Math"/>
              </w:rPr>
            </w:rPrChange>
          </w:rPr>
          <m:t>i</m:t>
        </m:r>
      </m:oMath>
      <w:r w:rsidR="007D716A" w:rsidRPr="00CC12A5">
        <w:rPr>
          <w:color w:val="0070C0"/>
          <w:rPrChange w:id="1501" w:author="Windows 用户" w:date="2022-01-11T14:57:00Z">
            <w:rPr/>
          </w:rPrChange>
        </w:rPr>
        <w:t xml:space="preserve">, we consider only the mandatory activities, then the average usage of resource </w:t>
      </w:r>
      <m:oMath>
        <m:r>
          <w:rPr>
            <w:rFonts w:ascii="Cambria Math" w:hAnsi="Cambria Math"/>
            <w:color w:val="0070C0"/>
            <w:rPrChange w:id="1502" w:author="Windows 用户" w:date="2022-01-11T14:57:00Z">
              <w:rPr>
                <w:rFonts w:ascii="Cambria Math" w:hAnsi="Cambria Math"/>
              </w:rPr>
            </w:rPrChange>
          </w:rPr>
          <m:t>k</m:t>
        </m:r>
      </m:oMath>
      <w:r w:rsidR="007D716A" w:rsidRPr="00CC12A5">
        <w:rPr>
          <w:color w:val="0070C0"/>
          <w:rPrChange w:id="1503" w:author="Windows 用户" w:date="2022-01-11T14:57:00Z">
            <w:rPr/>
          </w:rPrChange>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Change w:id="1504" w:author="Windows 用户" w:date="2022-01-11T14:57:00Z">
                      <w:rPr>
                        <w:rFonts w:ascii="Cambria Math" w:hAnsi="Cambria Math"/>
                      </w:rPr>
                    </w:rPrChange>
                  </w:rPr>
                  <m:t>u</m:t>
                </m:r>
              </m:e>
            </m:bar>
          </m:e>
          <m:sub>
            <m:r>
              <w:rPr>
                <w:rFonts w:ascii="Cambria Math" w:hAnsi="Cambria Math"/>
                <w:color w:val="0070C0"/>
                <w:rPrChange w:id="1505" w:author="Windows 用户" w:date="2022-01-11T14:57:00Z">
                  <w:rPr>
                    <w:rFonts w:ascii="Cambria Math" w:hAnsi="Cambria Math"/>
                  </w:rPr>
                </w:rPrChange>
              </w:rPr>
              <m:t>k</m:t>
            </m:r>
          </m:sub>
        </m:sSub>
        <m:r>
          <w:rPr>
            <w:rFonts w:ascii="Cambria Math" w:hAnsi="Cambria Math"/>
            <w:color w:val="0070C0"/>
            <w:rPrChange w:id="1506" w:author="Windows 用户" w:date="2022-01-11T14:57:00Z">
              <w:rPr>
                <w:rFonts w:ascii="Cambria Math" w:hAnsi="Cambria Math"/>
              </w:rPr>
            </w:rPrChange>
          </w:rPr>
          <m:t>=</m:t>
        </m:r>
        <m:d>
          <m:dPr>
            <m:begChr m:val="⌊"/>
            <m:endChr m:val="⌋"/>
            <m:ctrlPr>
              <w:rPr>
                <w:rFonts w:ascii="Cambria Math" w:hAnsi="Cambria Math"/>
                <w:i/>
                <w:color w:val="0070C0"/>
              </w:rPr>
            </m:ctrlPr>
          </m:dPr>
          <m:e>
            <m:r>
              <w:rPr>
                <w:rFonts w:ascii="Cambria Math" w:hAnsi="Cambria Math"/>
                <w:color w:val="0070C0"/>
                <w:rPrChange w:id="1507" w:author="Windows 用户" w:date="2022-01-11T14:57:00Z">
                  <w:rPr>
                    <w:rFonts w:ascii="Cambria Math" w:hAnsi="Cambria Math"/>
                  </w:rPr>
                </w:rPrChange>
              </w:rPr>
              <m:t>(</m:t>
            </m:r>
            <m:nary>
              <m:naryPr>
                <m:chr m:val="∑"/>
                <m:limLoc m:val="subSup"/>
                <m:supHide m:val="1"/>
                <m:ctrlPr>
                  <w:rPr>
                    <w:rFonts w:ascii="Cambria Math" w:hAnsi="Cambria Math"/>
                    <w:color w:val="0070C0"/>
                  </w:rPr>
                </m:ctrlPr>
              </m:naryPr>
              <m:sub>
                <m:r>
                  <w:rPr>
                    <w:rFonts w:ascii="Cambria Math" w:hAnsi="Cambria Math"/>
                    <w:color w:val="0070C0"/>
                    <w:rPrChange w:id="1508" w:author="Windows 用户" w:date="2022-01-11T14:57:00Z">
                      <w:rPr>
                        <w:rFonts w:ascii="Cambria Math" w:hAnsi="Cambria Math"/>
                      </w:rPr>
                    </w:rPrChange>
                  </w:rPr>
                  <m:t>i</m:t>
                </m:r>
                <m:r>
                  <w:rPr>
                    <w:rFonts w:ascii="Cambria Math" w:hAnsi="Cambria Math" w:hint="eastAsia"/>
                    <w:color w:val="0070C0"/>
                    <w:rPrChange w:id="1509" w:author="Windows 用户" w:date="2022-01-11T14:57:00Z">
                      <w:rPr>
                        <w:rFonts w:ascii="Cambria Math" w:hAnsi="Cambria Math" w:hint="eastAsia"/>
                      </w:rPr>
                    </w:rPrChange>
                  </w:rPr>
                  <m:t>∈</m:t>
                </m:r>
                <m:r>
                  <w:rPr>
                    <w:rFonts w:ascii="Cambria Math" w:hAnsi="Cambria Math"/>
                    <w:color w:val="0070C0"/>
                    <w:rPrChange w:id="1510" w:author="Windows 用户" w:date="2022-01-11T14:57:00Z">
                      <w:rPr>
                        <w:rFonts w:ascii="Cambria Math" w:hAnsi="Cambria Math"/>
                      </w:rPr>
                    </w:rPrChange>
                  </w:rPr>
                  <m:t>M</m:t>
                </m:r>
              </m:sub>
              <m:sup/>
              <m:e>
                <m:sSub>
                  <m:sSubPr>
                    <m:ctrlPr>
                      <w:rPr>
                        <w:rFonts w:ascii="Cambria Math" w:hAnsi="Cambria Math"/>
                        <w:i/>
                        <w:color w:val="0070C0"/>
                      </w:rPr>
                    </m:ctrlPr>
                  </m:sSubPr>
                  <m:e>
                    <m:r>
                      <w:rPr>
                        <w:rFonts w:ascii="Cambria Math" w:hAnsi="Cambria Math"/>
                        <w:color w:val="0070C0"/>
                        <w:rPrChange w:id="1511" w:author="Windows 用户" w:date="2022-01-11T14:57:00Z">
                          <w:rPr>
                            <w:rFonts w:ascii="Cambria Math" w:hAnsi="Cambria Math"/>
                          </w:rPr>
                        </w:rPrChange>
                      </w:rPr>
                      <m:t>r</m:t>
                    </m:r>
                  </m:e>
                  <m:sub>
                    <m:r>
                      <w:rPr>
                        <w:rFonts w:ascii="Cambria Math" w:hAnsi="Cambria Math"/>
                        <w:color w:val="0070C0"/>
                        <w:rPrChange w:id="1512" w:author="Windows 用户" w:date="2022-01-11T14:57:00Z">
                          <w:rPr>
                            <w:rFonts w:ascii="Cambria Math" w:hAnsi="Cambria Math"/>
                          </w:rPr>
                        </w:rPrChange>
                      </w:rPr>
                      <m:t>ik</m:t>
                    </m:r>
                  </m:sub>
                </m:sSub>
              </m:e>
            </m:nary>
            <m:r>
              <w:rPr>
                <w:rFonts w:ascii="Cambria Math" w:hAnsi="Cambria Math"/>
                <w:color w:val="0070C0"/>
                <w:rPrChange w:id="1513" w:author="Windows 用户" w:date="2022-01-11T14:57:00Z">
                  <w:rPr>
                    <w:rFonts w:ascii="Cambria Math" w:hAnsi="Cambria Math"/>
                  </w:rPr>
                </w:rPrChange>
              </w:rPr>
              <m:t>×</m:t>
            </m:r>
            <m:sSub>
              <m:sSubPr>
                <m:ctrlPr>
                  <w:rPr>
                    <w:rFonts w:ascii="Cambria Math" w:hAnsi="Cambria Math"/>
                    <w:i/>
                    <w:color w:val="0070C0"/>
                  </w:rPr>
                </m:ctrlPr>
              </m:sSubPr>
              <m:e>
                <m:r>
                  <w:rPr>
                    <w:rFonts w:ascii="Cambria Math" w:hAnsi="Cambria Math"/>
                    <w:color w:val="0070C0"/>
                    <w:rPrChange w:id="1514" w:author="Windows 用户" w:date="2022-01-11T14:57:00Z">
                      <w:rPr>
                        <w:rFonts w:ascii="Cambria Math" w:hAnsi="Cambria Math"/>
                      </w:rPr>
                    </w:rPrChange>
                  </w:rPr>
                  <m:t>d</m:t>
                </m:r>
              </m:e>
              <m:sub>
                <m:r>
                  <w:rPr>
                    <w:rFonts w:ascii="Cambria Math" w:hAnsi="Cambria Math"/>
                    <w:color w:val="0070C0"/>
                    <w:rPrChange w:id="1515" w:author="Windows 用户" w:date="2022-01-11T14:57:00Z">
                      <w:rPr>
                        <w:rFonts w:ascii="Cambria Math" w:hAnsi="Cambria Math"/>
                      </w:rPr>
                    </w:rPrChange>
                  </w:rPr>
                  <m:t>i</m:t>
                </m:r>
              </m:sub>
            </m:sSub>
            <m:r>
              <m:rPr>
                <m:sty m:val="p"/>
              </m:rPr>
              <w:rPr>
                <w:rFonts w:ascii="Cambria Math" w:hAnsi="Cambria Math"/>
                <w:color w:val="0070C0"/>
                <w:rPrChange w:id="1516" w:author="Windows 用户" w:date="2022-01-11T14:57:00Z">
                  <w:rPr>
                    <w:rFonts w:ascii="Cambria Math" w:hAnsi="Cambria Math"/>
                  </w:rPr>
                </w:rPrChange>
              </w:rPr>
              <m:t>)/</m:t>
            </m:r>
            <m:bar>
              <m:barPr>
                <m:pos m:val="top"/>
                <m:ctrlPr>
                  <w:rPr>
                    <w:rFonts w:ascii="Cambria Math" w:hAnsi="Cambria Math"/>
                    <w:i/>
                    <w:color w:val="0070C0"/>
                  </w:rPr>
                </m:ctrlPr>
              </m:barPr>
              <m:e>
                <m:r>
                  <w:rPr>
                    <w:rFonts w:ascii="Cambria Math" w:hAnsi="Cambria Math"/>
                    <w:color w:val="0070C0"/>
                    <w:rPrChange w:id="1517" w:author="Windows 用户" w:date="2022-01-11T14:57:00Z">
                      <w:rPr>
                        <w:rFonts w:ascii="Cambria Math" w:hAnsi="Cambria Math"/>
                      </w:rPr>
                    </w:rPrChange>
                  </w:rPr>
                  <m:t>d</m:t>
                </m:r>
              </m:e>
            </m:bar>
          </m:e>
        </m:d>
      </m:oMath>
      <w:r w:rsidR="007D716A" w:rsidRPr="00CC12A5">
        <w:rPr>
          <w:color w:val="0070C0"/>
          <w:rPrChange w:id="1518" w:author="Windows 用户" w:date="2022-01-11T14:57:00Z">
            <w:rPr/>
          </w:rPrChange>
        </w:rPr>
        <w:t xml:space="preserve">. This corresponds to the most ideal situation in resource leveling. In this case, the objective function value can be used as the lower bound </w:t>
      </w:r>
      <w:bookmarkStart w:id="1519" w:name="OLE_LINK19"/>
      <w:bookmarkStart w:id="1520" w:name="OLE_LINK20"/>
      <m:oMath>
        <m:r>
          <w:rPr>
            <w:rFonts w:ascii="Cambria Math" w:hAnsi="Cambria Math"/>
            <w:color w:val="0070C0"/>
            <w:rPrChange w:id="1521" w:author="Windows 用户" w:date="2022-01-11T14:57:00Z">
              <w:rPr>
                <w:rFonts w:ascii="Cambria Math" w:hAnsi="Cambria Math"/>
              </w:rPr>
            </w:rPrChange>
          </w:rPr>
          <m:t>l</m:t>
        </m:r>
        <m:sSub>
          <m:sSubPr>
            <m:ctrlPr>
              <w:rPr>
                <w:rFonts w:ascii="Cambria Math" w:hAnsi="Cambria Math"/>
                <w:i/>
                <w:color w:val="0070C0"/>
              </w:rPr>
            </m:ctrlPr>
          </m:sSubPr>
          <m:e>
            <m:r>
              <w:rPr>
                <w:rFonts w:ascii="Cambria Math" w:hAnsi="Cambria Math"/>
                <w:color w:val="0070C0"/>
                <w:rPrChange w:id="1522" w:author="Windows 用户" w:date="2022-01-11T14:57:00Z">
                  <w:rPr>
                    <w:rFonts w:ascii="Cambria Math" w:hAnsi="Cambria Math"/>
                  </w:rPr>
                </w:rPrChange>
              </w:rPr>
              <m:t>b</m:t>
            </m:r>
          </m:e>
          <m:sub>
            <m:r>
              <w:rPr>
                <w:rFonts w:ascii="Cambria Math" w:hAnsi="Cambria Math"/>
                <w:color w:val="0070C0"/>
                <w:rPrChange w:id="1523" w:author="Windows 用户" w:date="2022-01-11T14:57:00Z">
                  <w:rPr>
                    <w:rFonts w:ascii="Cambria Math" w:hAnsi="Cambria Math"/>
                  </w:rPr>
                </w:rPrChange>
              </w:rPr>
              <m:t>i</m:t>
            </m:r>
          </m:sub>
        </m:sSub>
        <m:r>
          <w:rPr>
            <w:rFonts w:ascii="Cambria Math" w:hAnsi="Cambria Math"/>
            <w:color w:val="0070C0"/>
            <w:rPrChange w:id="1524" w:author="Windows 用户" w:date="2022-01-11T14:57:00Z">
              <w:rPr>
                <w:rFonts w:ascii="Cambria Math" w:hAnsi="Cambria Math"/>
              </w:rPr>
            </w:rPrChange>
          </w:rPr>
          <m:t>=</m:t>
        </m:r>
        <m:nary>
          <m:naryPr>
            <m:chr m:val="∑"/>
            <m:limLoc m:val="subSup"/>
            <m:ctrlPr>
              <w:rPr>
                <w:rFonts w:ascii="Cambria Math" w:hAnsi="Cambria Math"/>
                <w:color w:val="0070C0"/>
              </w:rPr>
            </m:ctrlPr>
          </m:naryPr>
          <m:sub>
            <m:r>
              <w:rPr>
                <w:rFonts w:ascii="Cambria Math" w:hAnsi="Cambria Math"/>
                <w:color w:val="0070C0"/>
                <w:rPrChange w:id="1525" w:author="Windows 用户" w:date="2022-01-11T14:57:00Z">
                  <w:rPr>
                    <w:rFonts w:ascii="Cambria Math" w:hAnsi="Cambria Math"/>
                  </w:rPr>
                </w:rPrChange>
              </w:rPr>
              <m:t>k=1</m:t>
            </m:r>
          </m:sub>
          <m:sup>
            <m:r>
              <w:rPr>
                <w:rFonts w:ascii="Cambria Math" w:hAnsi="Cambria Math"/>
                <w:color w:val="0070C0"/>
                <w:rPrChange w:id="1526" w:author="Windows 用户" w:date="2022-01-11T14:57:00Z">
                  <w:rPr>
                    <w:rFonts w:ascii="Cambria Math" w:hAnsi="Cambria Math"/>
                  </w:rPr>
                </w:rPrChange>
              </w:rPr>
              <m:t>K</m:t>
            </m:r>
          </m:sup>
          <m:e>
            <m:nary>
              <m:naryPr>
                <m:chr m:val="∑"/>
                <m:limLoc m:val="subSup"/>
                <m:ctrlPr>
                  <w:rPr>
                    <w:rFonts w:ascii="Cambria Math" w:hAnsi="Cambria Math"/>
                    <w:i/>
                    <w:color w:val="0070C0"/>
                  </w:rPr>
                </m:ctrlPr>
              </m:naryPr>
              <m:sub>
                <m:r>
                  <w:rPr>
                    <w:rFonts w:ascii="Cambria Math" w:hAnsi="Cambria Math"/>
                    <w:color w:val="0070C0"/>
                    <w:rPrChange w:id="1527" w:author="Windows 用户" w:date="2022-01-11T14:57:00Z">
                      <w:rPr>
                        <w:rFonts w:ascii="Cambria Math" w:hAnsi="Cambria Math"/>
                      </w:rPr>
                    </w:rPrChange>
                  </w:rPr>
                  <m:t>t=1</m:t>
                </m:r>
              </m:sub>
              <m:sup>
                <m:bar>
                  <m:barPr>
                    <m:pos m:val="top"/>
                    <m:ctrlPr>
                      <w:rPr>
                        <w:rFonts w:ascii="Cambria Math" w:hAnsi="Cambria Math"/>
                        <w:i/>
                        <w:color w:val="0070C0"/>
                      </w:rPr>
                    </m:ctrlPr>
                  </m:barPr>
                  <m:e>
                    <m:r>
                      <w:rPr>
                        <w:rFonts w:ascii="Cambria Math" w:hAnsi="Cambria Math"/>
                        <w:color w:val="0070C0"/>
                        <w:rPrChange w:id="1528" w:author="Windows 用户" w:date="2022-01-11T14:57:00Z">
                          <w:rPr>
                            <w:rFonts w:ascii="Cambria Math" w:hAnsi="Cambria Math"/>
                          </w:rPr>
                        </w:rPrChange>
                      </w:rPr>
                      <m:t>d</m:t>
                    </m:r>
                  </m:e>
                </m:bar>
              </m:sup>
              <m:e>
                <m:sSup>
                  <m:sSupPr>
                    <m:ctrlPr>
                      <w:rPr>
                        <w:rFonts w:ascii="Cambria Math" w:hAnsi="Cambria Math"/>
                        <w:i/>
                        <w:color w:val="0070C0"/>
                      </w:rPr>
                    </m:ctrlPr>
                  </m:sSupPr>
                  <m:e>
                    <m:r>
                      <w:rPr>
                        <w:rFonts w:ascii="Cambria Math" w:hAnsi="Cambria Math"/>
                        <w:color w:val="0070C0"/>
                        <w:rPrChange w:id="1529" w:author="Windows 用户" w:date="2022-01-11T14:57:00Z">
                          <w:rPr>
                            <w:rFonts w:ascii="Cambria Math" w:hAnsi="Cambria Math"/>
                          </w:rPr>
                        </w:rPrChange>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Change w:id="1530" w:author="Windows 用户" w:date="2022-01-11T14:57:00Z">
                                  <w:rPr>
                                    <w:rFonts w:ascii="Cambria Math" w:hAnsi="Cambria Math"/>
                                  </w:rPr>
                                </w:rPrChange>
                              </w:rPr>
                              <m:t>u</m:t>
                            </m:r>
                          </m:e>
                        </m:bar>
                      </m:e>
                      <m:sub>
                        <m:r>
                          <w:rPr>
                            <w:rFonts w:ascii="Cambria Math" w:hAnsi="Cambria Math"/>
                            <w:color w:val="0070C0"/>
                            <w:rPrChange w:id="1531" w:author="Windows 用户" w:date="2022-01-11T14:57:00Z">
                              <w:rPr>
                                <w:rFonts w:ascii="Cambria Math" w:hAnsi="Cambria Math"/>
                              </w:rPr>
                            </w:rPrChange>
                          </w:rPr>
                          <m:t>k</m:t>
                        </m:r>
                      </m:sub>
                    </m:sSub>
                    <m:r>
                      <w:rPr>
                        <w:rFonts w:ascii="Cambria Math" w:hAnsi="Cambria Math"/>
                        <w:color w:val="0070C0"/>
                        <w:rPrChange w:id="1532" w:author="Windows 用户" w:date="2022-01-11T14:57:00Z">
                          <w:rPr>
                            <w:rFonts w:ascii="Cambria Math" w:hAnsi="Cambria Math"/>
                          </w:rPr>
                        </w:rPrChange>
                      </w:rPr>
                      <m:t>)</m:t>
                    </m:r>
                  </m:e>
                  <m:sup>
                    <m:r>
                      <w:rPr>
                        <w:rFonts w:ascii="Cambria Math" w:hAnsi="Cambria Math"/>
                        <w:color w:val="0070C0"/>
                        <w:rPrChange w:id="1533" w:author="Windows 用户" w:date="2022-01-11T14:57:00Z">
                          <w:rPr>
                            <w:rFonts w:ascii="Cambria Math" w:hAnsi="Cambria Math"/>
                          </w:rPr>
                        </w:rPrChange>
                      </w:rPr>
                      <m:t>2</m:t>
                    </m:r>
                  </m:sup>
                </m:sSup>
              </m:e>
            </m:nary>
          </m:e>
        </m:nary>
      </m:oMath>
      <w:bookmarkEnd w:id="1519"/>
      <w:bookmarkEnd w:id="1520"/>
      <w:r w:rsidR="007D716A" w:rsidRPr="00CC12A5">
        <w:rPr>
          <w:color w:val="0070C0"/>
          <w:rPrChange w:id="1534" w:author="Windows 用户" w:date="2022-01-11T14:57:00Z">
            <w:rPr/>
          </w:rPrChange>
        </w:rPr>
        <w:t>.</w:t>
      </w:r>
      <w:moveFromRangeStart w:id="1535" w:author="Windows 用户" w:date="2022-01-11T09:27:00Z" w:name="move92785663"/>
      <w:moveFrom w:id="1536" w:author="Windows 用户" w:date="2022-01-11T09:27:00Z">
        <w:r w:rsidR="007D716A" w:rsidRPr="00CC12A5" w:rsidDel="005D5D5F">
          <w:rPr>
            <w:color w:val="0070C0"/>
            <w:rPrChange w:id="1537" w:author="Windows 用户" w:date="2022-01-11T14:57:00Z">
              <w:rPr/>
            </w:rPrChange>
          </w:rPr>
          <w:t xml:space="preserve"> The smaller the GAP value is, the better the </w:t>
        </w:r>
        <m:oMath>
          <m:r>
            <w:rPr>
              <w:rFonts w:ascii="Cambria Math" w:hAnsi="Cambria Math"/>
              <w:color w:val="0070C0"/>
              <w:kern w:val="0"/>
              <w:rPrChange w:id="1538" w:author="Windows 用户" w:date="2022-01-11T14:57:00Z">
                <w:rPr>
                  <w:rFonts w:ascii="Cambria Math" w:hAnsi="Cambria Math"/>
                  <w:kern w:val="0"/>
                </w:rPr>
              </w:rPrChange>
            </w:rPr>
            <m:t>ALG</m:t>
          </m:r>
        </m:oMath>
        <w:r w:rsidR="007D716A" w:rsidRPr="00CC12A5" w:rsidDel="005D5D5F">
          <w:rPr>
            <w:i/>
            <w:color w:val="0070C0"/>
            <w:rPrChange w:id="1539" w:author="Windows 用户" w:date="2022-01-11T14:57:00Z">
              <w:rPr>
                <w:i/>
              </w:rPr>
            </w:rPrChange>
          </w:rPr>
          <w:t xml:space="preserve"> </w:t>
        </w:r>
        <w:r w:rsidR="007D716A" w:rsidRPr="00CC12A5" w:rsidDel="005D5D5F">
          <w:rPr>
            <w:color w:val="0070C0"/>
            <w:rPrChange w:id="1540" w:author="Windows 用户" w:date="2022-01-11T14:57:00Z">
              <w:rPr/>
            </w:rPrChange>
          </w:rPr>
          <w:t>performs.</w:t>
        </w:r>
      </w:moveFrom>
      <w:moveFromRangeEnd w:id="1535"/>
    </w:p>
    <w:p w14:paraId="60F6752B" w14:textId="77AF329D" w:rsidR="005D5D5F" w:rsidRPr="00CC12A5" w:rsidRDefault="005D5D5F">
      <w:pPr>
        <w:ind w:firstLineChars="0" w:firstLine="420"/>
        <w:rPr>
          <w:ins w:id="1541" w:author="Windows 用户" w:date="2022-01-11T09:32:00Z"/>
          <w:color w:val="0070C0"/>
          <w:rPrChange w:id="1542" w:author="Windows 用户" w:date="2022-01-11T14:57:00Z">
            <w:rPr>
              <w:ins w:id="1543" w:author="Windows 用户" w:date="2022-01-11T09:32:00Z"/>
            </w:rPr>
          </w:rPrChange>
        </w:rPr>
        <w:pPrChange w:id="1544" w:author="Windows 用户" w:date="2022-01-11T09:26:00Z">
          <w:pPr>
            <w:ind w:firstLineChars="0" w:firstLine="0"/>
          </w:pPr>
        </w:pPrChange>
      </w:pPr>
      <w:ins w:id="1545" w:author="Windows 用户" w:date="2022-01-11T09:27:00Z">
        <w:r w:rsidRPr="00CC12A5">
          <w:rPr>
            <w:color w:val="0070C0"/>
            <w:rPrChange w:id="1546" w:author="Windows 用户" w:date="2022-01-11T14:57:00Z">
              <w:rPr/>
            </w:rPrChange>
          </w:rPr>
          <w:t xml:space="preserve">2) </w:t>
        </w:r>
      </w:ins>
      <w:ins w:id="1547" w:author="Windows 用户" w:date="2022-01-11T09:28:00Z">
        <w:r w:rsidRPr="00CC12A5">
          <w:rPr>
            <w:color w:val="0070C0"/>
            <w:rPrChange w:id="1548" w:author="Windows 用户" w:date="2022-01-11T14:57:00Z">
              <w:rPr/>
            </w:rPrChange>
          </w:rPr>
          <w:t>Lagrangian relaxation, denoted with Lagr.</w:t>
        </w:r>
      </w:ins>
      <w:ins w:id="1549" w:author="Windows 用户" w:date="2022-01-11T09:29:00Z">
        <w:r w:rsidRPr="00CC12A5">
          <w:rPr>
            <w:color w:val="0070C0"/>
            <w:rPrChange w:id="1550" w:author="Windows 用户" w:date="2022-01-11T14:57:00Z">
              <w:rPr/>
            </w:rPrChange>
          </w:rPr>
          <w:t xml:space="preserve"> </w:t>
        </w:r>
      </w:ins>
      <w:ins w:id="1551" w:author="Windows 用户" w:date="2022-01-11T09:31:00Z">
        <w:r w:rsidR="00B507B6" w:rsidRPr="00CC12A5">
          <w:rPr>
            <w:color w:val="0070C0"/>
            <w:rPrChange w:id="1552" w:author="Windows 用户" w:date="2022-01-11T14:57:00Z">
              <w:rPr/>
            </w:rPrChange>
          </w:rPr>
          <w:t xml:space="preserve">Specifically, </w:t>
        </w:r>
      </w:ins>
      <w:ins w:id="1553" w:author="Windows 用户" w:date="2022-01-11T09:55:00Z">
        <w:r w:rsidR="006171FA" w:rsidRPr="00CC12A5">
          <w:rPr>
            <w:color w:val="0070C0"/>
            <w:rPrChange w:id="1554" w:author="Windows 用户" w:date="2022-01-11T14:57:00Z">
              <w:rPr/>
            </w:rPrChange>
          </w:rPr>
          <w:t xml:space="preserve">for each instance </w:t>
        </w:r>
        <m:oMath>
          <m:r>
            <w:rPr>
              <w:rFonts w:ascii="Cambria Math" w:hAnsi="Cambria Math"/>
              <w:color w:val="0070C0"/>
              <w:rPrChange w:id="1555" w:author="Windows 用户" w:date="2022-01-11T14:57:00Z">
                <w:rPr>
                  <w:rFonts w:ascii="Cambria Math" w:hAnsi="Cambria Math"/>
                </w:rPr>
              </w:rPrChange>
            </w:rPr>
            <m:t>i</m:t>
          </m:r>
        </m:oMath>
        <w:r w:rsidR="006171FA" w:rsidRPr="00CC12A5">
          <w:rPr>
            <w:color w:val="0070C0"/>
            <w:rPrChange w:id="1556" w:author="Windows 用户" w:date="2022-01-11T14:57:00Z">
              <w:rPr/>
            </w:rPrChange>
          </w:rPr>
          <w:t xml:space="preserve">, </w:t>
        </w:r>
      </w:ins>
      <w:ins w:id="1557" w:author="Windows 用户" w:date="2022-01-11T09:31:00Z">
        <w:r w:rsidR="00B507B6" w:rsidRPr="00CC12A5">
          <w:rPr>
            <w:color w:val="0070C0"/>
            <w:rPrChange w:id="1558" w:author="Windows 用户" w:date="2022-01-11T14:57:00Z">
              <w:rPr/>
            </w:rPrChange>
          </w:rPr>
          <w:t>constraint (10</w:t>
        </w:r>
      </w:ins>
      <w:ins w:id="1559" w:author="Windows 用户" w:date="2022-01-11T09:32:00Z">
        <w:r w:rsidR="00B507B6" w:rsidRPr="00CC12A5">
          <w:rPr>
            <w:color w:val="0070C0"/>
            <w:rPrChange w:id="1560" w:author="Windows 用户" w:date="2022-01-11T14:57:00Z">
              <w:rPr/>
            </w:rPrChange>
          </w:rPr>
          <w:t>)</w:t>
        </w:r>
      </w:ins>
      <w:ins w:id="1561" w:author="Windows 用户" w:date="2022-01-11T09:31:00Z">
        <w:r w:rsidR="00B507B6" w:rsidRPr="00CC12A5">
          <w:rPr>
            <w:color w:val="0070C0"/>
            <w:rPrChange w:id="1562" w:author="Windows 用户" w:date="2022-01-11T14:57:00Z">
              <w:rPr/>
            </w:rPrChange>
          </w:rPr>
          <w:t xml:space="preserve"> is relaxed by introducing multipliers </w:t>
        </w:r>
      </w:ins>
      <m:oMath>
        <m:sSub>
          <m:sSubPr>
            <m:ctrlPr>
              <w:ins w:id="1563" w:author="Windows 用户" w:date="2022-01-11T09:32:00Z">
                <w:rPr>
                  <w:rFonts w:ascii="Cambria Math" w:hAnsi="Cambria Math"/>
                  <w:color w:val="0070C0"/>
                </w:rPr>
              </w:ins>
            </m:ctrlPr>
          </m:sSubPr>
          <m:e>
            <m:r>
              <w:ins w:id="1564" w:author="Windows 用户" w:date="2022-01-11T09:32:00Z">
                <w:rPr>
                  <w:rFonts w:ascii="Cambria Math" w:hAnsi="Cambria Math"/>
                  <w:color w:val="0070C0"/>
                  <w:rPrChange w:id="1565" w:author="Windows 用户" w:date="2022-01-11T14:57:00Z">
                    <w:rPr>
                      <w:rFonts w:ascii="Cambria Math" w:hAnsi="Cambria Math"/>
                    </w:rPr>
                  </w:rPrChange>
                </w:rPr>
                <m:t>λ</m:t>
              </w:ins>
            </m:r>
          </m:e>
          <m:sub>
            <m:r>
              <w:ins w:id="1566" w:author="Windows 用户" w:date="2022-01-11T09:32:00Z">
                <w:rPr>
                  <w:rFonts w:ascii="Cambria Math" w:hAnsi="Cambria Math"/>
                  <w:color w:val="0070C0"/>
                  <w:rPrChange w:id="1567" w:author="Windows 用户" w:date="2022-01-11T14:57:00Z">
                    <w:rPr>
                      <w:rFonts w:ascii="Cambria Math" w:hAnsi="Cambria Math"/>
                    </w:rPr>
                  </w:rPrChange>
                </w:rPr>
                <m:t>kt</m:t>
              </w:ins>
            </m:r>
          </m:sub>
        </m:sSub>
        <m:r>
          <w:ins w:id="1568" w:author="Windows 用户" w:date="2022-01-11T09:32:00Z">
            <w:rPr>
              <w:rFonts w:ascii="Cambria Math" w:hAnsi="Cambria Math" w:hint="eastAsia"/>
              <w:color w:val="0070C0"/>
              <w:rPrChange w:id="1569" w:author="Windows 用户" w:date="2022-01-11T14:57:00Z">
                <w:rPr>
                  <w:rFonts w:ascii="Cambria Math" w:hAnsi="Cambria Math" w:hint="eastAsia"/>
                </w:rPr>
              </w:rPrChange>
            </w:rPr>
            <m:t>≥</m:t>
          </w:ins>
        </m:r>
        <m:r>
          <w:ins w:id="1570" w:author="Windows 用户" w:date="2022-01-11T09:32:00Z">
            <w:rPr>
              <w:rFonts w:ascii="Cambria Math" w:hAnsi="Cambria Math" w:hint="eastAsia"/>
              <w:color w:val="0070C0"/>
              <w:rPrChange w:id="1571" w:author="Windows 用户" w:date="2022-01-11T14:57:00Z">
                <w:rPr>
                  <w:rFonts w:ascii="Cambria Math" w:hAnsi="Cambria Math" w:hint="eastAsia"/>
                </w:rPr>
              </w:rPrChange>
            </w:rPr>
            <m:t>0</m:t>
          </w:ins>
        </m:r>
      </m:oMath>
      <w:ins w:id="1572" w:author="Windows 用户" w:date="2022-01-11T09:32:00Z">
        <w:r w:rsidR="00E832B6" w:rsidRPr="00CC12A5">
          <w:rPr>
            <w:color w:val="0070C0"/>
            <w:rPrChange w:id="1573" w:author="Windows 用户" w:date="2022-01-11T14:57:00Z">
              <w:rPr/>
            </w:rPrChange>
          </w:rPr>
          <w:t xml:space="preserve">, </w:t>
        </w:r>
        <m:oMath>
          <m:r>
            <w:rPr>
              <w:rFonts w:ascii="Cambria Math" w:hAnsi="Cambria Math"/>
              <w:color w:val="0070C0"/>
              <w:rPrChange w:id="1574" w:author="Windows 用户" w:date="2022-01-11T14:57:00Z">
                <w:rPr>
                  <w:rFonts w:ascii="Cambria Math" w:hAnsi="Cambria Math"/>
                </w:rPr>
              </w:rPrChange>
            </w:rPr>
            <m:t>k</m:t>
          </m:r>
          <m:r>
            <w:rPr>
              <w:rFonts w:ascii="Cambria Math" w:hAnsi="Cambria Math" w:hint="eastAsia"/>
              <w:color w:val="0070C0"/>
              <w:rPrChange w:id="1575" w:author="Windows 用户" w:date="2022-01-11T14:57:00Z">
                <w:rPr>
                  <w:rFonts w:ascii="Cambria Math" w:hAnsi="Cambria Math" w:hint="eastAsia"/>
                </w:rPr>
              </w:rPrChange>
            </w:rPr>
            <m:t>∈</m:t>
          </m:r>
          <m:r>
            <w:rPr>
              <w:rFonts w:ascii="Cambria Math" w:hAnsi="Cambria Math" w:hint="eastAsia"/>
              <w:color w:val="0070C0"/>
              <w:rPrChange w:id="1576" w:author="Windows 用户" w:date="2022-01-11T14:57:00Z">
                <w:rPr>
                  <w:rFonts w:ascii="Cambria Math" w:hAnsi="Cambria Math" w:hint="eastAsia"/>
                </w:rPr>
              </w:rPrChange>
            </w:rPr>
            <m:t>K, t</m:t>
          </m:r>
          <m:r>
            <w:rPr>
              <w:rFonts w:ascii="Cambria Math" w:hAnsi="Cambria Math" w:hint="eastAsia"/>
              <w:color w:val="0070C0"/>
              <w:rPrChange w:id="1577" w:author="Windows 用户" w:date="2022-01-11T14:57:00Z">
                <w:rPr>
                  <w:rFonts w:ascii="Cambria Math" w:hAnsi="Cambria Math" w:hint="eastAsia"/>
                </w:rPr>
              </w:rPrChange>
            </w:rPr>
            <m:t>∈</m:t>
          </m:r>
          <m:acc>
            <m:accPr>
              <m:chr m:val="̅"/>
              <m:ctrlPr>
                <w:rPr>
                  <w:rFonts w:ascii="Cambria Math" w:hAnsi="Cambria Math"/>
                  <w:i/>
                  <w:color w:val="0070C0"/>
                </w:rPr>
              </m:ctrlPr>
            </m:accPr>
            <m:e>
              <m:r>
                <w:rPr>
                  <w:rFonts w:ascii="Cambria Math" w:hAnsi="Cambria Math"/>
                  <w:color w:val="0070C0"/>
                  <w:rPrChange w:id="1578" w:author="Windows 用户" w:date="2022-01-11T14:57:00Z">
                    <w:rPr>
                      <w:rFonts w:ascii="Cambria Math" w:hAnsi="Cambria Math"/>
                    </w:rPr>
                  </w:rPrChange>
                </w:rPr>
                <m:t>d</m:t>
              </m:r>
            </m:e>
          </m:acc>
        </m:oMath>
      </w:ins>
      <w:ins w:id="1579" w:author="Windows 用户" w:date="2022-01-11T09:31:00Z">
        <w:r w:rsidR="00E832B6" w:rsidRPr="00CC12A5">
          <w:rPr>
            <w:color w:val="0070C0"/>
            <w:rPrChange w:id="1580" w:author="Windows 用户" w:date="2022-01-11T14:57:00Z">
              <w:rPr/>
            </w:rPrChange>
          </w:rPr>
          <w:t>.</w:t>
        </w:r>
      </w:ins>
      <w:ins w:id="1581" w:author="Windows 用户" w:date="2022-01-11T09:32:00Z">
        <w:r w:rsidR="00E832B6" w:rsidRPr="00CC12A5">
          <w:rPr>
            <w:color w:val="0070C0"/>
            <w:rPrChange w:id="1582" w:author="Windows 用户" w:date="2022-01-11T14:57:00Z">
              <w:rPr/>
            </w:rPrChange>
          </w:rPr>
          <w:t xml:space="preserve"> </w:t>
        </w:r>
      </w:ins>
      <w:ins w:id="1583" w:author="Windows 用户" w:date="2022-01-11T09:31:00Z">
        <w:r w:rsidR="00B507B6" w:rsidRPr="00CC12A5">
          <w:rPr>
            <w:color w:val="0070C0"/>
            <w:rPrChange w:id="1584" w:author="Windows 用户" w:date="2022-01-11T14:57:00Z">
              <w:rPr/>
            </w:rPrChange>
          </w:rPr>
          <w:t>The objective function of the Lagrangian relaxation model LR(λ) is as follows:</w:t>
        </w:r>
      </w:ins>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rPr>
          <w:ins w:id="1585" w:author="Windows 用户" w:date="2022-01-11T09:32:00Z"/>
        </w:trPr>
        <w:tc>
          <w:tcPr>
            <w:tcW w:w="7997" w:type="dxa"/>
            <w:vAlign w:val="center"/>
          </w:tcPr>
          <w:p w14:paraId="0282937A" w14:textId="77777777" w:rsidR="002334C3" w:rsidRPr="00CC12A5" w:rsidRDefault="002334C3" w:rsidP="004E0903">
            <w:pPr>
              <w:ind w:firstLineChars="0" w:firstLine="0"/>
              <w:rPr>
                <w:ins w:id="1586" w:author="Windows 用户" w:date="2022-01-11T09:32:00Z"/>
                <w:color w:val="0070C0"/>
                <w:rPrChange w:id="1587" w:author="Windows 用户" w:date="2022-01-11T14:57:00Z">
                  <w:rPr>
                    <w:ins w:id="1588" w:author="Windows 用户" w:date="2022-01-11T09:32:00Z"/>
                  </w:rPr>
                </w:rPrChange>
              </w:rPr>
            </w:pPr>
            <w:ins w:id="1589" w:author="Windows 用户" w:date="2022-01-11T09:32:00Z">
              <w:r w:rsidRPr="00CC12A5">
                <w:rPr>
                  <w:color w:val="0070C0"/>
                  <w:sz w:val="18"/>
                  <w:rPrChange w:id="1590" w:author="Windows 用户" w:date="2022-01-11T14:57:00Z">
                    <w:rPr>
                      <w:sz w:val="18"/>
                    </w:rPr>
                  </w:rPrChange>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591" w:author="Windows 用户" w:date="2022-01-11T14:57:00Z">
                              <w:rPr>
                                <w:rFonts w:ascii="Cambria Math" w:hAnsi="Cambria Math"/>
                                <w:sz w:val="18"/>
                              </w:rPr>
                            </w:rPrChange>
                          </w:rPr>
                          <m:t>k</m:t>
                        </m:r>
                        <m:r>
                          <m:rPr>
                            <m:sty m:val="p"/>
                          </m:rPr>
                          <w:rPr>
                            <w:rFonts w:ascii="Cambria Math" w:hAnsi="Cambria Math"/>
                            <w:color w:val="0070C0"/>
                            <w:sz w:val="18"/>
                            <w:rPrChange w:id="1592" w:author="Windows 用户" w:date="2022-01-11T14:57:00Z">
                              <w:rPr>
                                <w:rFonts w:ascii="Cambria Math" w:hAnsi="Cambria Math"/>
                                <w:sz w:val="18"/>
                              </w:rPr>
                            </w:rPrChange>
                          </w:rPr>
                          <m:t>=1</m:t>
                        </m:r>
                      </m:sub>
                      <m:sup>
                        <m:r>
                          <w:rPr>
                            <w:rFonts w:ascii="Cambria Math" w:hAnsi="Cambria Math"/>
                            <w:color w:val="0070C0"/>
                            <w:sz w:val="18"/>
                            <w:rPrChange w:id="1593" w:author="Windows 用户" w:date="2022-01-11T14:57:00Z">
                              <w:rPr>
                                <w:rFonts w:ascii="Cambria Math" w:hAnsi="Cambria Math"/>
                                <w:sz w:val="18"/>
                              </w:rPr>
                            </w:rPrChange>
                          </w:rPr>
                          <m:t>K</m:t>
                        </m:r>
                      </m:sup>
                      <m:e>
                        <m:sSub>
                          <m:sSubPr>
                            <m:ctrlPr>
                              <w:rPr>
                                <w:rFonts w:ascii="Cambria Math" w:hAnsi="Cambria Math"/>
                                <w:color w:val="0070C0"/>
                                <w:sz w:val="18"/>
                              </w:rPr>
                            </m:ctrlPr>
                          </m:sSubPr>
                          <m:e>
                            <m:r>
                              <w:rPr>
                                <w:rFonts w:ascii="Cambria Math" w:hAnsi="Cambria Math"/>
                                <w:color w:val="0070C0"/>
                                <w:sz w:val="18"/>
                                <w:rPrChange w:id="1594" w:author="Windows 用户" w:date="2022-01-11T14:57:00Z">
                                  <w:rPr>
                                    <w:rFonts w:ascii="Cambria Math" w:hAnsi="Cambria Math"/>
                                    <w:sz w:val="18"/>
                                  </w:rPr>
                                </w:rPrChange>
                              </w:rPr>
                              <m:t>c</m:t>
                            </m:r>
                          </m:e>
                          <m:sub>
                            <m:r>
                              <w:rPr>
                                <w:rFonts w:ascii="Cambria Math" w:hAnsi="Cambria Math"/>
                                <w:color w:val="0070C0"/>
                                <w:sz w:val="18"/>
                                <w:rPrChange w:id="1595" w:author="Windows 用户" w:date="2022-01-11T14:57:00Z">
                                  <w:rPr>
                                    <w:rFonts w:ascii="Cambria Math" w:hAnsi="Cambria Math"/>
                                    <w:sz w:val="18"/>
                                  </w:rPr>
                                </w:rPrChange>
                              </w:rPr>
                              <m:t>k</m:t>
                            </m:r>
                          </m:sub>
                        </m:sSub>
                        <m:nary>
                          <m:naryPr>
                            <m:chr m:val="∑"/>
                            <m:limLoc m:val="undOvr"/>
                            <m:ctrlPr>
                              <w:rPr>
                                <w:rFonts w:ascii="Cambria Math" w:hAnsi="Cambria Math"/>
                                <w:color w:val="0070C0"/>
                                <w:sz w:val="18"/>
                              </w:rPr>
                            </m:ctrlPr>
                          </m:naryPr>
                          <m:sub>
                            <m:r>
                              <w:rPr>
                                <w:rFonts w:ascii="Cambria Math" w:hAnsi="Cambria Math"/>
                                <w:color w:val="0070C0"/>
                                <w:sz w:val="18"/>
                                <w:rPrChange w:id="1596" w:author="Windows 用户" w:date="2022-01-11T14:57:00Z">
                                  <w:rPr>
                                    <w:rFonts w:ascii="Cambria Math" w:hAnsi="Cambria Math"/>
                                    <w:sz w:val="18"/>
                                  </w:rPr>
                                </w:rPrChange>
                              </w:rPr>
                              <m:t>t</m:t>
                            </m:r>
                            <m:r>
                              <m:rPr>
                                <m:sty m:val="p"/>
                              </m:rPr>
                              <w:rPr>
                                <w:rFonts w:ascii="Cambria Math" w:hAnsi="Cambria Math"/>
                                <w:color w:val="0070C0"/>
                                <w:sz w:val="18"/>
                                <w:rPrChange w:id="1597"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598"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599" w:author="Windows 用户" w:date="2022-01-11T14:57:00Z">
                                      <w:rPr>
                                        <w:rFonts w:ascii="Cambria Math" w:hAnsi="Cambria Math"/>
                                        <w:sz w:val="18"/>
                                      </w:rPr>
                                    </w:rPrChange>
                                  </w:rPr>
                                  <m:t>h</m:t>
                                </m:r>
                                <m:r>
                                  <m:rPr>
                                    <m:sty m:val="p"/>
                                  </m:rPr>
                                  <w:rPr>
                                    <w:rFonts w:ascii="Cambria Math" w:hAnsi="Cambria Math"/>
                                    <w:color w:val="0070C0"/>
                                    <w:sz w:val="18"/>
                                    <w:rPrChange w:id="1600"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601" w:author="Windows 用户" w:date="2022-01-11T14:57:00Z">
                                          <w:rPr>
                                            <w:rFonts w:ascii="Cambria Math" w:hAnsi="Cambria Math"/>
                                            <w:sz w:val="18"/>
                                          </w:rPr>
                                        </w:rPrChange>
                                      </w:rPr>
                                      <m:t>H</m:t>
                                    </m:r>
                                  </m:e>
                                  <m:sub>
                                    <m:r>
                                      <w:rPr>
                                        <w:rFonts w:ascii="Cambria Math" w:hAnsi="Cambria Math"/>
                                        <w:color w:val="0070C0"/>
                                        <w:sz w:val="18"/>
                                        <w:rPrChange w:id="1602" w:author="Windows 用户" w:date="2022-01-11T14:57:00Z">
                                          <w:rPr>
                                            <w:rFonts w:ascii="Cambria Math" w:hAnsi="Cambria Math"/>
                                            <w:sz w:val="18"/>
                                          </w:rPr>
                                        </w:rPrChange>
                                      </w:rPr>
                                      <m:t>kt</m:t>
                                    </m:r>
                                  </m:sub>
                                </m:sSub>
                              </m:sup>
                              <m:e>
                                <m:r>
                                  <m:rPr>
                                    <m:sty m:val="p"/>
                                  </m:rPr>
                                  <w:rPr>
                                    <w:rFonts w:ascii="Cambria Math" w:hAnsi="Cambria Math"/>
                                    <w:color w:val="0070C0"/>
                                    <w:sz w:val="18"/>
                                    <w:rPrChange w:id="1603" w:author="Windows 用户" w:date="2022-01-11T14:57:00Z">
                                      <w:rPr>
                                        <w:rFonts w:ascii="Cambria Math" w:hAnsi="Cambria Math"/>
                                        <w:sz w:val="18"/>
                                      </w:rPr>
                                    </w:rPrChange>
                                  </w:rPr>
                                  <m:t>(2</m:t>
                                </m:r>
                                <m:r>
                                  <w:rPr>
                                    <w:rFonts w:ascii="Cambria Math" w:hAnsi="Cambria Math"/>
                                    <w:color w:val="0070C0"/>
                                    <w:sz w:val="18"/>
                                    <w:rPrChange w:id="1604" w:author="Windows 用户" w:date="2022-01-11T14:57:00Z">
                                      <w:rPr>
                                        <w:rFonts w:ascii="Cambria Math" w:hAnsi="Cambria Math"/>
                                        <w:sz w:val="18"/>
                                      </w:rPr>
                                    </w:rPrChange>
                                  </w:rPr>
                                  <m:t>h</m:t>
                                </m:r>
                                <m:r>
                                  <m:rPr>
                                    <m:sty m:val="p"/>
                                  </m:rPr>
                                  <w:rPr>
                                    <w:rFonts w:ascii="Cambria Math" w:hAnsi="Cambria Math"/>
                                    <w:color w:val="0070C0"/>
                                    <w:sz w:val="18"/>
                                    <w:rPrChange w:id="1605" w:author="Windows 用户" w:date="2022-01-11T14:57:00Z">
                                      <w:rPr>
                                        <w:rFonts w:ascii="Cambria Math" w:hAnsi="Cambria Math"/>
                                        <w:sz w:val="18"/>
                                      </w:rPr>
                                    </w:rPrChange>
                                  </w:rPr>
                                  <m:t>-1)</m:t>
                                </m:r>
                                <m:sSub>
                                  <m:sSubPr>
                                    <m:ctrlPr>
                                      <w:rPr>
                                        <w:rFonts w:ascii="Cambria Math" w:hAnsi="Cambria Math"/>
                                        <w:color w:val="0070C0"/>
                                        <w:sz w:val="18"/>
                                      </w:rPr>
                                    </m:ctrlPr>
                                  </m:sSubPr>
                                  <m:e>
                                    <m:r>
                                      <w:rPr>
                                        <w:rFonts w:ascii="Cambria Math" w:hAnsi="Cambria Math"/>
                                        <w:color w:val="0070C0"/>
                                        <w:sz w:val="18"/>
                                        <w:rPrChange w:id="1606" w:author="Windows 用户" w:date="2022-01-11T14:57:00Z">
                                          <w:rPr>
                                            <w:rFonts w:ascii="Cambria Math" w:hAnsi="Cambria Math"/>
                                            <w:sz w:val="18"/>
                                          </w:rPr>
                                        </w:rPrChange>
                                      </w:rPr>
                                      <m:t>y</m:t>
                                    </m:r>
                                  </m:e>
                                  <m:sub>
                                    <m:r>
                                      <w:rPr>
                                        <w:rFonts w:ascii="Cambria Math" w:hAnsi="Cambria Math"/>
                                        <w:color w:val="0070C0"/>
                                        <w:sz w:val="18"/>
                                        <w:rPrChange w:id="1607" w:author="Windows 用户" w:date="2022-01-11T14:57:00Z">
                                          <w:rPr>
                                            <w:rFonts w:ascii="Cambria Math" w:hAnsi="Cambria Math"/>
                                            <w:sz w:val="18"/>
                                          </w:rPr>
                                        </w:rPrChange>
                                      </w:rPr>
                                      <m:t>kth</m:t>
                                    </m:r>
                                  </m:sub>
                                </m:sSub>
                              </m:e>
                            </m:nary>
                          </m:e>
                        </m:nary>
                      </m:e>
                    </m:nary>
                    <m:r>
                      <w:rPr>
                        <w:rFonts w:ascii="Cambria Math" w:eastAsia="微软雅黑" w:hAnsi="Cambria Math" w:cs="微软雅黑"/>
                        <w:color w:val="0070C0"/>
                        <w:sz w:val="18"/>
                        <w:rPrChange w:id="1608" w:author="Windows 用户" w:date="2022-01-11T14:57:00Z">
                          <w:rPr>
                            <w:rFonts w:ascii="Cambria Math" w:eastAsia="微软雅黑" w:hAnsi="Cambria Math"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609" w:author="Windows 用户" w:date="2022-01-11T14:57:00Z">
                              <w:rPr>
                                <w:rFonts w:ascii="Cambria Math" w:hAnsi="Cambria Math"/>
                                <w:sz w:val="18"/>
                              </w:rPr>
                            </w:rPrChange>
                          </w:rPr>
                          <m:t>k</m:t>
                        </m:r>
                        <m:r>
                          <m:rPr>
                            <m:sty m:val="p"/>
                          </m:rPr>
                          <w:rPr>
                            <w:rFonts w:ascii="Cambria Math" w:hAnsi="Cambria Math"/>
                            <w:color w:val="0070C0"/>
                            <w:sz w:val="18"/>
                            <w:rPrChange w:id="1610" w:author="Windows 用户" w:date="2022-01-11T14:57:00Z">
                              <w:rPr>
                                <w:rFonts w:ascii="Cambria Math" w:hAnsi="Cambria Math"/>
                                <w:sz w:val="18"/>
                              </w:rPr>
                            </w:rPrChange>
                          </w:rPr>
                          <m:t>=1</m:t>
                        </m:r>
                      </m:sub>
                      <m:sup>
                        <m:r>
                          <w:rPr>
                            <w:rFonts w:ascii="Cambria Math" w:hAnsi="Cambria Math"/>
                            <w:color w:val="0070C0"/>
                            <w:sz w:val="18"/>
                            <w:rPrChange w:id="1611"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612" w:author="Windows 用户" w:date="2022-01-11T14:57:00Z">
                                  <w:rPr>
                                    <w:rFonts w:ascii="Cambria Math" w:hAnsi="Cambria Math"/>
                                    <w:sz w:val="18"/>
                                  </w:rPr>
                                </w:rPrChange>
                              </w:rPr>
                              <m:t>t</m:t>
                            </m:r>
                            <m:r>
                              <m:rPr>
                                <m:sty m:val="p"/>
                              </m:rPr>
                              <w:rPr>
                                <w:rFonts w:ascii="Cambria Math" w:hAnsi="Cambria Math"/>
                                <w:color w:val="0070C0"/>
                                <w:sz w:val="18"/>
                                <w:rPrChange w:id="1613"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614" w:author="Windows 用户" w:date="2022-01-11T14:57:00Z">
                                      <w:rPr>
                                        <w:rFonts w:ascii="Cambria Math" w:hAnsi="Cambria Math"/>
                                        <w:sz w:val="18"/>
                                      </w:rPr>
                                    </w:rPrChange>
                                  </w:rPr>
                                  <m:t>d</m:t>
                                </m:r>
                              </m:e>
                            </m:acc>
                          </m:sup>
                          <m:e>
                            <m:sSub>
                              <m:sSubPr>
                                <m:ctrlPr>
                                  <w:rPr>
                                    <w:rFonts w:ascii="Cambria Math" w:hAnsi="Cambria Math"/>
                                    <w:color w:val="0070C0"/>
                                    <w:sz w:val="18"/>
                                  </w:rPr>
                                </m:ctrlPr>
                              </m:sSubPr>
                              <m:e>
                                <m:r>
                                  <w:rPr>
                                    <w:rFonts w:ascii="Cambria Math" w:hAnsi="Cambria Math"/>
                                    <w:color w:val="0070C0"/>
                                    <w:sz w:val="18"/>
                                    <w:rPrChange w:id="1615" w:author="Windows 用户" w:date="2022-01-11T14:57:00Z">
                                      <w:rPr>
                                        <w:rFonts w:ascii="Cambria Math" w:hAnsi="Cambria Math"/>
                                        <w:sz w:val="18"/>
                                      </w:rPr>
                                    </w:rPrChange>
                                  </w:rPr>
                                  <m:t>λ</m:t>
                                </m:r>
                              </m:e>
                              <m:sub>
                                <m:r>
                                  <w:rPr>
                                    <w:rFonts w:ascii="Cambria Math" w:hAnsi="Cambria Math"/>
                                    <w:color w:val="0070C0"/>
                                    <w:sz w:val="18"/>
                                    <w:rPrChange w:id="1616" w:author="Windows 用户" w:date="2022-01-11T14:57:00Z">
                                      <w:rPr>
                                        <w:rFonts w:ascii="Cambria Math" w:hAnsi="Cambria Math"/>
                                        <w:sz w:val="18"/>
                                      </w:rPr>
                                    </w:rPrChange>
                                  </w:rPr>
                                  <m:t>kt</m:t>
                                </m:r>
                              </m:sub>
                            </m:sSub>
                          </m:e>
                        </m:nary>
                      </m:e>
                    </m:nary>
                    <m:r>
                      <w:rPr>
                        <w:rFonts w:ascii="Cambria Math" w:eastAsia="微软雅黑" w:hAnsi="微软雅黑" w:cs="微软雅黑"/>
                        <w:color w:val="0070C0"/>
                        <w:sz w:val="18"/>
                        <w:rPrChange w:id="1617" w:author="Windows 用户" w:date="2022-01-11T14:57:00Z">
                          <w:rPr>
                            <w:rFonts w:ascii="Cambria Math" w:eastAsia="微软雅黑" w:hAnsi="微软雅黑" w:cs="微软雅黑"/>
                            <w:sz w:val="18"/>
                          </w:rPr>
                        </w:rPrChange>
                      </w:rPr>
                      <m:t>(</m:t>
                    </m:r>
                    <m:nary>
                      <m:naryPr>
                        <m:chr m:val="∑"/>
                        <m:limLoc m:val="subSup"/>
                        <m:supHide m:val="1"/>
                        <m:ctrlPr>
                          <w:rPr>
                            <w:rFonts w:ascii="Cambria Math" w:hAnsi="Cambria Math"/>
                            <w:color w:val="0070C0"/>
                            <w:sz w:val="18"/>
                          </w:rPr>
                        </m:ctrlPr>
                      </m:naryPr>
                      <m:sub>
                        <m:r>
                          <w:rPr>
                            <w:rFonts w:ascii="Cambria Math" w:hAnsi="Cambria Math"/>
                            <w:color w:val="0070C0"/>
                            <w:sz w:val="18"/>
                            <w:rPrChange w:id="1618" w:author="Windows 用户" w:date="2022-01-11T14:57:00Z">
                              <w:rPr>
                                <w:rFonts w:ascii="Cambria Math" w:hAnsi="Cambria Math"/>
                                <w:sz w:val="18"/>
                              </w:rPr>
                            </w:rPrChange>
                          </w:rPr>
                          <m:t>i</m:t>
                        </m:r>
                        <m:r>
                          <m:rPr>
                            <m:sty m:val="p"/>
                          </m:rPr>
                          <w:rPr>
                            <w:rFonts w:ascii="Cambria Math" w:hAnsi="Cambria Math" w:hint="eastAsia"/>
                            <w:color w:val="0070C0"/>
                            <w:sz w:val="18"/>
                            <w:rPrChange w:id="1619" w:author="Windows 用户" w:date="2022-01-11T14:57:00Z">
                              <w:rPr>
                                <w:rFonts w:ascii="Cambria Math" w:hAnsi="Cambria Math" w:hint="eastAsia"/>
                                <w:sz w:val="18"/>
                              </w:rPr>
                            </w:rPrChange>
                          </w:rPr>
                          <m:t>∈</m:t>
                        </m:r>
                        <m:r>
                          <w:rPr>
                            <w:rFonts w:ascii="Cambria Math" w:hAnsi="Cambria Math"/>
                            <w:color w:val="0070C0"/>
                            <w:sz w:val="18"/>
                            <w:rPrChange w:id="1620" w:author="Windows 用户" w:date="2022-01-11T14:57:00Z">
                              <w:rPr>
                                <w:rFonts w:ascii="Cambria Math" w:hAnsi="Cambria Math"/>
                                <w:sz w:val="18"/>
                              </w:rPr>
                            </w:rPrChange>
                          </w:rPr>
                          <m:t>N</m:t>
                        </m:r>
                      </m:sub>
                      <m:sup/>
                      <m:e>
                        <m:sSub>
                          <m:sSubPr>
                            <m:ctrlPr>
                              <w:rPr>
                                <w:rFonts w:ascii="Cambria Math" w:hAnsi="Cambria Math"/>
                                <w:color w:val="0070C0"/>
                                <w:sz w:val="18"/>
                              </w:rPr>
                            </m:ctrlPr>
                          </m:sSubPr>
                          <m:e>
                            <m:r>
                              <w:rPr>
                                <w:rFonts w:ascii="Cambria Math" w:hAnsi="Cambria Math"/>
                                <w:color w:val="0070C0"/>
                                <w:sz w:val="18"/>
                                <w:rPrChange w:id="1621" w:author="Windows 用户" w:date="2022-01-11T14:57:00Z">
                                  <w:rPr>
                                    <w:rFonts w:ascii="Cambria Math" w:hAnsi="Cambria Math"/>
                                    <w:sz w:val="18"/>
                                  </w:rPr>
                                </w:rPrChange>
                              </w:rPr>
                              <m:t>r</m:t>
                            </m:r>
                          </m:e>
                          <m:sub>
                            <m:r>
                              <w:rPr>
                                <w:rFonts w:ascii="Cambria Math" w:hAnsi="Cambria Math"/>
                                <w:color w:val="0070C0"/>
                                <w:sz w:val="18"/>
                                <w:rPrChange w:id="1622" w:author="Windows 用户" w:date="2022-01-11T14:57:00Z">
                                  <w:rPr>
                                    <w:rFonts w:ascii="Cambria Math" w:hAnsi="Cambria Math"/>
                                    <w:sz w:val="18"/>
                                  </w:rPr>
                                </w:rPrChange>
                              </w:rPr>
                              <m:t>ik</m:t>
                            </m:r>
                          </m:sub>
                        </m:sSub>
                        <m:nary>
                          <m:naryPr>
                            <m:chr m:val="∑"/>
                            <m:limLoc m:val="subSup"/>
                            <m:ctrlPr>
                              <w:rPr>
                                <w:rFonts w:ascii="Cambria Math" w:hAnsi="Cambria Math"/>
                                <w:color w:val="0070C0"/>
                                <w:sz w:val="18"/>
                              </w:rPr>
                            </m:ctrlPr>
                          </m:naryPr>
                          <m:sub>
                            <m:r>
                              <w:rPr>
                                <w:rFonts w:ascii="Cambria Math" w:hAnsi="Cambria Math"/>
                                <w:color w:val="0070C0"/>
                                <w:sz w:val="18"/>
                                <w:rPrChange w:id="1623"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624"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625" w:author="Windows 用户" w:date="2022-01-11T14:57:00Z">
                                              <w:rPr>
                                                <w:rFonts w:ascii="Cambria Math" w:hAnsi="Cambria Math"/>
                                                <w:sz w:val="18"/>
                                              </w:rPr>
                                            </w:rPrChange>
                                          </w:rPr>
                                          <m:t>es</m:t>
                                        </m:r>
                                      </m:e>
                                      <m:sub>
                                        <m:r>
                                          <w:rPr>
                                            <w:rFonts w:ascii="Cambria Math" w:hAnsi="Cambria Math"/>
                                            <w:color w:val="0070C0"/>
                                            <w:sz w:val="18"/>
                                            <w:rPrChange w:id="1626" w:author="Windows 用户" w:date="2022-01-11T14:57:00Z">
                                              <w:rPr>
                                                <w:rFonts w:ascii="Cambria Math" w:hAnsi="Cambria Math"/>
                                                <w:sz w:val="18"/>
                                              </w:rPr>
                                            </w:rPrChange>
                                          </w:rPr>
                                          <m:t>i</m:t>
                                        </m:r>
                                      </m:sub>
                                    </m:sSub>
                                    <m:r>
                                      <m:rPr>
                                        <m:sty m:val="p"/>
                                      </m:rPr>
                                      <w:rPr>
                                        <w:rFonts w:ascii="Cambria Math" w:hAnsi="Cambria Math"/>
                                        <w:color w:val="0070C0"/>
                                        <w:sz w:val="18"/>
                                        <w:rPrChange w:id="1627" w:author="Windows 用户" w:date="2022-01-11T14:57:00Z">
                                          <w:rPr>
                                            <w:rFonts w:ascii="Cambria Math" w:hAnsi="Cambria Math"/>
                                            <w:sz w:val="18"/>
                                          </w:rPr>
                                        </w:rPrChange>
                                      </w:rPr>
                                      <m:t>,</m:t>
                                    </m:r>
                                    <m:r>
                                      <w:rPr>
                                        <w:rFonts w:ascii="Cambria Math" w:hAnsi="Cambria Math"/>
                                        <w:color w:val="0070C0"/>
                                        <w:sz w:val="18"/>
                                        <w:rPrChange w:id="1628" w:author="Windows 用户" w:date="2022-01-11T14:57:00Z">
                                          <w:rPr>
                                            <w:rFonts w:ascii="Cambria Math" w:hAnsi="Cambria Math"/>
                                            <w:sz w:val="18"/>
                                          </w:rPr>
                                        </w:rPrChange>
                                      </w:rPr>
                                      <m:t>t</m:t>
                                    </m:r>
                                    <m:r>
                                      <m:rPr>
                                        <m:sty m:val="p"/>
                                      </m:rPr>
                                      <w:rPr>
                                        <w:rFonts w:ascii="Cambria Math" w:hAnsi="Cambria Math"/>
                                        <w:color w:val="0070C0"/>
                                        <w:sz w:val="18"/>
                                        <w:rPrChange w:id="1629"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30" w:author="Windows 用户" w:date="2022-01-11T14:57:00Z">
                                              <w:rPr>
                                                <w:rFonts w:ascii="Cambria Math" w:hAnsi="Cambria Math"/>
                                                <w:sz w:val="18"/>
                                              </w:rPr>
                                            </w:rPrChange>
                                          </w:rPr>
                                          <m:t>d</m:t>
                                        </m:r>
                                      </m:e>
                                      <m:sub>
                                        <m:r>
                                          <w:rPr>
                                            <w:rFonts w:ascii="Cambria Math" w:hAnsi="Cambria Math"/>
                                            <w:color w:val="0070C0"/>
                                            <w:sz w:val="18"/>
                                            <w:rPrChange w:id="1631" w:author="Windows 用户" w:date="2022-01-11T14:57:00Z">
                                              <w:rPr>
                                                <w:rFonts w:ascii="Cambria Math" w:hAnsi="Cambria Math"/>
                                                <w:sz w:val="18"/>
                                              </w:rPr>
                                            </w:rPrChange>
                                          </w:rPr>
                                          <m:t>i</m:t>
                                        </m:r>
                                      </m:sub>
                                    </m:sSub>
                                    <m:r>
                                      <m:rPr>
                                        <m:sty m:val="p"/>
                                      </m:rPr>
                                      <w:rPr>
                                        <w:rFonts w:ascii="Cambria Math" w:hAnsi="Cambria Math"/>
                                        <w:color w:val="0070C0"/>
                                        <w:sz w:val="18"/>
                                        <w:rPrChange w:id="1632"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633"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634" w:author="Windows 用户" w:date="2022-01-11T14:57:00Z">
                                          <w:rPr>
                                            <w:rFonts w:ascii="Cambria Math" w:hAnsi="Cambria Math"/>
                                            <w:sz w:val="18"/>
                                          </w:rPr>
                                        </w:rPrChange>
                                      </w:rPr>
                                      <m:t>t</m:t>
                                    </m:r>
                                    <m:r>
                                      <m:rPr>
                                        <m:sty m:val="p"/>
                                      </m:rPr>
                                      <w:rPr>
                                        <w:rFonts w:ascii="Cambria Math" w:hAnsi="Cambria Math"/>
                                        <w:color w:val="0070C0"/>
                                        <w:sz w:val="18"/>
                                        <w:rPrChange w:id="1635"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36" w:author="Windows 用户" w:date="2022-01-11T14:57:00Z">
                                              <w:rPr>
                                                <w:rFonts w:ascii="Cambria Math" w:hAnsi="Cambria Math"/>
                                                <w:sz w:val="18"/>
                                              </w:rPr>
                                            </w:rPrChange>
                                          </w:rPr>
                                          <m:t>ls</m:t>
                                        </m:r>
                                      </m:e>
                                      <m:sub>
                                        <m:r>
                                          <w:rPr>
                                            <w:rFonts w:ascii="Cambria Math" w:hAnsi="Cambria Math"/>
                                            <w:color w:val="0070C0"/>
                                            <w:sz w:val="18"/>
                                            <w:rPrChange w:id="1637"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638" w:author="Windows 用户" w:date="2022-01-11T14:57:00Z">
                                      <w:rPr>
                                        <w:rFonts w:ascii="Cambria Math" w:hAnsi="Cambria Math"/>
                                        <w:sz w:val="18"/>
                                      </w:rPr>
                                    </w:rPrChange>
                                  </w:rPr>
                                  <m:t>x</m:t>
                                </m:r>
                              </m:e>
                              <m:sub>
                                <m:r>
                                  <w:rPr>
                                    <w:rFonts w:ascii="Cambria Math" w:hAnsi="Cambria Math"/>
                                    <w:color w:val="0070C0"/>
                                    <w:sz w:val="18"/>
                                    <w:rPrChange w:id="1639" w:author="Windows 用户" w:date="2022-01-11T14:57:00Z">
                                      <w:rPr>
                                        <w:rFonts w:ascii="Cambria Math" w:hAnsi="Cambria Math"/>
                                        <w:sz w:val="18"/>
                                      </w:rPr>
                                    </w:rPrChange>
                                  </w:rPr>
                                  <m:t>iτ</m:t>
                                </m:r>
                              </m:sub>
                            </m:sSub>
                          </m:e>
                        </m:nary>
                      </m:e>
                    </m:nary>
                    <m:r>
                      <w:rPr>
                        <w:rFonts w:ascii="Cambria Math" w:hAnsi="Cambria Math"/>
                        <w:color w:val="0070C0"/>
                        <w:sz w:val="18"/>
                        <w:rPrChange w:id="1640" w:author="Windows 用户" w:date="2022-01-11T14:57:00Z">
                          <w:rPr>
                            <w:rFonts w:ascii="Cambria Math" w:hAnsi="Cambria Math"/>
                            <w:sz w:val="18"/>
                          </w:rPr>
                        </w:rPrChange>
                      </w:rPr>
                      <m:t>-</m:t>
                    </m:r>
                    <m:nary>
                      <m:naryPr>
                        <m:chr m:val="∑"/>
                        <m:limLoc m:val="subSup"/>
                        <m:ctrlPr>
                          <w:rPr>
                            <w:rFonts w:ascii="Cambria Math" w:hAnsi="Cambria Math"/>
                            <w:i/>
                            <w:color w:val="0070C0"/>
                            <w:sz w:val="18"/>
                          </w:rPr>
                        </m:ctrlPr>
                      </m:naryPr>
                      <m:sub>
                        <m:r>
                          <w:rPr>
                            <w:rFonts w:ascii="Cambria Math" w:hAnsi="Cambria Math"/>
                            <w:color w:val="0070C0"/>
                            <w:sz w:val="18"/>
                            <w:rPrChange w:id="1641" w:author="Windows 用户" w:date="2022-01-11T14:57:00Z">
                              <w:rPr>
                                <w:rFonts w:ascii="Cambria Math" w:hAnsi="Cambria Math"/>
                                <w:sz w:val="18"/>
                              </w:rPr>
                            </w:rPrChange>
                          </w:rPr>
                          <m:t>h=1</m:t>
                        </m:r>
                      </m:sub>
                      <m:sup>
                        <m:sSub>
                          <m:sSubPr>
                            <m:ctrlPr>
                              <w:rPr>
                                <w:rFonts w:ascii="Cambria Math" w:hAnsi="Cambria Math"/>
                                <w:color w:val="0070C0"/>
                                <w:sz w:val="18"/>
                              </w:rPr>
                            </m:ctrlPr>
                          </m:sSubPr>
                          <m:e>
                            <m:r>
                              <w:rPr>
                                <w:rFonts w:ascii="Cambria Math" w:hAnsi="Cambria Math"/>
                                <w:color w:val="0070C0"/>
                                <w:sz w:val="18"/>
                                <w:rPrChange w:id="1642" w:author="Windows 用户" w:date="2022-01-11T14:57:00Z">
                                  <w:rPr>
                                    <w:rFonts w:ascii="Cambria Math" w:hAnsi="Cambria Math"/>
                                    <w:sz w:val="18"/>
                                  </w:rPr>
                                </w:rPrChange>
                              </w:rPr>
                              <m:t>H</m:t>
                            </m:r>
                          </m:e>
                          <m:sub>
                            <m:r>
                              <w:rPr>
                                <w:rFonts w:ascii="Cambria Math" w:hAnsi="Cambria Math"/>
                                <w:color w:val="0070C0"/>
                                <w:sz w:val="18"/>
                                <w:rPrChange w:id="1643" w:author="Windows 用户" w:date="2022-01-11T14:57:00Z">
                                  <w:rPr>
                                    <w:rFonts w:ascii="Cambria Math" w:hAnsi="Cambria Math"/>
                                    <w:sz w:val="18"/>
                                  </w:rPr>
                                </w:rPrChange>
                              </w:rPr>
                              <m:t>kt</m:t>
                            </m:r>
                          </m:sub>
                        </m:sSub>
                      </m:sup>
                      <m:e>
                        <m:sSub>
                          <m:sSubPr>
                            <m:ctrlPr>
                              <w:rPr>
                                <w:rFonts w:ascii="Cambria Math" w:hAnsi="Cambria Math"/>
                                <w:i/>
                                <w:color w:val="0070C0"/>
                                <w:sz w:val="18"/>
                              </w:rPr>
                            </m:ctrlPr>
                          </m:sSubPr>
                          <m:e>
                            <m:r>
                              <w:rPr>
                                <w:rFonts w:ascii="Cambria Math" w:hAnsi="Cambria Math"/>
                                <w:color w:val="0070C0"/>
                                <w:sz w:val="18"/>
                                <w:rPrChange w:id="1644" w:author="Windows 用户" w:date="2022-01-11T14:57:00Z">
                                  <w:rPr>
                                    <w:rFonts w:ascii="Cambria Math" w:hAnsi="Cambria Math"/>
                                    <w:sz w:val="18"/>
                                  </w:rPr>
                                </w:rPrChange>
                              </w:rPr>
                              <m:t>y</m:t>
                            </m:r>
                          </m:e>
                          <m:sub>
                            <m:r>
                              <w:rPr>
                                <w:rFonts w:ascii="Cambria Math" w:hAnsi="Cambria Math"/>
                                <w:color w:val="0070C0"/>
                                <w:sz w:val="18"/>
                                <w:rPrChange w:id="1645" w:author="Windows 用户" w:date="2022-01-11T14:57:00Z">
                                  <w:rPr>
                                    <w:rFonts w:ascii="Cambria Math" w:hAnsi="Cambria Math"/>
                                    <w:sz w:val="18"/>
                                  </w:rPr>
                                </w:rPrChange>
                              </w:rPr>
                              <m:t>kth</m:t>
                            </m:r>
                          </m:sub>
                        </m:sSub>
                      </m:e>
                    </m:nary>
                    <m:r>
                      <w:rPr>
                        <w:rFonts w:ascii="Cambria Math" w:hAnsi="Cambria Math"/>
                        <w:color w:val="0070C0"/>
                        <w:sz w:val="18"/>
                        <w:rPrChange w:id="1646" w:author="Windows 用户" w:date="2022-01-11T14:57:00Z">
                          <w:rPr>
                            <w:rFonts w:ascii="Cambria Math" w:hAnsi="Cambria Math"/>
                            <w:sz w:val="18"/>
                          </w:rPr>
                        </w:rPrChange>
                      </w:rPr>
                      <m:t>)</m:t>
                    </m:r>
                  </m:e>
                </m:d>
              </m:oMath>
              <w:r w:rsidRPr="00CC12A5">
                <w:rPr>
                  <w:color w:val="0070C0"/>
                  <w:sz w:val="18"/>
                  <w:rPrChange w:id="1647" w:author="Windows 用户" w:date="2022-01-11T14:57:00Z">
                    <w:rPr>
                      <w:sz w:val="18"/>
                    </w:rPr>
                  </w:rPrChange>
                </w:rPr>
                <w:t xml:space="preserve">  </w:t>
              </w:r>
            </w:ins>
          </w:p>
        </w:tc>
        <w:tc>
          <w:tcPr>
            <w:tcW w:w="650" w:type="dxa"/>
            <w:vAlign w:val="center"/>
          </w:tcPr>
          <w:p w14:paraId="66606AF6" w14:textId="55BCB3C6" w:rsidR="002334C3" w:rsidRPr="00CC12A5" w:rsidRDefault="002334C3" w:rsidP="004E0903">
            <w:pPr>
              <w:ind w:firstLineChars="0" w:firstLine="0"/>
              <w:rPr>
                <w:ins w:id="1648" w:author="Windows 用户" w:date="2022-01-11T09:32:00Z"/>
                <w:color w:val="0070C0"/>
                <w:rPrChange w:id="1649" w:author="Windows 用户" w:date="2022-01-11T14:57:00Z">
                  <w:rPr>
                    <w:ins w:id="1650" w:author="Windows 用户" w:date="2022-01-11T09:32:00Z"/>
                  </w:rPr>
                </w:rPrChange>
              </w:rPr>
            </w:pPr>
            <w:ins w:id="1651" w:author="Windows 用户" w:date="2022-01-11T09:32:00Z">
              <w:r w:rsidRPr="00CC12A5">
                <w:rPr>
                  <w:color w:val="0070C0"/>
                  <w:rPrChange w:id="1652" w:author="Windows 用户" w:date="2022-01-11T14:57:00Z">
                    <w:rPr/>
                  </w:rPrChange>
                </w:rPr>
                <w:t>(</w:t>
              </w:r>
              <w:r w:rsidRPr="00CC12A5">
                <w:rPr>
                  <w:color w:val="0070C0"/>
                  <w:rPrChange w:id="1653" w:author="Windows 用户" w:date="2022-01-11T14:57:00Z">
                    <w:rPr/>
                  </w:rPrChange>
                </w:rPr>
                <w:fldChar w:fldCharType="begin"/>
              </w:r>
              <w:r w:rsidRPr="00CC12A5">
                <w:rPr>
                  <w:color w:val="0070C0"/>
                  <w:rPrChange w:id="1654" w:author="Windows 用户" w:date="2022-01-11T14:57:00Z">
                    <w:rPr/>
                  </w:rPrChange>
                </w:rPr>
                <w:instrText xml:space="preserve"> SEQ </w:instrText>
              </w:r>
              <w:r w:rsidRPr="00CC12A5">
                <w:rPr>
                  <w:rFonts w:hint="eastAsia"/>
                  <w:color w:val="0070C0"/>
                  <w:rPrChange w:id="1655" w:author="Windows 用户" w:date="2022-01-11T14:57:00Z">
                    <w:rPr>
                      <w:rFonts w:hint="eastAsia"/>
                    </w:rPr>
                  </w:rPrChange>
                </w:rPr>
                <w:instrText>第二章公式</w:instrText>
              </w:r>
              <w:r w:rsidRPr="00CC12A5">
                <w:rPr>
                  <w:color w:val="0070C0"/>
                  <w:rPrChange w:id="1656" w:author="Windows 用户" w:date="2022-01-11T14:57:00Z">
                    <w:rPr/>
                  </w:rPrChange>
                </w:rPr>
                <w:instrText xml:space="preserve"> \* ARABIC </w:instrText>
              </w:r>
              <w:r w:rsidRPr="00CC12A5">
                <w:rPr>
                  <w:color w:val="0070C0"/>
                  <w:rPrChange w:id="1657" w:author="Windows 用户" w:date="2022-01-11T14:57:00Z">
                    <w:rPr/>
                  </w:rPrChange>
                </w:rPr>
                <w:fldChar w:fldCharType="separate"/>
              </w:r>
            </w:ins>
            <w:ins w:id="1658" w:author="Windows 用户" w:date="2022-01-11T09:36:00Z">
              <w:r w:rsidR="00D00A17" w:rsidRPr="00CC12A5">
                <w:rPr>
                  <w:noProof/>
                  <w:color w:val="0070C0"/>
                  <w:rPrChange w:id="1659" w:author="Windows 用户" w:date="2022-01-11T14:57:00Z">
                    <w:rPr>
                      <w:noProof/>
                    </w:rPr>
                  </w:rPrChange>
                </w:rPr>
                <w:t>17</w:t>
              </w:r>
            </w:ins>
            <w:ins w:id="1660" w:author="Windows 用户" w:date="2022-01-11T09:32:00Z">
              <w:r w:rsidRPr="00CC12A5">
                <w:rPr>
                  <w:color w:val="0070C0"/>
                  <w:rPrChange w:id="1661" w:author="Windows 用户" w:date="2022-01-11T14:57:00Z">
                    <w:rPr/>
                  </w:rPrChange>
                </w:rPr>
                <w:fldChar w:fldCharType="end"/>
              </w:r>
              <w:r w:rsidRPr="00CC12A5">
                <w:rPr>
                  <w:color w:val="0070C0"/>
                  <w:rPrChange w:id="1662" w:author="Windows 用户" w:date="2022-01-11T14:57:00Z">
                    <w:rPr/>
                  </w:rPrChange>
                </w:rPr>
                <w:t>)</w:t>
              </w:r>
            </w:ins>
          </w:p>
        </w:tc>
      </w:tr>
    </w:tbl>
    <w:p w14:paraId="3BDA2FBF" w14:textId="5B7E2427" w:rsidR="00E832B6" w:rsidRPr="00CC12A5" w:rsidRDefault="002334C3">
      <w:pPr>
        <w:ind w:firstLineChars="0" w:firstLine="420"/>
        <w:rPr>
          <w:ins w:id="1663" w:author="Windows 用户" w:date="2022-01-11T09:33:00Z"/>
          <w:color w:val="0070C0"/>
          <w:rPrChange w:id="1664" w:author="Windows 用户" w:date="2022-01-11T14:57:00Z">
            <w:rPr>
              <w:ins w:id="1665" w:author="Windows 用户" w:date="2022-01-11T09:33:00Z"/>
            </w:rPr>
          </w:rPrChange>
        </w:rPr>
        <w:pPrChange w:id="1666" w:author="Windows 用户" w:date="2022-01-11T09:26:00Z">
          <w:pPr>
            <w:ind w:firstLineChars="0" w:firstLine="0"/>
          </w:pPr>
        </w:pPrChange>
      </w:pPr>
      <w:ins w:id="1667" w:author="Windows 用户" w:date="2022-01-11T09:33:00Z">
        <w:r w:rsidRPr="00CC12A5">
          <w:rPr>
            <w:color w:val="0070C0"/>
            <w:rPrChange w:id="1668" w:author="Windows 用户" w:date="2022-01-11T14:57:00Z">
              <w:rPr/>
            </w:rPrChange>
          </w:rPr>
          <w:t>The above objective function can be rewritten as:</w:t>
        </w:r>
      </w:ins>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9"/>
        <w:gridCol w:w="566"/>
      </w:tblGrid>
      <w:tr w:rsidR="00CC12A5" w:rsidRPr="00CC12A5" w14:paraId="0732D4D3" w14:textId="77777777" w:rsidTr="004E0903">
        <w:trPr>
          <w:ins w:id="1669" w:author="Windows 用户" w:date="2022-01-11T09:33:00Z"/>
        </w:trPr>
        <w:tc>
          <w:tcPr>
            <w:tcW w:w="8039" w:type="dxa"/>
            <w:vAlign w:val="center"/>
          </w:tcPr>
          <w:p w14:paraId="00BE9AF5" w14:textId="77777777" w:rsidR="002334C3" w:rsidRPr="00CC12A5" w:rsidRDefault="002334C3" w:rsidP="004E0903">
            <w:pPr>
              <w:ind w:firstLineChars="0" w:firstLine="0"/>
              <w:rPr>
                <w:ins w:id="1670" w:author="Windows 用户" w:date="2022-01-11T09:33:00Z"/>
                <w:color w:val="0070C0"/>
                <w:rPrChange w:id="1671" w:author="Windows 用户" w:date="2022-01-11T14:57:00Z">
                  <w:rPr>
                    <w:ins w:id="1672" w:author="Windows 用户" w:date="2022-01-11T09:33:00Z"/>
                  </w:rPr>
                </w:rPrChange>
              </w:rPr>
            </w:pPr>
            <w:ins w:id="1673" w:author="Windows 用户" w:date="2022-01-11T09:33:00Z">
              <w:r w:rsidRPr="00CC12A5">
                <w:rPr>
                  <w:color w:val="0070C0"/>
                  <w:sz w:val="18"/>
                  <w:rPrChange w:id="1674" w:author="Windows 用户" w:date="2022-01-11T14:57:00Z">
                    <w:rPr>
                      <w:sz w:val="18"/>
                    </w:rPr>
                  </w:rPrChange>
                </w:rPr>
                <w:t>Minimize</w:t>
              </w:r>
              <m:oMath>
                <m:d>
                  <m:dPr>
                    <m:begChr m:val="{"/>
                    <m:endChr m:val="}"/>
                    <m:ctrlPr>
                      <w:rPr>
                        <w:rFonts w:ascii="Cambria Math" w:hAnsi="Cambria Math"/>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Change w:id="1675" w:author="Windows 用户" w:date="2022-01-11T14:57:00Z">
                              <w:rPr>
                                <w:rFonts w:ascii="Cambria Math" w:hAnsi="Cambria Math"/>
                                <w:sz w:val="18"/>
                              </w:rPr>
                            </w:rPrChange>
                          </w:rPr>
                          <m:t>k</m:t>
                        </m:r>
                        <m:r>
                          <m:rPr>
                            <m:sty m:val="p"/>
                          </m:rPr>
                          <w:rPr>
                            <w:rFonts w:ascii="Cambria Math" w:hAnsi="Cambria Math"/>
                            <w:color w:val="0070C0"/>
                            <w:sz w:val="18"/>
                            <w:rPrChange w:id="1676" w:author="Windows 用户" w:date="2022-01-11T14:57:00Z">
                              <w:rPr>
                                <w:rFonts w:ascii="Cambria Math" w:hAnsi="Cambria Math"/>
                                <w:sz w:val="18"/>
                              </w:rPr>
                            </w:rPrChange>
                          </w:rPr>
                          <m:t>=1</m:t>
                        </m:r>
                      </m:sub>
                      <m:sup>
                        <m:r>
                          <w:rPr>
                            <w:rFonts w:ascii="Cambria Math" w:hAnsi="Cambria Math"/>
                            <w:color w:val="0070C0"/>
                            <w:sz w:val="18"/>
                            <w:rPrChange w:id="1677" w:author="Windows 用户" w:date="2022-01-11T14:57:00Z">
                              <w:rPr>
                                <w:rFonts w:ascii="Cambria Math" w:hAnsi="Cambria Math"/>
                                <w:sz w:val="18"/>
                              </w:rPr>
                            </w:rPrChange>
                          </w:rPr>
                          <m:t>K</m:t>
                        </m:r>
                      </m:sup>
                      <m:e>
                        <m:nary>
                          <m:naryPr>
                            <m:chr m:val="∑"/>
                            <m:limLoc m:val="undOvr"/>
                            <m:ctrlPr>
                              <w:rPr>
                                <w:rFonts w:ascii="Cambria Math" w:hAnsi="Cambria Math"/>
                                <w:color w:val="0070C0"/>
                                <w:sz w:val="18"/>
                              </w:rPr>
                            </m:ctrlPr>
                          </m:naryPr>
                          <m:sub>
                            <m:r>
                              <w:rPr>
                                <w:rFonts w:ascii="Cambria Math" w:hAnsi="Cambria Math"/>
                                <w:color w:val="0070C0"/>
                                <w:sz w:val="18"/>
                                <w:rPrChange w:id="1678" w:author="Windows 用户" w:date="2022-01-11T14:57:00Z">
                                  <w:rPr>
                                    <w:rFonts w:ascii="Cambria Math" w:hAnsi="Cambria Math"/>
                                    <w:sz w:val="18"/>
                                  </w:rPr>
                                </w:rPrChange>
                              </w:rPr>
                              <m:t>t</m:t>
                            </m:r>
                            <m:r>
                              <m:rPr>
                                <m:sty m:val="p"/>
                              </m:rPr>
                              <w:rPr>
                                <w:rFonts w:ascii="Cambria Math" w:hAnsi="Cambria Math"/>
                                <w:color w:val="0070C0"/>
                                <w:sz w:val="18"/>
                                <w:rPrChange w:id="1679" w:author="Windows 用户" w:date="2022-01-11T14:57:00Z">
                                  <w:rPr>
                                    <w:rFonts w:ascii="Cambria Math" w:hAnsi="Cambria Math"/>
                                    <w:sz w:val="18"/>
                                  </w:rPr>
                                </w:rPrChange>
                              </w:rPr>
                              <m:t>=1</m:t>
                            </m:r>
                          </m:sub>
                          <m:sup>
                            <m:acc>
                              <m:accPr>
                                <m:chr m:val="̅"/>
                                <m:ctrlPr>
                                  <w:rPr>
                                    <w:rFonts w:ascii="Cambria Math" w:hAnsi="Cambria Math"/>
                                    <w:iCs/>
                                    <w:color w:val="0070C0"/>
                                    <w:sz w:val="18"/>
                                  </w:rPr>
                                </m:ctrlPr>
                              </m:accPr>
                              <m:e>
                                <m:r>
                                  <w:rPr>
                                    <w:rFonts w:ascii="Cambria Math" w:hAnsi="Cambria Math"/>
                                    <w:color w:val="0070C0"/>
                                    <w:sz w:val="18"/>
                                    <w:rPrChange w:id="1680" w:author="Windows 用户" w:date="2022-01-11T14:57:00Z">
                                      <w:rPr>
                                        <w:rFonts w:ascii="Cambria Math" w:hAnsi="Cambria Math"/>
                                        <w:sz w:val="18"/>
                                      </w:rPr>
                                    </w:rPrChange>
                                  </w:rPr>
                                  <m:t>d</m:t>
                                </m:r>
                              </m:e>
                            </m:acc>
                          </m:sup>
                          <m:e>
                            <m:nary>
                              <m:naryPr>
                                <m:chr m:val="∑"/>
                                <m:limLoc m:val="undOvr"/>
                                <m:ctrlPr>
                                  <w:rPr>
                                    <w:rFonts w:ascii="Cambria Math" w:hAnsi="Cambria Math"/>
                                    <w:color w:val="0070C0"/>
                                    <w:sz w:val="18"/>
                                  </w:rPr>
                                </m:ctrlPr>
                              </m:naryPr>
                              <m:sub>
                                <m:r>
                                  <w:rPr>
                                    <w:rFonts w:ascii="Cambria Math" w:hAnsi="Cambria Math"/>
                                    <w:color w:val="0070C0"/>
                                    <w:sz w:val="18"/>
                                    <w:rPrChange w:id="1681" w:author="Windows 用户" w:date="2022-01-11T14:57:00Z">
                                      <w:rPr>
                                        <w:rFonts w:ascii="Cambria Math" w:hAnsi="Cambria Math"/>
                                        <w:sz w:val="18"/>
                                      </w:rPr>
                                    </w:rPrChange>
                                  </w:rPr>
                                  <m:t>h</m:t>
                                </m:r>
                                <m:r>
                                  <m:rPr>
                                    <m:sty m:val="p"/>
                                  </m:rPr>
                                  <w:rPr>
                                    <w:rFonts w:ascii="Cambria Math" w:hAnsi="Cambria Math"/>
                                    <w:color w:val="0070C0"/>
                                    <w:sz w:val="18"/>
                                    <w:rPrChange w:id="1682" w:author="Windows 用户" w:date="2022-01-11T14:57:00Z">
                                      <w:rPr>
                                        <w:rFonts w:ascii="Cambria Math" w:hAnsi="Cambria Math"/>
                                        <w:sz w:val="18"/>
                                      </w:rPr>
                                    </w:rPrChange>
                                  </w:rPr>
                                  <m:t>=1</m:t>
                                </m:r>
                              </m:sub>
                              <m:sup>
                                <m:sSub>
                                  <m:sSubPr>
                                    <m:ctrlPr>
                                      <w:rPr>
                                        <w:rFonts w:ascii="Cambria Math" w:hAnsi="Cambria Math"/>
                                        <w:color w:val="0070C0"/>
                                        <w:sz w:val="18"/>
                                      </w:rPr>
                                    </m:ctrlPr>
                                  </m:sSubPr>
                                  <m:e>
                                    <m:r>
                                      <w:rPr>
                                        <w:rFonts w:ascii="Cambria Math" w:hAnsi="Cambria Math"/>
                                        <w:color w:val="0070C0"/>
                                        <w:sz w:val="18"/>
                                        <w:rPrChange w:id="1683" w:author="Windows 用户" w:date="2022-01-11T14:57:00Z">
                                          <w:rPr>
                                            <w:rFonts w:ascii="Cambria Math" w:hAnsi="Cambria Math"/>
                                            <w:sz w:val="18"/>
                                          </w:rPr>
                                        </w:rPrChange>
                                      </w:rPr>
                                      <m:t>H</m:t>
                                    </m:r>
                                  </m:e>
                                  <m:sub>
                                    <m:r>
                                      <w:rPr>
                                        <w:rFonts w:ascii="Cambria Math" w:hAnsi="Cambria Math"/>
                                        <w:color w:val="0070C0"/>
                                        <w:sz w:val="18"/>
                                        <w:rPrChange w:id="1684" w:author="Windows 用户" w:date="2022-01-11T14:57:00Z">
                                          <w:rPr>
                                            <w:rFonts w:ascii="Cambria Math" w:hAnsi="Cambria Math"/>
                                            <w:sz w:val="18"/>
                                          </w:rPr>
                                        </w:rPrChange>
                                      </w:rPr>
                                      <m:t>kt</m:t>
                                    </m:r>
                                  </m:sub>
                                </m:sSub>
                              </m:sup>
                              <m:e>
                                <m:d>
                                  <m:dPr>
                                    <m:begChr m:val="["/>
                                    <m:endChr m:val="]"/>
                                    <m:ctrlPr>
                                      <w:rPr>
                                        <w:rFonts w:ascii="Cambria Math" w:hAnsi="Cambria Math"/>
                                        <w:i/>
                                        <w:color w:val="0070C0"/>
                                        <w:sz w:val="18"/>
                                      </w:rPr>
                                    </m:ctrlPr>
                                  </m:dPr>
                                  <m:e>
                                    <m:sSub>
                                      <m:sSubPr>
                                        <m:ctrlPr>
                                          <w:rPr>
                                            <w:rFonts w:ascii="Cambria Math" w:hAnsi="Cambria Math"/>
                                            <w:color w:val="0070C0"/>
                                            <w:sz w:val="18"/>
                                          </w:rPr>
                                        </m:ctrlPr>
                                      </m:sSubPr>
                                      <m:e>
                                        <m:r>
                                          <w:rPr>
                                            <w:rFonts w:ascii="Cambria Math" w:hAnsi="Cambria Math"/>
                                            <w:color w:val="0070C0"/>
                                            <w:sz w:val="18"/>
                                            <w:rPrChange w:id="1685" w:author="Windows 用户" w:date="2022-01-11T14:57:00Z">
                                              <w:rPr>
                                                <w:rFonts w:ascii="Cambria Math" w:hAnsi="Cambria Math"/>
                                                <w:sz w:val="18"/>
                                              </w:rPr>
                                            </w:rPrChange>
                                          </w:rPr>
                                          <m:t>c</m:t>
                                        </m:r>
                                      </m:e>
                                      <m:sub>
                                        <m:r>
                                          <w:rPr>
                                            <w:rFonts w:ascii="Cambria Math" w:hAnsi="Cambria Math"/>
                                            <w:color w:val="0070C0"/>
                                            <w:sz w:val="18"/>
                                            <w:rPrChange w:id="1686" w:author="Windows 用户" w:date="2022-01-11T14:57:00Z">
                                              <w:rPr>
                                                <w:rFonts w:ascii="Cambria Math" w:hAnsi="Cambria Math"/>
                                                <w:sz w:val="18"/>
                                              </w:rPr>
                                            </w:rPrChange>
                                          </w:rPr>
                                          <m:t>k</m:t>
                                        </m:r>
                                      </m:sub>
                                    </m:sSub>
                                    <m:d>
                                      <m:dPr>
                                        <m:ctrlPr>
                                          <w:rPr>
                                            <w:rFonts w:ascii="Cambria Math" w:hAnsi="Cambria Math"/>
                                            <w:color w:val="0070C0"/>
                                            <w:sz w:val="18"/>
                                          </w:rPr>
                                        </m:ctrlPr>
                                      </m:dPr>
                                      <m:e>
                                        <m:r>
                                          <m:rPr>
                                            <m:sty m:val="p"/>
                                          </m:rPr>
                                          <w:rPr>
                                            <w:rFonts w:ascii="Cambria Math" w:hAnsi="Cambria Math"/>
                                            <w:color w:val="0070C0"/>
                                            <w:sz w:val="18"/>
                                            <w:rPrChange w:id="1687" w:author="Windows 用户" w:date="2022-01-11T14:57:00Z">
                                              <w:rPr>
                                                <w:rFonts w:ascii="Cambria Math" w:hAnsi="Cambria Math"/>
                                                <w:sz w:val="18"/>
                                              </w:rPr>
                                            </w:rPrChange>
                                          </w:rPr>
                                          <m:t>2</m:t>
                                        </m:r>
                                        <m:r>
                                          <w:rPr>
                                            <w:rFonts w:ascii="Cambria Math" w:hAnsi="Cambria Math"/>
                                            <w:color w:val="0070C0"/>
                                            <w:sz w:val="18"/>
                                            <w:rPrChange w:id="1688" w:author="Windows 用户" w:date="2022-01-11T14:57:00Z">
                                              <w:rPr>
                                                <w:rFonts w:ascii="Cambria Math" w:hAnsi="Cambria Math"/>
                                                <w:sz w:val="18"/>
                                              </w:rPr>
                                            </w:rPrChange>
                                          </w:rPr>
                                          <m:t>h</m:t>
                                        </m:r>
                                        <m:r>
                                          <m:rPr>
                                            <m:sty m:val="p"/>
                                          </m:rPr>
                                          <w:rPr>
                                            <w:rFonts w:ascii="Cambria Math" w:hAnsi="Cambria Math"/>
                                            <w:color w:val="0070C0"/>
                                            <w:sz w:val="18"/>
                                            <w:rPrChange w:id="1689" w:author="Windows 用户" w:date="2022-01-11T14:57:00Z">
                                              <w:rPr>
                                                <w:rFonts w:ascii="Cambria Math" w:hAnsi="Cambria Math"/>
                                                <w:sz w:val="18"/>
                                              </w:rPr>
                                            </w:rPrChange>
                                          </w:rPr>
                                          <m:t>-1</m:t>
                                        </m:r>
                                      </m:e>
                                    </m:d>
                                    <m:r>
                                      <m:rPr>
                                        <m:sty m:val="p"/>
                                      </m:rPr>
                                      <w:rPr>
                                        <w:rFonts w:ascii="Cambria Math" w:hAnsi="Cambria Math"/>
                                        <w:color w:val="0070C0"/>
                                        <w:sz w:val="18"/>
                                        <w:rPrChange w:id="1690"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691" w:author="Windows 用户" w:date="2022-01-11T14:57:00Z">
                                              <w:rPr>
                                                <w:rFonts w:ascii="Cambria Math" w:hAnsi="Cambria Math"/>
                                                <w:sz w:val="18"/>
                                              </w:rPr>
                                            </w:rPrChange>
                                          </w:rPr>
                                          <m:t>λ</m:t>
                                        </m:r>
                                      </m:e>
                                      <m:sub>
                                        <m:r>
                                          <w:rPr>
                                            <w:rFonts w:ascii="Cambria Math" w:hAnsi="Cambria Math"/>
                                            <w:color w:val="0070C0"/>
                                            <w:sz w:val="18"/>
                                            <w:rPrChange w:id="1692" w:author="Windows 用户" w:date="2022-01-11T14:57:00Z">
                                              <w:rPr>
                                                <w:rFonts w:ascii="Cambria Math" w:hAnsi="Cambria Math"/>
                                                <w:sz w:val="18"/>
                                              </w:rPr>
                                            </w:rPrChange>
                                          </w:rPr>
                                          <m:t>kt</m:t>
                                        </m:r>
                                      </m:sub>
                                    </m:sSub>
                                  </m:e>
                                </m:d>
                                <m:sSub>
                                  <m:sSubPr>
                                    <m:ctrlPr>
                                      <w:rPr>
                                        <w:rFonts w:ascii="Cambria Math" w:hAnsi="Cambria Math"/>
                                        <w:color w:val="0070C0"/>
                                        <w:sz w:val="18"/>
                                      </w:rPr>
                                    </m:ctrlPr>
                                  </m:sSubPr>
                                  <m:e>
                                    <m:r>
                                      <w:rPr>
                                        <w:rFonts w:ascii="Cambria Math" w:hAnsi="Cambria Math"/>
                                        <w:color w:val="0070C0"/>
                                        <w:sz w:val="18"/>
                                        <w:rPrChange w:id="1693" w:author="Windows 用户" w:date="2022-01-11T14:57:00Z">
                                          <w:rPr>
                                            <w:rFonts w:ascii="Cambria Math" w:hAnsi="Cambria Math"/>
                                            <w:sz w:val="18"/>
                                          </w:rPr>
                                        </w:rPrChange>
                                      </w:rPr>
                                      <m:t>y</m:t>
                                    </m:r>
                                  </m:e>
                                  <m:sub>
                                    <m:r>
                                      <w:rPr>
                                        <w:rFonts w:ascii="Cambria Math" w:hAnsi="Cambria Math"/>
                                        <w:color w:val="0070C0"/>
                                        <w:sz w:val="18"/>
                                        <w:rPrChange w:id="1694" w:author="Windows 用户" w:date="2022-01-11T14:57:00Z">
                                          <w:rPr>
                                            <w:rFonts w:ascii="Cambria Math" w:hAnsi="Cambria Math"/>
                                            <w:sz w:val="18"/>
                                          </w:rPr>
                                        </w:rPrChange>
                                      </w:rPr>
                                      <m:t>kth</m:t>
                                    </m:r>
                                  </m:sub>
                                </m:sSub>
                              </m:e>
                            </m:nary>
                          </m:e>
                        </m:nary>
                      </m:e>
                    </m:nary>
                    <m:r>
                      <w:rPr>
                        <w:rFonts w:ascii="微软雅黑" w:eastAsia="微软雅黑" w:hAnsi="微软雅黑" w:cs="微软雅黑"/>
                        <w:color w:val="0070C0"/>
                        <w:sz w:val="18"/>
                        <w:rPrChange w:id="1695" w:author="Windows 用户" w:date="2022-01-11T14:57:00Z">
                          <w:rPr>
                            <w:rFonts w:ascii="微软雅黑" w:eastAsia="微软雅黑" w:hAnsi="微软雅黑" w:cs="微软雅黑"/>
                            <w:sz w:val="18"/>
                          </w:rPr>
                        </w:rPrChange>
                      </w:rPr>
                      <m:t>-</m:t>
                    </m:r>
                    <m:nary>
                      <m:naryPr>
                        <m:chr m:val="∑"/>
                        <m:limLoc m:val="subSup"/>
                        <m:ctrlPr>
                          <w:rPr>
                            <w:rFonts w:ascii="Cambria Math" w:hAnsi="Cambria Math"/>
                            <w:color w:val="0070C0"/>
                            <w:sz w:val="18"/>
                          </w:rPr>
                        </m:ctrlPr>
                      </m:naryPr>
                      <m:sub>
                        <m:r>
                          <w:rPr>
                            <w:rFonts w:ascii="Cambria Math" w:hAnsi="Cambria Math"/>
                            <w:color w:val="0070C0"/>
                            <w:sz w:val="18"/>
                            <w:rPrChange w:id="1696" w:author="Windows 用户" w:date="2022-01-11T14:57:00Z">
                              <w:rPr>
                                <w:rFonts w:ascii="Cambria Math" w:hAnsi="Cambria Math"/>
                                <w:sz w:val="18"/>
                              </w:rPr>
                            </w:rPrChange>
                          </w:rPr>
                          <m:t>k</m:t>
                        </m:r>
                        <m:r>
                          <m:rPr>
                            <m:sty m:val="p"/>
                          </m:rPr>
                          <w:rPr>
                            <w:rFonts w:ascii="Cambria Math" w:hAnsi="Cambria Math"/>
                            <w:color w:val="0070C0"/>
                            <w:sz w:val="18"/>
                            <w:rPrChange w:id="1697" w:author="Windows 用户" w:date="2022-01-11T14:57:00Z">
                              <w:rPr>
                                <w:rFonts w:ascii="Cambria Math" w:hAnsi="Cambria Math"/>
                                <w:sz w:val="18"/>
                              </w:rPr>
                            </w:rPrChange>
                          </w:rPr>
                          <m:t>=1</m:t>
                        </m:r>
                      </m:sub>
                      <m:sup>
                        <m:r>
                          <w:rPr>
                            <w:rFonts w:ascii="Cambria Math" w:hAnsi="Cambria Math"/>
                            <w:color w:val="0070C0"/>
                            <w:sz w:val="18"/>
                            <w:rPrChange w:id="1698" w:author="Windows 用户" w:date="2022-01-11T14:57:00Z">
                              <w:rPr>
                                <w:rFonts w:ascii="Cambria Math" w:hAnsi="Cambria Math"/>
                                <w:sz w:val="18"/>
                              </w:rPr>
                            </w:rPrChange>
                          </w:rPr>
                          <m:t>K</m:t>
                        </m:r>
                      </m:sup>
                      <m:e>
                        <m:nary>
                          <m:naryPr>
                            <m:chr m:val="∑"/>
                            <m:limLoc m:val="subSup"/>
                            <m:ctrlPr>
                              <w:rPr>
                                <w:rFonts w:ascii="Cambria Math" w:hAnsi="Cambria Math"/>
                                <w:color w:val="0070C0"/>
                                <w:sz w:val="18"/>
                              </w:rPr>
                            </m:ctrlPr>
                          </m:naryPr>
                          <m:sub>
                            <m:r>
                              <w:rPr>
                                <w:rFonts w:ascii="Cambria Math" w:hAnsi="Cambria Math"/>
                                <w:color w:val="0070C0"/>
                                <w:sz w:val="18"/>
                                <w:rPrChange w:id="1699" w:author="Windows 用户" w:date="2022-01-11T14:57:00Z">
                                  <w:rPr>
                                    <w:rFonts w:ascii="Cambria Math" w:hAnsi="Cambria Math"/>
                                    <w:sz w:val="18"/>
                                  </w:rPr>
                                </w:rPrChange>
                              </w:rPr>
                              <m:t>t</m:t>
                            </m:r>
                            <m:r>
                              <m:rPr>
                                <m:sty m:val="p"/>
                              </m:rPr>
                              <w:rPr>
                                <w:rFonts w:ascii="Cambria Math" w:hAnsi="Cambria Math"/>
                                <w:color w:val="0070C0"/>
                                <w:sz w:val="18"/>
                                <w:rPrChange w:id="1700" w:author="Windows 用户" w:date="2022-01-11T14:57:00Z">
                                  <w:rPr>
                                    <w:rFonts w:ascii="Cambria Math" w:hAnsi="Cambria Math"/>
                                    <w:sz w:val="18"/>
                                  </w:rPr>
                                </w:rPrChange>
                              </w:rPr>
                              <m:t>=1</m:t>
                            </m:r>
                          </m:sub>
                          <m:sup>
                            <m:acc>
                              <m:accPr>
                                <m:chr m:val="̅"/>
                                <m:ctrlPr>
                                  <w:rPr>
                                    <w:rFonts w:ascii="Cambria Math" w:hAnsi="Cambria Math"/>
                                    <w:color w:val="0070C0"/>
                                    <w:sz w:val="18"/>
                                  </w:rPr>
                                </m:ctrlPr>
                              </m:accPr>
                              <m:e>
                                <m:r>
                                  <w:rPr>
                                    <w:rFonts w:ascii="Cambria Math" w:hAnsi="Cambria Math"/>
                                    <w:color w:val="0070C0"/>
                                    <w:sz w:val="18"/>
                                    <w:rPrChange w:id="1701" w:author="Windows 用户" w:date="2022-01-11T14:57:00Z">
                                      <w:rPr>
                                        <w:rFonts w:ascii="Cambria Math" w:hAnsi="Cambria Math"/>
                                        <w:sz w:val="18"/>
                                      </w:rPr>
                                    </w:rPrChange>
                                  </w:rPr>
                                  <m:t>d</m:t>
                                </m:r>
                              </m:e>
                            </m:acc>
                          </m:sup>
                          <m:e>
                            <m:nary>
                              <m:naryPr>
                                <m:chr m:val="∑"/>
                                <m:limLoc m:val="subSup"/>
                                <m:supHide m:val="1"/>
                                <m:ctrlPr>
                                  <w:rPr>
                                    <w:rFonts w:ascii="Cambria Math" w:hAnsi="Cambria Math"/>
                                    <w:color w:val="0070C0"/>
                                    <w:sz w:val="18"/>
                                  </w:rPr>
                                </m:ctrlPr>
                              </m:naryPr>
                              <m:sub>
                                <m:r>
                                  <w:rPr>
                                    <w:rFonts w:ascii="Cambria Math" w:hAnsi="Cambria Math"/>
                                    <w:color w:val="0070C0"/>
                                    <w:sz w:val="18"/>
                                    <w:rPrChange w:id="1702" w:author="Windows 用户" w:date="2022-01-11T14:57:00Z">
                                      <w:rPr>
                                        <w:rFonts w:ascii="Cambria Math" w:hAnsi="Cambria Math"/>
                                        <w:sz w:val="18"/>
                                      </w:rPr>
                                    </w:rPrChange>
                                  </w:rPr>
                                  <m:t>i</m:t>
                                </m:r>
                                <m:r>
                                  <m:rPr>
                                    <m:sty m:val="p"/>
                                  </m:rPr>
                                  <w:rPr>
                                    <w:rFonts w:ascii="Cambria Math" w:hAnsi="Cambria Math" w:hint="eastAsia"/>
                                    <w:color w:val="0070C0"/>
                                    <w:sz w:val="18"/>
                                    <w:rPrChange w:id="1703" w:author="Windows 用户" w:date="2022-01-11T14:57:00Z">
                                      <w:rPr>
                                        <w:rFonts w:ascii="Cambria Math" w:hAnsi="Cambria Math" w:hint="eastAsia"/>
                                        <w:sz w:val="18"/>
                                      </w:rPr>
                                    </w:rPrChange>
                                  </w:rPr>
                                  <m:t>∈</m:t>
                                </m:r>
                                <m:r>
                                  <w:rPr>
                                    <w:rFonts w:ascii="Cambria Math" w:hAnsi="Cambria Math"/>
                                    <w:color w:val="0070C0"/>
                                    <w:sz w:val="18"/>
                                    <w:rPrChange w:id="1704" w:author="Windows 用户" w:date="2022-01-11T14:57:00Z">
                                      <w:rPr>
                                        <w:rFonts w:ascii="Cambria Math" w:hAnsi="Cambria Math"/>
                                        <w:sz w:val="18"/>
                                      </w:rPr>
                                    </w:rPrChange>
                                  </w:rPr>
                                  <m:t>N</m:t>
                                </m:r>
                              </m:sub>
                              <m:sup/>
                              <m:e>
                                <m:nary>
                                  <m:naryPr>
                                    <m:chr m:val="∑"/>
                                    <m:limLoc m:val="subSup"/>
                                    <m:ctrlPr>
                                      <w:rPr>
                                        <w:rFonts w:ascii="Cambria Math" w:hAnsi="Cambria Math"/>
                                        <w:color w:val="0070C0"/>
                                        <w:sz w:val="18"/>
                                      </w:rPr>
                                    </m:ctrlPr>
                                  </m:naryPr>
                                  <m:sub>
                                    <m:r>
                                      <w:rPr>
                                        <w:rFonts w:ascii="Cambria Math" w:hAnsi="Cambria Math"/>
                                        <w:color w:val="0070C0"/>
                                        <w:sz w:val="18"/>
                                        <w:rPrChange w:id="1705" w:author="Windows 用户" w:date="2022-01-11T14:57:00Z">
                                          <w:rPr>
                                            <w:rFonts w:ascii="Cambria Math" w:hAnsi="Cambria Math"/>
                                            <w:sz w:val="18"/>
                                          </w:rPr>
                                        </w:rPrChange>
                                      </w:rPr>
                                      <m:t>τ=</m:t>
                                    </m:r>
                                    <m:func>
                                      <m:funcPr>
                                        <m:ctrlPr>
                                          <w:rPr>
                                            <w:rFonts w:ascii="Cambria Math" w:hAnsi="Cambria Math"/>
                                            <w:color w:val="0070C0"/>
                                            <w:sz w:val="18"/>
                                          </w:rPr>
                                        </m:ctrlPr>
                                      </m:funcPr>
                                      <m:fName>
                                        <m:r>
                                          <m:rPr>
                                            <m:sty m:val="p"/>
                                          </m:rPr>
                                          <w:rPr>
                                            <w:rFonts w:ascii="Cambria Math" w:hAnsi="Cambria Math"/>
                                            <w:color w:val="0070C0"/>
                                            <w:sz w:val="18"/>
                                            <w:rPrChange w:id="1706" w:author="Windows 用户" w:date="2022-01-11T14:57:00Z">
                                              <w:rPr>
                                                <w:rFonts w:ascii="Cambria Math" w:hAnsi="Cambria Math"/>
                                                <w:sz w:val="18"/>
                                              </w:rPr>
                                            </w:rPrChange>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Change w:id="1707" w:author="Windows 用户" w:date="2022-01-11T14:57:00Z">
                                                      <w:rPr>
                                                        <w:rFonts w:ascii="Cambria Math" w:hAnsi="Cambria Math"/>
                                                        <w:sz w:val="18"/>
                                                      </w:rPr>
                                                    </w:rPrChange>
                                                  </w:rPr>
                                                  <m:t>es</m:t>
                                                </m:r>
                                              </m:e>
                                              <m:sub>
                                                <m:r>
                                                  <w:rPr>
                                                    <w:rFonts w:ascii="Cambria Math" w:hAnsi="Cambria Math"/>
                                                    <w:color w:val="0070C0"/>
                                                    <w:sz w:val="18"/>
                                                    <w:rPrChange w:id="1708" w:author="Windows 用户" w:date="2022-01-11T14:57:00Z">
                                                      <w:rPr>
                                                        <w:rFonts w:ascii="Cambria Math" w:hAnsi="Cambria Math"/>
                                                        <w:sz w:val="18"/>
                                                      </w:rPr>
                                                    </w:rPrChange>
                                                  </w:rPr>
                                                  <m:t>i</m:t>
                                                </m:r>
                                              </m:sub>
                                            </m:sSub>
                                            <m:r>
                                              <m:rPr>
                                                <m:sty m:val="p"/>
                                              </m:rPr>
                                              <w:rPr>
                                                <w:rFonts w:ascii="Cambria Math" w:hAnsi="Cambria Math"/>
                                                <w:color w:val="0070C0"/>
                                                <w:sz w:val="18"/>
                                                <w:rPrChange w:id="1709" w:author="Windows 用户" w:date="2022-01-11T14:57:00Z">
                                                  <w:rPr>
                                                    <w:rFonts w:ascii="Cambria Math" w:hAnsi="Cambria Math"/>
                                                    <w:sz w:val="18"/>
                                                  </w:rPr>
                                                </w:rPrChange>
                                              </w:rPr>
                                              <m:t>,</m:t>
                                            </m:r>
                                            <m:r>
                                              <w:rPr>
                                                <w:rFonts w:ascii="Cambria Math" w:hAnsi="Cambria Math"/>
                                                <w:color w:val="0070C0"/>
                                                <w:sz w:val="18"/>
                                                <w:rPrChange w:id="1710" w:author="Windows 用户" w:date="2022-01-11T14:57:00Z">
                                                  <w:rPr>
                                                    <w:rFonts w:ascii="Cambria Math" w:hAnsi="Cambria Math"/>
                                                    <w:sz w:val="18"/>
                                                  </w:rPr>
                                                </w:rPrChange>
                                              </w:rPr>
                                              <m:t>t</m:t>
                                            </m:r>
                                            <m:r>
                                              <m:rPr>
                                                <m:sty m:val="p"/>
                                              </m:rPr>
                                              <w:rPr>
                                                <w:rFonts w:ascii="Cambria Math" w:hAnsi="Cambria Math"/>
                                                <w:color w:val="0070C0"/>
                                                <w:sz w:val="18"/>
                                                <w:rPrChange w:id="1711"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712" w:author="Windows 用户" w:date="2022-01-11T14:57:00Z">
                                                      <w:rPr>
                                                        <w:rFonts w:ascii="Cambria Math" w:hAnsi="Cambria Math"/>
                                                        <w:sz w:val="18"/>
                                                      </w:rPr>
                                                    </w:rPrChange>
                                                  </w:rPr>
                                                  <m:t>d</m:t>
                                                </m:r>
                                              </m:e>
                                              <m:sub>
                                                <m:r>
                                                  <w:rPr>
                                                    <w:rFonts w:ascii="Cambria Math" w:hAnsi="Cambria Math"/>
                                                    <w:color w:val="0070C0"/>
                                                    <w:sz w:val="18"/>
                                                    <w:rPrChange w:id="1713" w:author="Windows 用户" w:date="2022-01-11T14:57:00Z">
                                                      <w:rPr>
                                                        <w:rFonts w:ascii="Cambria Math" w:hAnsi="Cambria Math"/>
                                                        <w:sz w:val="18"/>
                                                      </w:rPr>
                                                    </w:rPrChange>
                                                  </w:rPr>
                                                  <m:t>i</m:t>
                                                </m:r>
                                              </m:sub>
                                            </m:sSub>
                                            <m:r>
                                              <m:rPr>
                                                <m:sty m:val="p"/>
                                              </m:rPr>
                                              <w:rPr>
                                                <w:rFonts w:ascii="Cambria Math" w:hAnsi="Cambria Math"/>
                                                <w:color w:val="0070C0"/>
                                                <w:sz w:val="18"/>
                                                <w:rPrChange w:id="1714" w:author="Windows 用户" w:date="2022-01-11T14:57:00Z">
                                                  <w:rPr>
                                                    <w:rFonts w:ascii="Cambria Math" w:hAnsi="Cambria Math"/>
                                                    <w:sz w:val="18"/>
                                                  </w:rPr>
                                                </w:rPrChange>
                                              </w:rPr>
                                              <m:t>+1</m:t>
                                            </m:r>
                                          </m:e>
                                        </m:d>
                                      </m:e>
                                    </m:func>
                                  </m:sub>
                                  <m:sup>
                                    <m:func>
                                      <m:funcPr>
                                        <m:ctrlPr>
                                          <w:rPr>
                                            <w:rFonts w:ascii="Cambria Math" w:hAnsi="Cambria Math"/>
                                            <w:color w:val="0070C0"/>
                                            <w:sz w:val="18"/>
                                          </w:rPr>
                                        </m:ctrlPr>
                                      </m:funcPr>
                                      <m:fName>
                                        <m:r>
                                          <m:rPr>
                                            <m:sty m:val="p"/>
                                          </m:rPr>
                                          <w:rPr>
                                            <w:rFonts w:ascii="Cambria Math" w:hAnsi="Cambria Math"/>
                                            <w:color w:val="0070C0"/>
                                            <w:sz w:val="18"/>
                                            <w:rPrChange w:id="1715" w:author="Windows 用户" w:date="2022-01-11T14:57:00Z">
                                              <w:rPr>
                                                <w:rFonts w:ascii="Cambria Math" w:hAnsi="Cambria Math"/>
                                                <w:sz w:val="18"/>
                                              </w:rPr>
                                            </w:rPrChange>
                                          </w:rPr>
                                          <m:t>min</m:t>
                                        </m:r>
                                      </m:fName>
                                      <m:e>
                                        <m:d>
                                          <m:dPr>
                                            <m:begChr m:val="{"/>
                                            <m:endChr m:val="}"/>
                                            <m:ctrlPr>
                                              <w:rPr>
                                                <w:rFonts w:ascii="Cambria Math" w:hAnsi="Cambria Math"/>
                                                <w:color w:val="0070C0"/>
                                                <w:sz w:val="18"/>
                                              </w:rPr>
                                            </m:ctrlPr>
                                          </m:dPr>
                                          <m:e>
                                            <m:r>
                                              <w:rPr>
                                                <w:rFonts w:ascii="Cambria Math" w:hAnsi="Cambria Math"/>
                                                <w:color w:val="0070C0"/>
                                                <w:sz w:val="18"/>
                                                <w:rPrChange w:id="1716" w:author="Windows 用户" w:date="2022-01-11T14:57:00Z">
                                                  <w:rPr>
                                                    <w:rFonts w:ascii="Cambria Math" w:hAnsi="Cambria Math"/>
                                                    <w:sz w:val="18"/>
                                                  </w:rPr>
                                                </w:rPrChange>
                                              </w:rPr>
                                              <m:t>t</m:t>
                                            </m:r>
                                            <m:r>
                                              <m:rPr>
                                                <m:sty m:val="p"/>
                                              </m:rPr>
                                              <w:rPr>
                                                <w:rFonts w:ascii="Cambria Math" w:hAnsi="Cambria Math"/>
                                                <w:color w:val="0070C0"/>
                                                <w:sz w:val="18"/>
                                                <w:rPrChange w:id="1717" w:author="Windows 用户" w:date="2022-01-11T14:57:00Z">
                                                  <w:rPr>
                                                    <w:rFonts w:ascii="Cambria Math" w:hAnsi="Cambria Math"/>
                                                    <w:sz w:val="18"/>
                                                  </w:rPr>
                                                </w:rPrChange>
                                              </w:rPr>
                                              <m:t>,</m:t>
                                            </m:r>
                                            <m:sSub>
                                              <m:sSubPr>
                                                <m:ctrlPr>
                                                  <w:rPr>
                                                    <w:rFonts w:ascii="Cambria Math" w:hAnsi="Cambria Math"/>
                                                    <w:color w:val="0070C0"/>
                                                    <w:sz w:val="18"/>
                                                  </w:rPr>
                                                </m:ctrlPr>
                                              </m:sSubPr>
                                              <m:e>
                                                <m:r>
                                                  <w:rPr>
                                                    <w:rFonts w:ascii="Cambria Math" w:hAnsi="Cambria Math"/>
                                                    <w:color w:val="0070C0"/>
                                                    <w:sz w:val="18"/>
                                                    <w:rPrChange w:id="1718" w:author="Windows 用户" w:date="2022-01-11T14:57:00Z">
                                                      <w:rPr>
                                                        <w:rFonts w:ascii="Cambria Math" w:hAnsi="Cambria Math"/>
                                                        <w:sz w:val="18"/>
                                                      </w:rPr>
                                                    </w:rPrChange>
                                                  </w:rPr>
                                                  <m:t>ls</m:t>
                                                </m:r>
                                              </m:e>
                                              <m:sub>
                                                <m:r>
                                                  <w:rPr>
                                                    <w:rFonts w:ascii="Cambria Math" w:hAnsi="Cambria Math"/>
                                                    <w:color w:val="0070C0"/>
                                                    <w:sz w:val="18"/>
                                                    <w:rPrChange w:id="1719" w:author="Windows 用户" w:date="2022-01-11T14:57:00Z">
                                                      <w:rPr>
                                                        <w:rFonts w:ascii="Cambria Math" w:hAnsi="Cambria Math"/>
                                                        <w:sz w:val="18"/>
                                                      </w:rPr>
                                                    </w:rPrChange>
                                                  </w:rPr>
                                                  <m:t>i</m:t>
                                                </m:r>
                                              </m:sub>
                                            </m:sSub>
                                          </m:e>
                                        </m:d>
                                      </m:e>
                                    </m:func>
                                  </m:sup>
                                  <m:e>
                                    <m:sSub>
                                      <m:sSubPr>
                                        <m:ctrlPr>
                                          <w:rPr>
                                            <w:rFonts w:ascii="Cambria Math" w:hAnsi="Cambria Math"/>
                                            <w:color w:val="0070C0"/>
                                            <w:sz w:val="18"/>
                                          </w:rPr>
                                        </m:ctrlPr>
                                      </m:sSubPr>
                                      <m:e>
                                        <m:r>
                                          <w:rPr>
                                            <w:rFonts w:ascii="Cambria Math" w:hAnsi="Cambria Math"/>
                                            <w:color w:val="0070C0"/>
                                            <w:sz w:val="18"/>
                                            <w:rPrChange w:id="1720" w:author="Windows 用户" w:date="2022-01-11T14:57:00Z">
                                              <w:rPr>
                                                <w:rFonts w:ascii="Cambria Math" w:hAnsi="Cambria Math"/>
                                                <w:sz w:val="18"/>
                                              </w:rPr>
                                            </w:rPrChange>
                                          </w:rPr>
                                          <m:t>λ</m:t>
                                        </m:r>
                                      </m:e>
                                      <m:sub>
                                        <m:r>
                                          <w:rPr>
                                            <w:rFonts w:ascii="Cambria Math" w:hAnsi="Cambria Math"/>
                                            <w:color w:val="0070C0"/>
                                            <w:sz w:val="18"/>
                                            <w:rPrChange w:id="1721" w:author="Windows 用户" w:date="2022-01-11T14:57:00Z">
                                              <w:rPr>
                                                <w:rFonts w:ascii="Cambria Math" w:hAnsi="Cambria Math"/>
                                                <w:sz w:val="18"/>
                                              </w:rPr>
                                            </w:rPrChange>
                                          </w:rPr>
                                          <m:t>kt</m:t>
                                        </m:r>
                                      </m:sub>
                                    </m:sSub>
                                    <m:sSub>
                                      <m:sSubPr>
                                        <m:ctrlPr>
                                          <w:rPr>
                                            <w:rFonts w:ascii="Cambria Math" w:hAnsi="Cambria Math"/>
                                            <w:color w:val="0070C0"/>
                                            <w:sz w:val="18"/>
                                          </w:rPr>
                                        </m:ctrlPr>
                                      </m:sSubPr>
                                      <m:e>
                                        <m:r>
                                          <w:rPr>
                                            <w:rFonts w:ascii="Cambria Math" w:hAnsi="Cambria Math"/>
                                            <w:color w:val="0070C0"/>
                                            <w:sz w:val="18"/>
                                            <w:rPrChange w:id="1722" w:author="Windows 用户" w:date="2022-01-11T14:57:00Z">
                                              <w:rPr>
                                                <w:rFonts w:ascii="Cambria Math" w:hAnsi="Cambria Math"/>
                                                <w:sz w:val="18"/>
                                              </w:rPr>
                                            </w:rPrChange>
                                          </w:rPr>
                                          <m:t>r</m:t>
                                        </m:r>
                                      </m:e>
                                      <m:sub>
                                        <m:r>
                                          <w:rPr>
                                            <w:rFonts w:ascii="Cambria Math" w:hAnsi="Cambria Math"/>
                                            <w:color w:val="0070C0"/>
                                            <w:sz w:val="18"/>
                                            <w:rPrChange w:id="1723" w:author="Windows 用户" w:date="2022-01-11T14:57:00Z">
                                              <w:rPr>
                                                <w:rFonts w:ascii="Cambria Math" w:hAnsi="Cambria Math"/>
                                                <w:sz w:val="18"/>
                                              </w:rPr>
                                            </w:rPrChange>
                                          </w:rPr>
                                          <m:t>ik</m:t>
                                        </m:r>
                                      </m:sub>
                                    </m:sSub>
                                    <m:sSub>
                                      <m:sSubPr>
                                        <m:ctrlPr>
                                          <w:rPr>
                                            <w:rFonts w:ascii="Cambria Math" w:hAnsi="Cambria Math"/>
                                            <w:color w:val="0070C0"/>
                                            <w:sz w:val="18"/>
                                          </w:rPr>
                                        </m:ctrlPr>
                                      </m:sSubPr>
                                      <m:e>
                                        <m:r>
                                          <w:rPr>
                                            <w:rFonts w:ascii="Cambria Math" w:hAnsi="Cambria Math"/>
                                            <w:color w:val="0070C0"/>
                                            <w:sz w:val="18"/>
                                            <w:rPrChange w:id="1724" w:author="Windows 用户" w:date="2022-01-11T14:57:00Z">
                                              <w:rPr>
                                                <w:rFonts w:ascii="Cambria Math" w:hAnsi="Cambria Math"/>
                                                <w:sz w:val="18"/>
                                              </w:rPr>
                                            </w:rPrChange>
                                          </w:rPr>
                                          <m:t>x</m:t>
                                        </m:r>
                                      </m:e>
                                      <m:sub>
                                        <m:r>
                                          <w:rPr>
                                            <w:rFonts w:ascii="Cambria Math" w:hAnsi="Cambria Math"/>
                                            <w:color w:val="0070C0"/>
                                            <w:sz w:val="18"/>
                                            <w:rPrChange w:id="1725" w:author="Windows 用户" w:date="2022-01-11T14:57:00Z">
                                              <w:rPr>
                                                <w:rFonts w:ascii="Cambria Math" w:hAnsi="Cambria Math"/>
                                                <w:sz w:val="18"/>
                                              </w:rPr>
                                            </w:rPrChange>
                                          </w:rPr>
                                          <m:t>iτ</m:t>
                                        </m:r>
                                      </m:sub>
                                    </m:sSub>
                                  </m:e>
                                </m:nary>
                              </m:e>
                            </m:nary>
                          </m:e>
                        </m:nary>
                      </m:e>
                    </m:nary>
                  </m:e>
                </m:d>
              </m:oMath>
              <w:r w:rsidRPr="00CC12A5">
                <w:rPr>
                  <w:color w:val="0070C0"/>
                  <w:sz w:val="18"/>
                  <w:rPrChange w:id="1726" w:author="Windows 用户" w:date="2022-01-11T14:57:00Z">
                    <w:rPr>
                      <w:sz w:val="18"/>
                    </w:rPr>
                  </w:rPrChange>
                </w:rPr>
                <w:t xml:space="preserve"> </w:t>
              </w:r>
            </w:ins>
          </w:p>
        </w:tc>
        <w:tc>
          <w:tcPr>
            <w:tcW w:w="466" w:type="dxa"/>
            <w:vAlign w:val="center"/>
          </w:tcPr>
          <w:p w14:paraId="2B4B6A1E" w14:textId="66A3BB14" w:rsidR="002334C3" w:rsidRPr="00CC12A5" w:rsidRDefault="002334C3" w:rsidP="004E0903">
            <w:pPr>
              <w:ind w:firstLineChars="0" w:firstLine="0"/>
              <w:rPr>
                <w:ins w:id="1727" w:author="Windows 用户" w:date="2022-01-11T09:33:00Z"/>
                <w:color w:val="0070C0"/>
                <w:rPrChange w:id="1728" w:author="Windows 用户" w:date="2022-01-11T14:57:00Z">
                  <w:rPr>
                    <w:ins w:id="1729" w:author="Windows 用户" w:date="2022-01-11T09:33:00Z"/>
                  </w:rPr>
                </w:rPrChange>
              </w:rPr>
            </w:pPr>
            <w:ins w:id="1730" w:author="Windows 用户" w:date="2022-01-11T09:33:00Z">
              <w:r w:rsidRPr="00CC12A5">
                <w:rPr>
                  <w:color w:val="0070C0"/>
                  <w:rPrChange w:id="1731" w:author="Windows 用户" w:date="2022-01-11T14:57:00Z">
                    <w:rPr/>
                  </w:rPrChange>
                </w:rPr>
                <w:t>(</w:t>
              </w:r>
              <w:r w:rsidRPr="00CC12A5">
                <w:rPr>
                  <w:color w:val="0070C0"/>
                  <w:rPrChange w:id="1732" w:author="Windows 用户" w:date="2022-01-11T14:57:00Z">
                    <w:rPr/>
                  </w:rPrChange>
                </w:rPr>
                <w:fldChar w:fldCharType="begin"/>
              </w:r>
              <w:r w:rsidRPr="00CC12A5">
                <w:rPr>
                  <w:color w:val="0070C0"/>
                  <w:rPrChange w:id="1733" w:author="Windows 用户" w:date="2022-01-11T14:57:00Z">
                    <w:rPr/>
                  </w:rPrChange>
                </w:rPr>
                <w:instrText xml:space="preserve"> SEQ </w:instrText>
              </w:r>
              <w:r w:rsidRPr="00CC12A5">
                <w:rPr>
                  <w:rFonts w:hint="eastAsia"/>
                  <w:color w:val="0070C0"/>
                  <w:rPrChange w:id="1734" w:author="Windows 用户" w:date="2022-01-11T14:57:00Z">
                    <w:rPr>
                      <w:rFonts w:hint="eastAsia"/>
                    </w:rPr>
                  </w:rPrChange>
                </w:rPr>
                <w:instrText>第二章公式</w:instrText>
              </w:r>
              <w:r w:rsidRPr="00CC12A5">
                <w:rPr>
                  <w:color w:val="0070C0"/>
                  <w:rPrChange w:id="1735" w:author="Windows 用户" w:date="2022-01-11T14:57:00Z">
                    <w:rPr/>
                  </w:rPrChange>
                </w:rPr>
                <w:instrText xml:space="preserve"> \* ARABIC </w:instrText>
              </w:r>
              <w:r w:rsidRPr="00CC12A5">
                <w:rPr>
                  <w:color w:val="0070C0"/>
                  <w:rPrChange w:id="1736" w:author="Windows 用户" w:date="2022-01-11T14:57:00Z">
                    <w:rPr/>
                  </w:rPrChange>
                </w:rPr>
                <w:fldChar w:fldCharType="separate"/>
              </w:r>
            </w:ins>
            <w:ins w:id="1737" w:author="Windows 用户" w:date="2022-01-11T09:36:00Z">
              <w:r w:rsidR="00D00A17" w:rsidRPr="00CC12A5">
                <w:rPr>
                  <w:noProof/>
                  <w:color w:val="0070C0"/>
                  <w:rPrChange w:id="1738" w:author="Windows 用户" w:date="2022-01-11T14:57:00Z">
                    <w:rPr>
                      <w:noProof/>
                    </w:rPr>
                  </w:rPrChange>
                </w:rPr>
                <w:t>18</w:t>
              </w:r>
            </w:ins>
            <w:ins w:id="1739" w:author="Windows 用户" w:date="2022-01-11T09:33:00Z">
              <w:r w:rsidRPr="00CC12A5">
                <w:rPr>
                  <w:color w:val="0070C0"/>
                  <w:rPrChange w:id="1740" w:author="Windows 用户" w:date="2022-01-11T14:57:00Z">
                    <w:rPr/>
                  </w:rPrChange>
                </w:rPr>
                <w:fldChar w:fldCharType="end"/>
              </w:r>
              <w:r w:rsidRPr="00CC12A5">
                <w:rPr>
                  <w:color w:val="0070C0"/>
                  <w:rPrChange w:id="1741" w:author="Windows 用户" w:date="2022-01-11T14:57:00Z">
                    <w:rPr/>
                  </w:rPrChange>
                </w:rPr>
                <w:t>)</w:t>
              </w:r>
            </w:ins>
          </w:p>
        </w:tc>
      </w:tr>
    </w:tbl>
    <w:p w14:paraId="113DE1BC" w14:textId="6FEF18E7" w:rsidR="002334C3" w:rsidRPr="00CC12A5" w:rsidRDefault="00C34DE5">
      <w:pPr>
        <w:ind w:firstLine="420"/>
        <w:rPr>
          <w:ins w:id="1742" w:author="Windows 用户" w:date="2022-01-11T09:35:00Z"/>
          <w:color w:val="0070C0"/>
          <w:rPrChange w:id="1743" w:author="Windows 用户" w:date="2022-01-11T14:57:00Z">
            <w:rPr>
              <w:ins w:id="1744" w:author="Windows 用户" w:date="2022-01-11T09:35:00Z"/>
            </w:rPr>
          </w:rPrChange>
        </w:rPr>
        <w:pPrChange w:id="1745" w:author="Windows 用户" w:date="2022-01-11T09:34:00Z">
          <w:pPr>
            <w:ind w:firstLineChars="0" w:firstLine="0"/>
          </w:pPr>
        </w:pPrChange>
      </w:pPr>
      <w:ins w:id="1746" w:author="Windows 用户" w:date="2022-01-11T09:34:00Z">
        <w:r w:rsidRPr="00CC12A5">
          <w:rPr>
            <w:color w:val="0070C0"/>
            <w:rPrChange w:id="1747" w:author="Windows 用户" w:date="2022-01-11T14:57:00Z">
              <w:rPr/>
            </w:rPrChange>
          </w:rPr>
          <w:t>The Lagrangian problem LR(</w:t>
        </w:r>
        <m:oMath>
          <m:r>
            <w:rPr>
              <w:rFonts w:ascii="Cambria Math" w:hAnsi="Cambria Math"/>
              <w:color w:val="0070C0"/>
              <w:rPrChange w:id="1748" w:author="Windows 用户" w:date="2022-01-11T14:57:00Z">
                <w:rPr>
                  <w:rFonts w:ascii="Cambria Math" w:hAnsi="Cambria Math"/>
                </w:rPr>
              </w:rPrChange>
            </w:rPr>
            <m:t>λ</m:t>
          </m:r>
        </m:oMath>
      </w:ins>
      <w:ins w:id="1749" w:author="Windows 用户" w:date="2022-01-11T09:35:00Z">
        <w:r w:rsidR="00981230" w:rsidRPr="00CC12A5">
          <w:rPr>
            <w:color w:val="0070C0"/>
            <w:rPrChange w:id="1750" w:author="Windows 用户" w:date="2022-01-11T14:57:00Z">
              <w:rPr/>
            </w:rPrChange>
          </w:rPr>
          <w:t>)</w:t>
        </w:r>
      </w:ins>
      <w:ins w:id="1751" w:author="Windows 用户" w:date="2022-01-11T10:22:00Z">
        <w:r w:rsidR="00F46634" w:rsidRPr="00CC12A5">
          <w:rPr>
            <w:color w:val="0070C0"/>
            <w:rPrChange w:id="1752" w:author="Windows 用户" w:date="2022-01-11T14:57:00Z">
              <w:rPr/>
            </w:rPrChange>
          </w:rPr>
          <w:t xml:space="preserve"> </w:t>
        </w:r>
      </w:ins>
      <w:ins w:id="1753" w:author="Windows 用户" w:date="2022-01-11T09:34:00Z">
        <w:r w:rsidRPr="00CC12A5">
          <w:rPr>
            <w:color w:val="0070C0"/>
            <w:rPrChange w:id="1754" w:author="Windows 用户" w:date="2022-01-11T14:57:00Z">
              <w:rPr/>
            </w:rPrChange>
          </w:rPr>
          <w:t>consists of (2)-(6), (8), (11)</w:t>
        </w:r>
        <w:r w:rsidR="00981230" w:rsidRPr="00CC12A5">
          <w:rPr>
            <w:color w:val="0070C0"/>
            <w:rPrChange w:id="1755" w:author="Windows 用户" w:date="2022-01-11T14:57:00Z">
              <w:rPr/>
            </w:rPrChange>
          </w:rPr>
          <w:t>, (18)</w:t>
        </w:r>
        <w:r w:rsidRPr="00CC12A5">
          <w:rPr>
            <w:color w:val="0070C0"/>
            <w:rPrChange w:id="1756" w:author="Windows 用户" w:date="2022-01-11T14:57:00Z">
              <w:rPr/>
            </w:rPrChange>
          </w:rPr>
          <w:t>.</w:t>
        </w:r>
      </w:ins>
    </w:p>
    <w:p w14:paraId="6AF30683" w14:textId="4829C24E" w:rsidR="00981230" w:rsidRPr="00CC12A5" w:rsidRDefault="00981230">
      <w:pPr>
        <w:ind w:firstLine="420"/>
        <w:rPr>
          <w:ins w:id="1757" w:author="Windows 用户" w:date="2022-01-11T09:35:00Z"/>
          <w:color w:val="0070C0"/>
          <w:rPrChange w:id="1758" w:author="Windows 用户" w:date="2022-01-11T14:57:00Z">
            <w:rPr>
              <w:ins w:id="1759" w:author="Windows 用户" w:date="2022-01-11T09:35:00Z"/>
            </w:rPr>
          </w:rPrChange>
        </w:rPr>
        <w:pPrChange w:id="1760" w:author="Windows 用户" w:date="2022-01-11T09:34:00Z">
          <w:pPr>
            <w:ind w:firstLineChars="0" w:firstLine="0"/>
          </w:pPr>
        </w:pPrChange>
      </w:pPr>
      <w:ins w:id="1761" w:author="Windows 用户" w:date="2022-01-11T09:35:00Z">
        <w:r w:rsidRPr="00CC12A5">
          <w:rPr>
            <w:color w:val="0070C0"/>
            <w:rPrChange w:id="1762" w:author="Windows 用户" w:date="2022-01-11T14:57:00Z">
              <w:rPr/>
            </w:rPrChange>
          </w:rPr>
          <w:t>In order to obtain the best lower bound of Lagrangian relaxation of the original model, the following Lagrangian dual problem is approximately solved by using the subgradient method:</w:t>
        </w:r>
      </w:ins>
    </w:p>
    <w:tbl>
      <w:tblPr>
        <w:tblStyle w:val="a5"/>
        <w:tblW w:w="0" w:type="auto"/>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7"/>
        <w:gridCol w:w="566"/>
      </w:tblGrid>
      <w:tr w:rsidR="00CC12A5" w:rsidRPr="00CC12A5" w14:paraId="32014984" w14:textId="77777777" w:rsidTr="00234AB5">
        <w:trPr>
          <w:ins w:id="1763" w:author="Windows 用户" w:date="2022-01-11T09:35:00Z"/>
        </w:trPr>
        <w:tc>
          <w:tcPr>
            <w:tcW w:w="7517" w:type="dxa"/>
          </w:tcPr>
          <w:p w14:paraId="72B4B951" w14:textId="7BB52877" w:rsidR="00981230" w:rsidRPr="00CC12A5" w:rsidRDefault="00981230" w:rsidP="004E0903">
            <w:pPr>
              <w:ind w:firstLineChars="0" w:firstLine="0"/>
              <w:jc w:val="center"/>
              <w:rPr>
                <w:ins w:id="1764" w:author="Windows 用户" w:date="2022-01-11T09:35:00Z"/>
                <w:color w:val="0070C0"/>
                <w:rPrChange w:id="1765" w:author="Windows 用户" w:date="2022-01-11T14:57:00Z">
                  <w:rPr>
                    <w:ins w:id="1766" w:author="Windows 用户" w:date="2022-01-11T09:35:00Z"/>
                  </w:rPr>
                </w:rPrChange>
              </w:rPr>
            </w:pPr>
            <w:ins w:id="1767" w:author="Windows 用户" w:date="2022-01-11T09:35:00Z">
              <w:r w:rsidRPr="00CC12A5">
                <w:rPr>
                  <w:color w:val="0070C0"/>
                  <w:rPrChange w:id="1768" w:author="Windows 用户" w:date="2022-01-11T14:57:00Z">
                    <w:rPr/>
                  </w:rPrChange>
                </w:rPr>
                <w:t>LD</w:t>
              </w:r>
            </w:ins>
            <w:ins w:id="1769" w:author="Windows 用户" w:date="2022-01-11T10:22:00Z">
              <w:r w:rsidR="00F46634" w:rsidRPr="00CC12A5">
                <w:rPr>
                  <w:color w:val="0070C0"/>
                  <w:rPrChange w:id="1770" w:author="Windows 用户" w:date="2022-01-11T14:57:00Z">
                    <w:rPr/>
                  </w:rPrChange>
                </w:rPr>
                <w:t xml:space="preserve">: </w:t>
              </w:r>
            </w:ins>
            <w:ins w:id="1771" w:author="Windows 用户" w:date="2022-01-11T09:35:00Z">
              <w:r w:rsidRPr="00CC12A5">
                <w:rPr>
                  <w:color w:val="0070C0"/>
                  <w:rPrChange w:id="1772" w:author="Windows 用户" w:date="2022-01-11T14:57:00Z">
                    <w:rPr/>
                  </w:rPrChange>
                </w:rPr>
                <w:t>Maximize LR(</w:t>
              </w:r>
              <m:oMath>
                <m:r>
                  <w:rPr>
                    <w:rFonts w:ascii="Cambria Math" w:hAnsi="Cambria Math"/>
                    <w:color w:val="0070C0"/>
                    <w:rPrChange w:id="1773" w:author="Windows 用户" w:date="2022-01-11T14:57:00Z">
                      <w:rPr>
                        <w:rFonts w:ascii="Cambria Math" w:hAnsi="Cambria Math"/>
                      </w:rPr>
                    </w:rPrChange>
                  </w:rPr>
                  <m:t>λ</m:t>
                </m:r>
              </m:oMath>
            </w:ins>
            <w:ins w:id="1774" w:author="Windows 用户" w:date="2022-01-11T14:54:00Z">
              <w:r w:rsidR="00CC12A5" w:rsidRPr="00CC12A5">
                <w:rPr>
                  <w:color w:val="0070C0"/>
                  <w:rPrChange w:id="1775" w:author="Windows 用户" w:date="2022-01-11T14:57:00Z">
                    <w:rPr/>
                  </w:rPrChange>
                </w:rPr>
                <w:t>)</w:t>
              </w:r>
            </w:ins>
          </w:p>
        </w:tc>
        <w:tc>
          <w:tcPr>
            <w:tcW w:w="566" w:type="dxa"/>
          </w:tcPr>
          <w:p w14:paraId="1A365901" w14:textId="5E5170DD" w:rsidR="00981230" w:rsidRPr="00CC12A5" w:rsidRDefault="00981230" w:rsidP="004E0903">
            <w:pPr>
              <w:ind w:firstLineChars="0" w:firstLine="0"/>
              <w:rPr>
                <w:ins w:id="1776" w:author="Windows 用户" w:date="2022-01-11T09:35:00Z"/>
                <w:color w:val="0070C0"/>
                <w:rPrChange w:id="1777" w:author="Windows 用户" w:date="2022-01-11T14:57:00Z">
                  <w:rPr>
                    <w:ins w:id="1778" w:author="Windows 用户" w:date="2022-01-11T09:35:00Z"/>
                  </w:rPr>
                </w:rPrChange>
              </w:rPr>
            </w:pPr>
            <w:bookmarkStart w:id="1779" w:name="式1"/>
            <w:ins w:id="1780" w:author="Windows 用户" w:date="2022-01-11T09:35:00Z">
              <w:r w:rsidRPr="00CC12A5">
                <w:rPr>
                  <w:color w:val="0070C0"/>
                  <w:rPrChange w:id="1781" w:author="Windows 用户" w:date="2022-01-11T14:57:00Z">
                    <w:rPr/>
                  </w:rPrChange>
                </w:rPr>
                <w:t>(</w:t>
              </w:r>
              <w:r w:rsidRPr="00CC12A5">
                <w:rPr>
                  <w:color w:val="0070C0"/>
                  <w:rPrChange w:id="1782" w:author="Windows 用户" w:date="2022-01-11T14:57:00Z">
                    <w:rPr/>
                  </w:rPrChange>
                </w:rPr>
                <w:fldChar w:fldCharType="begin"/>
              </w:r>
              <w:r w:rsidRPr="00CC12A5">
                <w:rPr>
                  <w:color w:val="0070C0"/>
                  <w:rPrChange w:id="1783" w:author="Windows 用户" w:date="2022-01-11T14:57:00Z">
                    <w:rPr/>
                  </w:rPrChange>
                </w:rPr>
                <w:instrText xml:space="preserve"> SEQ </w:instrText>
              </w:r>
              <w:r w:rsidRPr="00CC12A5">
                <w:rPr>
                  <w:rFonts w:hint="eastAsia"/>
                  <w:color w:val="0070C0"/>
                  <w:rPrChange w:id="1784" w:author="Windows 用户" w:date="2022-01-11T14:57:00Z">
                    <w:rPr>
                      <w:rFonts w:hint="eastAsia"/>
                    </w:rPr>
                  </w:rPrChange>
                </w:rPr>
                <w:instrText>第二章公式</w:instrText>
              </w:r>
              <w:r w:rsidRPr="00CC12A5">
                <w:rPr>
                  <w:color w:val="0070C0"/>
                  <w:rPrChange w:id="1785" w:author="Windows 用户" w:date="2022-01-11T14:57:00Z">
                    <w:rPr/>
                  </w:rPrChange>
                </w:rPr>
                <w:instrText xml:space="preserve"> \* ARABIC </w:instrText>
              </w:r>
              <w:r w:rsidRPr="00CC12A5">
                <w:rPr>
                  <w:color w:val="0070C0"/>
                  <w:rPrChange w:id="1786" w:author="Windows 用户" w:date="2022-01-11T14:57:00Z">
                    <w:rPr/>
                  </w:rPrChange>
                </w:rPr>
                <w:fldChar w:fldCharType="separate"/>
              </w:r>
            </w:ins>
            <w:ins w:id="1787" w:author="Windows 用户" w:date="2022-01-11T09:36:00Z">
              <w:r w:rsidR="00D00A17" w:rsidRPr="00CC12A5">
                <w:rPr>
                  <w:noProof/>
                  <w:color w:val="0070C0"/>
                  <w:rPrChange w:id="1788" w:author="Windows 用户" w:date="2022-01-11T14:57:00Z">
                    <w:rPr>
                      <w:noProof/>
                    </w:rPr>
                  </w:rPrChange>
                </w:rPr>
                <w:t>19</w:t>
              </w:r>
            </w:ins>
            <w:ins w:id="1789" w:author="Windows 用户" w:date="2022-01-11T09:35:00Z">
              <w:r w:rsidRPr="00CC12A5">
                <w:rPr>
                  <w:color w:val="0070C0"/>
                  <w:rPrChange w:id="1790" w:author="Windows 用户" w:date="2022-01-11T14:57:00Z">
                    <w:rPr/>
                  </w:rPrChange>
                </w:rPr>
                <w:fldChar w:fldCharType="end"/>
              </w:r>
              <w:r w:rsidRPr="00CC12A5">
                <w:rPr>
                  <w:color w:val="0070C0"/>
                  <w:rPrChange w:id="1791" w:author="Windows 用户" w:date="2022-01-11T14:57:00Z">
                    <w:rPr/>
                  </w:rPrChange>
                </w:rPr>
                <w:t>)</w:t>
              </w:r>
              <w:bookmarkEnd w:id="1779"/>
            </w:ins>
          </w:p>
        </w:tc>
      </w:tr>
    </w:tbl>
    <w:p w14:paraId="05100E72" w14:textId="39C26799" w:rsidR="00981230" w:rsidRPr="00CC12A5" w:rsidRDefault="00234AB5">
      <w:pPr>
        <w:ind w:firstLine="420"/>
        <w:rPr>
          <w:ins w:id="1792" w:author="Windows 用户" w:date="2022-01-11T09:39:00Z"/>
          <w:color w:val="0070C0"/>
          <w:rPrChange w:id="1793" w:author="Windows 用户" w:date="2022-01-11T14:57:00Z">
            <w:rPr>
              <w:ins w:id="1794" w:author="Windows 用户" w:date="2022-01-11T09:39:00Z"/>
            </w:rPr>
          </w:rPrChange>
        </w:rPr>
        <w:pPrChange w:id="1795" w:author="Windows 用户" w:date="2022-01-11T09:34:00Z">
          <w:pPr>
            <w:ind w:firstLineChars="0" w:firstLine="0"/>
          </w:pPr>
        </w:pPrChange>
      </w:pPr>
      <w:ins w:id="1796" w:author="Windows 用户" w:date="2022-01-11T09:39:00Z">
        <w:r w:rsidRPr="00CC12A5">
          <w:rPr>
            <w:color w:val="0070C0"/>
            <w:rPrChange w:id="1797" w:author="Windows 用户" w:date="2022-01-11T14:57:00Z">
              <w:rPr/>
            </w:rPrChange>
          </w:rPr>
          <w:t>In each iteration of the algorithm, the Lagrangian coefficients need to be updated as follows:</w:t>
        </w:r>
      </w:ins>
    </w:p>
    <w:p w14:paraId="720D2262" w14:textId="6D5B71DB" w:rsidR="001679B2" w:rsidRPr="00CC12A5" w:rsidRDefault="001679B2">
      <w:pPr>
        <w:pStyle w:val="ad"/>
        <w:numPr>
          <w:ilvl w:val="0"/>
          <w:numId w:val="10"/>
        </w:numPr>
        <w:ind w:firstLineChars="0"/>
        <w:rPr>
          <w:ins w:id="1798" w:author="Windows 用户" w:date="2022-01-11T09:41:00Z"/>
          <w:color w:val="0070C0"/>
          <w:rPrChange w:id="1799" w:author="Windows 用户" w:date="2022-01-11T14:57:00Z">
            <w:rPr>
              <w:ins w:id="1800" w:author="Windows 用户" w:date="2022-01-11T09:41:00Z"/>
              <w:iCs/>
              <w:color w:val="000000" w:themeColor="text1"/>
              <w:kern w:val="24"/>
            </w:rPr>
          </w:rPrChange>
        </w:rPr>
        <w:pPrChange w:id="1801" w:author="Windows 用户" w:date="2022-01-11T09:41:00Z">
          <w:pPr>
            <w:ind w:firstLineChars="0" w:firstLine="0"/>
          </w:pPr>
        </w:pPrChange>
      </w:pPr>
      <w:ins w:id="1802" w:author="Windows 用户" w:date="2022-01-11T09:40:00Z">
        <w:r w:rsidRPr="00CC12A5">
          <w:rPr>
            <w:color w:val="0070C0"/>
            <w:rPrChange w:id="1803" w:author="Windows 用户" w:date="2022-01-11T14:57:00Z">
              <w:rPr/>
            </w:rPrChange>
          </w:rPr>
          <w:t xml:space="preserve">The subgradient values ​​for each relaxed constraint related to resource </w:t>
        </w:r>
      </w:ins>
      <m:oMath>
        <m:r>
          <w:ins w:id="1804" w:author="Windows 用户" w:date="2022-01-11T10:01:00Z">
            <w:rPr>
              <w:rFonts w:ascii="Cambria Math" w:hAnsi="Cambria Math"/>
              <w:color w:val="0070C0"/>
              <w:rPrChange w:id="1805" w:author="Windows 用户" w:date="2022-01-11T14:57:00Z">
                <w:rPr>
                  <w:rFonts w:ascii="Cambria Math" w:hAnsi="Cambria Math"/>
                </w:rPr>
              </w:rPrChange>
            </w:rPr>
            <m:t>k</m:t>
          </w:ins>
        </m:r>
      </m:oMath>
      <w:ins w:id="1806" w:author="Windows 用户" w:date="2022-01-11T09:40:00Z">
        <w:r w:rsidRPr="00CC12A5">
          <w:rPr>
            <w:color w:val="0070C0"/>
            <w:rPrChange w:id="1807" w:author="Windows 用户" w:date="2022-01-11T14:57:00Z">
              <w:rPr/>
            </w:rPrChange>
          </w:rPr>
          <w:t xml:space="preserve"> and time period</w:t>
        </w:r>
      </w:ins>
      <w:ins w:id="1808" w:author="Windows 用户" w:date="2022-01-11T10:01:00Z">
        <w:r w:rsidR="00AC5D65" w:rsidRPr="00CC12A5">
          <w:rPr>
            <w:color w:val="0070C0"/>
            <w:rPrChange w:id="1809" w:author="Windows 用户" w:date="2022-01-11T14:57:00Z">
              <w:rPr/>
            </w:rPrChange>
          </w:rPr>
          <w:t xml:space="preserve"> </w:t>
        </w:r>
        <m:oMath>
          <m:r>
            <w:rPr>
              <w:rFonts w:ascii="Cambria Math" w:hAnsi="Cambria Math"/>
              <w:color w:val="0070C0"/>
              <w:rPrChange w:id="1810" w:author="Windows 用户" w:date="2022-01-11T14:57:00Z">
                <w:rPr>
                  <w:rFonts w:ascii="Cambria Math" w:hAnsi="Cambria Math"/>
                </w:rPr>
              </w:rPrChange>
            </w:rPr>
            <m:t>t</m:t>
          </m:r>
        </m:oMath>
      </w:ins>
      <w:ins w:id="1811" w:author="Windows 用户" w:date="2022-01-11T09:42:00Z">
        <w:r w:rsidRPr="00CC12A5">
          <w:rPr>
            <w:color w:val="0070C0"/>
            <w:rPrChange w:id="1812" w:author="Windows 用户" w:date="2022-01-11T14:57:00Z">
              <w:rPr/>
            </w:rPrChange>
          </w:rPr>
          <w:t xml:space="preserve"> is determined as</w:t>
        </w:r>
      </w:ins>
      <m:oMath>
        <m:r>
          <w:ins w:id="1813" w:author="Windows 用户" w:date="2022-01-11T09:41:00Z">
            <w:rPr>
              <w:rFonts w:ascii="Cambria Math" w:eastAsiaTheme="minorEastAsia" w:hAnsi="Cambria Math"/>
              <w:color w:val="0070C0"/>
              <w:kern w:val="24"/>
              <w:rPrChange w:id="1814" w:author="Windows 用户" w:date="2022-01-11T14:57:00Z">
                <w:rPr/>
              </w:rPrChange>
            </w:rPr>
            <m:t xml:space="preserve"> </m:t>
          </w:ins>
        </m:r>
        <m:sSub>
          <m:sSubPr>
            <m:ctrlPr>
              <w:ins w:id="1815" w:author="Windows 用户" w:date="2022-01-11T09:41:00Z">
                <w:rPr>
                  <w:rFonts w:ascii="Cambria Math" w:eastAsiaTheme="minorEastAsia" w:hAnsi="Cambria Math"/>
                  <w:i/>
                  <w:iCs/>
                  <w:color w:val="0070C0"/>
                  <w:kern w:val="24"/>
                </w:rPr>
              </w:ins>
            </m:ctrlPr>
          </m:sSubPr>
          <m:e>
            <m:r>
              <w:ins w:id="1816" w:author="Windows 用户" w:date="2022-01-11T09:41:00Z">
                <w:rPr>
                  <w:rFonts w:ascii="Cambria Math" w:eastAsiaTheme="minorEastAsia" w:hAnsi="Cambria Math"/>
                  <w:color w:val="0070C0"/>
                  <w:kern w:val="24"/>
                  <w:rPrChange w:id="1817" w:author="Windows 用户" w:date="2022-01-11T14:57:00Z">
                    <w:rPr/>
                  </w:rPrChange>
                </w:rPr>
                <m:t>SG</m:t>
              </w:ins>
            </m:r>
          </m:e>
          <m:sub>
            <m:r>
              <w:ins w:id="1818" w:author="Windows 用户" w:date="2022-01-11T09:41:00Z">
                <w:rPr>
                  <w:rFonts w:ascii="Cambria Math" w:eastAsiaTheme="minorEastAsia" w:hAnsi="Cambria Math"/>
                  <w:color w:val="0070C0"/>
                  <w:kern w:val="24"/>
                  <w:rPrChange w:id="1819" w:author="Windows 用户" w:date="2022-01-11T14:57:00Z">
                    <w:rPr/>
                  </w:rPrChange>
                </w:rPr>
                <m:t>kt</m:t>
              </w:ins>
            </m:r>
          </m:sub>
        </m:sSub>
        <m:r>
          <w:ins w:id="1820" w:author="Windows 用户" w:date="2022-01-11T09:41:00Z">
            <w:rPr>
              <w:rFonts w:ascii="Cambria Math" w:eastAsiaTheme="minorEastAsia" w:hAnsi="Cambria Math"/>
              <w:color w:val="0070C0"/>
              <w:kern w:val="24"/>
              <w:rPrChange w:id="1821" w:author="Windows 用户" w:date="2022-01-11T14:57:00Z">
                <w:rPr/>
              </w:rPrChange>
            </w:rPr>
            <m:t>=</m:t>
          </w:ins>
        </m:r>
        <m:nary>
          <m:naryPr>
            <m:chr m:val="∑"/>
            <m:limLoc m:val="subSup"/>
            <m:supHide m:val="1"/>
            <m:ctrlPr>
              <w:ins w:id="1822" w:author="Windows 用户" w:date="2022-01-11T09:41:00Z">
                <w:rPr>
                  <w:rFonts w:ascii="Cambria Math" w:eastAsiaTheme="minorEastAsia" w:hAnsi="Cambria Math"/>
                  <w:i/>
                  <w:iCs/>
                  <w:color w:val="0070C0"/>
                  <w:kern w:val="24"/>
                </w:rPr>
              </w:ins>
            </m:ctrlPr>
          </m:naryPr>
          <m:sub>
            <m:r>
              <w:ins w:id="1823" w:author="Windows 用户" w:date="2022-01-11T09:41:00Z">
                <w:rPr>
                  <w:rFonts w:ascii="Cambria Math" w:eastAsiaTheme="minorEastAsia" w:hAnsi="Cambria Math"/>
                  <w:color w:val="0070C0"/>
                  <w:kern w:val="24"/>
                  <w:rPrChange w:id="1824" w:author="Windows 用户" w:date="2022-01-11T14:57:00Z">
                    <w:rPr/>
                  </w:rPrChange>
                </w:rPr>
                <m:t>i</m:t>
              </w:ins>
            </m:r>
            <m:r>
              <w:ins w:id="1825" w:author="Windows 用户" w:date="2022-01-11T09:41:00Z">
                <m:rPr>
                  <m:sty m:val="p"/>
                </m:rPr>
                <w:rPr>
                  <w:rFonts w:ascii="Cambria Math" w:eastAsiaTheme="minorEastAsia" w:hAnsi="Cambria Math" w:hint="eastAsia"/>
                  <w:color w:val="0070C0"/>
                  <w:kern w:val="24"/>
                  <w:rPrChange w:id="1826" w:author="Windows 用户" w:date="2022-01-11T14:57:00Z">
                    <w:rPr>
                      <w:rFonts w:hint="eastAsia"/>
                    </w:rPr>
                  </w:rPrChange>
                </w:rPr>
                <m:t>∈</m:t>
              </w:ins>
            </m:r>
            <m:r>
              <w:ins w:id="1827" w:author="Windows 用户" w:date="2022-01-11T09:41:00Z">
                <w:rPr>
                  <w:rFonts w:ascii="Cambria Math" w:eastAsiaTheme="minorEastAsia" w:hAnsi="Cambria Math"/>
                  <w:color w:val="0070C0"/>
                  <w:kern w:val="24"/>
                  <w:rPrChange w:id="1828" w:author="Windows 用户" w:date="2022-01-11T14:57:00Z">
                    <w:rPr/>
                  </w:rPrChange>
                </w:rPr>
                <m:t>N</m:t>
              </w:ins>
            </m:r>
          </m:sub>
          <m:sup/>
          <m:e>
            <m:sSub>
              <m:sSubPr>
                <m:ctrlPr>
                  <w:ins w:id="1829" w:author="Windows 用户" w:date="2022-01-11T09:41:00Z">
                    <w:rPr>
                      <w:rFonts w:ascii="Cambria Math" w:eastAsiaTheme="minorEastAsia" w:hAnsi="Cambria Math"/>
                      <w:i/>
                      <w:iCs/>
                      <w:color w:val="0070C0"/>
                      <w:kern w:val="24"/>
                    </w:rPr>
                  </w:ins>
                </m:ctrlPr>
              </m:sSubPr>
              <m:e>
                <m:r>
                  <w:ins w:id="1830" w:author="Windows 用户" w:date="2022-01-11T09:41:00Z">
                    <w:rPr>
                      <w:rFonts w:ascii="Cambria Math" w:eastAsiaTheme="minorEastAsia" w:hAnsi="Cambria Math"/>
                      <w:color w:val="0070C0"/>
                      <w:kern w:val="24"/>
                      <w:rPrChange w:id="1831" w:author="Windows 用户" w:date="2022-01-11T14:57:00Z">
                        <w:rPr/>
                      </w:rPrChange>
                    </w:rPr>
                    <m:t>r</m:t>
                  </w:ins>
                </m:r>
              </m:e>
              <m:sub>
                <m:r>
                  <w:ins w:id="1832" w:author="Windows 用户" w:date="2022-01-11T09:41:00Z">
                    <w:rPr>
                      <w:rFonts w:ascii="Cambria Math" w:eastAsiaTheme="minorEastAsia" w:hAnsi="Cambria Math"/>
                      <w:color w:val="0070C0"/>
                      <w:kern w:val="24"/>
                      <w:rPrChange w:id="1833" w:author="Windows 用户" w:date="2022-01-11T14:57:00Z">
                        <w:rPr/>
                      </w:rPrChange>
                    </w:rPr>
                    <m:t>ik</m:t>
                  </w:ins>
                </m:r>
              </m:sub>
            </m:sSub>
            <m:nary>
              <m:naryPr>
                <m:chr m:val="∑"/>
                <m:limLoc m:val="subSup"/>
                <m:ctrlPr>
                  <w:ins w:id="1834" w:author="Windows 用户" w:date="2022-01-11T09:41:00Z">
                    <w:rPr>
                      <w:rFonts w:ascii="Cambria Math" w:eastAsiaTheme="minorEastAsia" w:hAnsi="Cambria Math"/>
                      <w:i/>
                      <w:iCs/>
                      <w:color w:val="0070C0"/>
                      <w:kern w:val="24"/>
                    </w:rPr>
                  </w:ins>
                </m:ctrlPr>
              </m:naryPr>
              <m:sub>
                <m:r>
                  <w:ins w:id="1835" w:author="Windows 用户" w:date="2022-01-11T09:41:00Z">
                    <w:rPr>
                      <w:rFonts w:ascii="Cambria Math" w:eastAsiaTheme="minorEastAsia" w:hAnsi="Cambria Math"/>
                      <w:color w:val="0070C0"/>
                      <w:kern w:val="24"/>
                      <w:rPrChange w:id="1836" w:author="Windows 用户" w:date="2022-01-11T14:57:00Z">
                        <w:rPr/>
                      </w:rPrChange>
                    </w:rPr>
                    <m:t>τ=</m:t>
                  </w:ins>
                </m:r>
                <m:func>
                  <m:funcPr>
                    <m:ctrlPr>
                      <w:ins w:id="1837" w:author="Windows 用户" w:date="2022-01-11T09:41:00Z">
                        <w:rPr>
                          <w:rFonts w:ascii="Cambria Math" w:eastAsiaTheme="minorEastAsia" w:hAnsi="Cambria Math"/>
                          <w:i/>
                          <w:iCs/>
                          <w:color w:val="0070C0"/>
                          <w:kern w:val="24"/>
                        </w:rPr>
                      </w:ins>
                    </m:ctrlPr>
                  </m:funcPr>
                  <m:fName>
                    <m:r>
                      <w:ins w:id="1838" w:author="Windows 用户" w:date="2022-01-11T09:41:00Z">
                        <m:rPr>
                          <m:sty m:val="p"/>
                        </m:rPr>
                        <w:rPr>
                          <w:rFonts w:ascii="Cambria Math" w:eastAsiaTheme="minorEastAsia" w:hAnsi="Cambria Math"/>
                          <w:color w:val="0070C0"/>
                          <w:kern w:val="24"/>
                          <w:rPrChange w:id="1839" w:author="Windows 用户" w:date="2022-01-11T14:57:00Z">
                            <w:rPr/>
                          </w:rPrChange>
                        </w:rPr>
                        <m:t>max</m:t>
                      </w:ins>
                    </m:r>
                  </m:fName>
                  <m:e>
                    <m:d>
                      <m:dPr>
                        <m:begChr m:val="{"/>
                        <m:endChr m:val="}"/>
                        <m:ctrlPr>
                          <w:ins w:id="1840" w:author="Windows 用户" w:date="2022-01-11T09:41:00Z">
                            <w:rPr>
                              <w:rFonts w:ascii="Cambria Math" w:eastAsiaTheme="minorEastAsia" w:hAnsi="Cambria Math"/>
                              <w:i/>
                              <w:iCs/>
                              <w:color w:val="0070C0"/>
                              <w:kern w:val="24"/>
                            </w:rPr>
                          </w:ins>
                        </m:ctrlPr>
                      </m:dPr>
                      <m:e>
                        <m:sSub>
                          <m:sSubPr>
                            <m:ctrlPr>
                              <w:ins w:id="1841" w:author="Windows 用户" w:date="2022-01-11T09:41:00Z">
                                <w:rPr>
                                  <w:rFonts w:ascii="Cambria Math" w:eastAsiaTheme="minorEastAsia" w:hAnsi="Cambria Math"/>
                                  <w:i/>
                                  <w:iCs/>
                                  <w:color w:val="0070C0"/>
                                  <w:kern w:val="24"/>
                                </w:rPr>
                              </w:ins>
                            </m:ctrlPr>
                          </m:sSubPr>
                          <m:e>
                            <m:r>
                              <w:ins w:id="1842" w:author="Windows 用户" w:date="2022-01-11T09:41:00Z">
                                <w:rPr>
                                  <w:rFonts w:ascii="Cambria Math" w:eastAsiaTheme="minorEastAsia" w:hAnsi="Cambria Math"/>
                                  <w:color w:val="0070C0"/>
                                  <w:kern w:val="24"/>
                                  <w:rPrChange w:id="1843" w:author="Windows 用户" w:date="2022-01-11T14:57:00Z">
                                    <w:rPr/>
                                  </w:rPrChange>
                                </w:rPr>
                                <m:t>es</m:t>
                              </w:ins>
                            </m:r>
                          </m:e>
                          <m:sub>
                            <m:r>
                              <w:ins w:id="1844" w:author="Windows 用户" w:date="2022-01-11T09:41:00Z">
                                <w:rPr>
                                  <w:rFonts w:ascii="Cambria Math" w:eastAsiaTheme="minorEastAsia" w:hAnsi="Cambria Math"/>
                                  <w:color w:val="0070C0"/>
                                  <w:kern w:val="24"/>
                                  <w:rPrChange w:id="1845" w:author="Windows 用户" w:date="2022-01-11T14:57:00Z">
                                    <w:rPr/>
                                  </w:rPrChange>
                                </w:rPr>
                                <m:t>i</m:t>
                              </w:ins>
                            </m:r>
                          </m:sub>
                        </m:sSub>
                        <m:r>
                          <w:ins w:id="1846" w:author="Windows 用户" w:date="2022-01-11T09:41:00Z">
                            <m:rPr>
                              <m:sty m:val="p"/>
                            </m:rPr>
                            <w:rPr>
                              <w:rFonts w:ascii="Cambria Math" w:eastAsiaTheme="minorEastAsia" w:hAnsi="Cambria Math"/>
                              <w:color w:val="0070C0"/>
                              <w:kern w:val="24"/>
                              <w:rPrChange w:id="1847" w:author="Windows 用户" w:date="2022-01-11T14:57:00Z">
                                <w:rPr/>
                              </w:rPrChange>
                            </w:rPr>
                            <m:t>,</m:t>
                          </w:ins>
                        </m:r>
                        <m:r>
                          <w:ins w:id="1848" w:author="Windows 用户" w:date="2022-01-11T09:41:00Z">
                            <w:rPr>
                              <w:rFonts w:ascii="Cambria Math" w:eastAsiaTheme="minorEastAsia" w:hAnsi="Cambria Math"/>
                              <w:color w:val="0070C0"/>
                              <w:kern w:val="24"/>
                              <w:rPrChange w:id="1849" w:author="Windows 用户" w:date="2022-01-11T14:57:00Z">
                                <w:rPr/>
                              </w:rPrChange>
                            </w:rPr>
                            <m:t>t-</m:t>
                          </w:ins>
                        </m:r>
                        <m:sSub>
                          <m:sSubPr>
                            <m:ctrlPr>
                              <w:ins w:id="1850" w:author="Windows 用户" w:date="2022-01-11T09:41:00Z">
                                <w:rPr>
                                  <w:rFonts w:ascii="Cambria Math" w:eastAsiaTheme="minorEastAsia" w:hAnsi="Cambria Math"/>
                                  <w:i/>
                                  <w:iCs/>
                                  <w:color w:val="0070C0"/>
                                  <w:kern w:val="24"/>
                                </w:rPr>
                              </w:ins>
                            </m:ctrlPr>
                          </m:sSubPr>
                          <m:e>
                            <m:r>
                              <w:ins w:id="1851" w:author="Windows 用户" w:date="2022-01-11T09:41:00Z">
                                <w:rPr>
                                  <w:rFonts w:ascii="Cambria Math" w:eastAsiaTheme="minorEastAsia" w:hAnsi="Cambria Math"/>
                                  <w:color w:val="0070C0"/>
                                  <w:kern w:val="24"/>
                                  <w:rPrChange w:id="1852" w:author="Windows 用户" w:date="2022-01-11T14:57:00Z">
                                    <w:rPr/>
                                  </w:rPrChange>
                                </w:rPr>
                                <m:t>d</m:t>
                              </w:ins>
                            </m:r>
                          </m:e>
                          <m:sub>
                            <m:r>
                              <w:ins w:id="1853" w:author="Windows 用户" w:date="2022-01-11T09:41:00Z">
                                <w:rPr>
                                  <w:rFonts w:ascii="Cambria Math" w:eastAsiaTheme="minorEastAsia" w:hAnsi="Cambria Math"/>
                                  <w:color w:val="0070C0"/>
                                  <w:kern w:val="24"/>
                                  <w:rPrChange w:id="1854" w:author="Windows 用户" w:date="2022-01-11T14:57:00Z">
                                    <w:rPr/>
                                  </w:rPrChange>
                                </w:rPr>
                                <m:t>i</m:t>
                              </w:ins>
                            </m:r>
                          </m:sub>
                        </m:sSub>
                        <m:r>
                          <w:ins w:id="1855" w:author="Windows 用户" w:date="2022-01-11T09:41:00Z">
                            <m:rPr>
                              <m:sty m:val="p"/>
                            </m:rPr>
                            <w:rPr>
                              <w:rFonts w:ascii="Cambria Math" w:eastAsiaTheme="minorEastAsia" w:hAnsi="Cambria Math"/>
                              <w:color w:val="0070C0"/>
                              <w:kern w:val="24"/>
                              <w:rPrChange w:id="1856" w:author="Windows 用户" w:date="2022-01-11T14:57:00Z">
                                <w:rPr/>
                              </w:rPrChange>
                            </w:rPr>
                            <m:t>+1</m:t>
                          </w:ins>
                        </m:r>
                      </m:e>
                    </m:d>
                  </m:e>
                </m:func>
              </m:sub>
              <m:sup>
                <m:func>
                  <m:funcPr>
                    <m:ctrlPr>
                      <w:ins w:id="1857" w:author="Windows 用户" w:date="2022-01-11T09:41:00Z">
                        <w:rPr>
                          <w:rFonts w:ascii="Cambria Math" w:eastAsiaTheme="minorEastAsia" w:hAnsi="Cambria Math"/>
                          <w:i/>
                          <w:iCs/>
                          <w:color w:val="0070C0"/>
                          <w:kern w:val="24"/>
                        </w:rPr>
                      </w:ins>
                    </m:ctrlPr>
                  </m:funcPr>
                  <m:fName>
                    <m:r>
                      <w:ins w:id="1858" w:author="Windows 用户" w:date="2022-01-11T09:41:00Z">
                        <m:rPr>
                          <m:sty m:val="p"/>
                        </m:rPr>
                        <w:rPr>
                          <w:rFonts w:ascii="Cambria Math" w:eastAsiaTheme="minorEastAsia" w:hAnsi="Cambria Math"/>
                          <w:color w:val="0070C0"/>
                          <w:kern w:val="24"/>
                          <w:rPrChange w:id="1859" w:author="Windows 用户" w:date="2022-01-11T14:57:00Z">
                            <w:rPr/>
                          </w:rPrChange>
                        </w:rPr>
                        <m:t>min</m:t>
                      </w:ins>
                    </m:r>
                  </m:fName>
                  <m:e>
                    <m:d>
                      <m:dPr>
                        <m:begChr m:val="{"/>
                        <m:endChr m:val="}"/>
                        <m:ctrlPr>
                          <w:ins w:id="1860" w:author="Windows 用户" w:date="2022-01-11T09:41:00Z">
                            <w:rPr>
                              <w:rFonts w:ascii="Cambria Math" w:eastAsiaTheme="minorEastAsia" w:hAnsi="Cambria Math"/>
                              <w:i/>
                              <w:iCs/>
                              <w:color w:val="0070C0"/>
                              <w:kern w:val="24"/>
                            </w:rPr>
                          </w:ins>
                        </m:ctrlPr>
                      </m:dPr>
                      <m:e>
                        <m:r>
                          <w:ins w:id="1861" w:author="Windows 用户" w:date="2022-01-11T09:41:00Z">
                            <w:rPr>
                              <w:rFonts w:ascii="Cambria Math" w:eastAsiaTheme="minorEastAsia" w:hAnsi="Cambria Math"/>
                              <w:color w:val="0070C0"/>
                              <w:kern w:val="24"/>
                              <w:rPrChange w:id="1862" w:author="Windows 用户" w:date="2022-01-11T14:57:00Z">
                                <w:rPr/>
                              </w:rPrChange>
                            </w:rPr>
                            <m:t>t</m:t>
                          </w:ins>
                        </m:r>
                        <m:r>
                          <w:ins w:id="1863" w:author="Windows 用户" w:date="2022-01-11T09:41:00Z">
                            <m:rPr>
                              <m:sty m:val="p"/>
                            </m:rPr>
                            <w:rPr>
                              <w:rFonts w:ascii="Cambria Math" w:eastAsiaTheme="minorEastAsia" w:hAnsi="Cambria Math"/>
                              <w:color w:val="0070C0"/>
                              <w:kern w:val="24"/>
                              <w:rPrChange w:id="1864" w:author="Windows 用户" w:date="2022-01-11T14:57:00Z">
                                <w:rPr/>
                              </w:rPrChange>
                            </w:rPr>
                            <m:t>,</m:t>
                          </w:ins>
                        </m:r>
                        <m:sSub>
                          <m:sSubPr>
                            <m:ctrlPr>
                              <w:ins w:id="1865" w:author="Windows 用户" w:date="2022-01-11T09:41:00Z">
                                <w:rPr>
                                  <w:rFonts w:ascii="Cambria Math" w:eastAsiaTheme="minorEastAsia" w:hAnsi="Cambria Math"/>
                                  <w:i/>
                                  <w:iCs/>
                                  <w:color w:val="0070C0"/>
                                  <w:kern w:val="24"/>
                                </w:rPr>
                              </w:ins>
                            </m:ctrlPr>
                          </m:sSubPr>
                          <m:e>
                            <m:r>
                              <w:ins w:id="1866" w:author="Windows 用户" w:date="2022-01-11T09:41:00Z">
                                <w:rPr>
                                  <w:rFonts w:ascii="Cambria Math" w:eastAsiaTheme="minorEastAsia" w:hAnsi="Cambria Math"/>
                                  <w:color w:val="0070C0"/>
                                  <w:kern w:val="24"/>
                                  <w:rPrChange w:id="1867" w:author="Windows 用户" w:date="2022-01-11T14:57:00Z">
                                    <w:rPr/>
                                  </w:rPrChange>
                                </w:rPr>
                                <m:t>ls</m:t>
                              </w:ins>
                            </m:r>
                          </m:e>
                          <m:sub>
                            <m:r>
                              <w:ins w:id="1868" w:author="Windows 用户" w:date="2022-01-11T09:41:00Z">
                                <w:rPr>
                                  <w:rFonts w:ascii="Cambria Math" w:eastAsiaTheme="minorEastAsia" w:hAnsi="Cambria Math"/>
                                  <w:color w:val="0070C0"/>
                                  <w:kern w:val="24"/>
                                  <w:rPrChange w:id="1869" w:author="Windows 用户" w:date="2022-01-11T14:57:00Z">
                                    <w:rPr/>
                                  </w:rPrChange>
                                </w:rPr>
                                <m:t>i</m:t>
                              </w:ins>
                            </m:r>
                          </m:sub>
                        </m:sSub>
                      </m:e>
                    </m:d>
                  </m:e>
                </m:func>
              </m:sup>
              <m:e>
                <m:sSub>
                  <m:sSubPr>
                    <m:ctrlPr>
                      <w:ins w:id="1870" w:author="Windows 用户" w:date="2022-01-11T09:41:00Z">
                        <w:rPr>
                          <w:rFonts w:ascii="Cambria Math" w:eastAsiaTheme="minorEastAsia" w:hAnsi="Cambria Math"/>
                          <w:i/>
                          <w:iCs/>
                          <w:color w:val="0070C0"/>
                          <w:kern w:val="24"/>
                        </w:rPr>
                      </w:ins>
                    </m:ctrlPr>
                  </m:sSubPr>
                  <m:e>
                    <m:r>
                      <w:ins w:id="1871" w:author="Windows 用户" w:date="2022-01-11T09:41:00Z">
                        <w:rPr>
                          <w:rFonts w:ascii="Cambria Math" w:eastAsiaTheme="minorEastAsia" w:hAnsi="Cambria Math"/>
                          <w:color w:val="0070C0"/>
                          <w:kern w:val="24"/>
                          <w:rPrChange w:id="1872" w:author="Windows 用户" w:date="2022-01-11T14:57:00Z">
                            <w:rPr/>
                          </w:rPrChange>
                        </w:rPr>
                        <m:t>x</m:t>
                      </w:ins>
                    </m:r>
                  </m:e>
                  <m:sub>
                    <m:r>
                      <w:ins w:id="1873" w:author="Windows 用户" w:date="2022-01-11T09:41:00Z">
                        <w:rPr>
                          <w:rFonts w:ascii="Cambria Math" w:eastAsiaTheme="minorEastAsia" w:hAnsi="Cambria Math"/>
                          <w:color w:val="0070C0"/>
                          <w:kern w:val="24"/>
                          <w:rPrChange w:id="1874" w:author="Windows 用户" w:date="2022-01-11T14:57:00Z">
                            <w:rPr/>
                          </w:rPrChange>
                        </w:rPr>
                        <m:t>iτ</m:t>
                      </w:ins>
                    </m:r>
                  </m:sub>
                </m:sSub>
              </m:e>
            </m:nary>
          </m:e>
        </m:nary>
        <m:r>
          <w:ins w:id="1875" w:author="Windows 用户" w:date="2022-01-11T09:41:00Z">
            <w:rPr>
              <w:rFonts w:ascii="Cambria Math" w:eastAsiaTheme="minorEastAsia" w:hAnsi="Cambria Math"/>
              <w:color w:val="0070C0"/>
              <w:kern w:val="24"/>
              <w:rPrChange w:id="1876" w:author="Windows 用户" w:date="2022-01-11T14:57:00Z">
                <w:rPr/>
              </w:rPrChange>
            </w:rPr>
            <m:t>-</m:t>
          </w:ins>
        </m:r>
        <m:nary>
          <m:naryPr>
            <m:chr m:val="∑"/>
            <m:limLoc m:val="subSup"/>
            <m:ctrlPr>
              <w:ins w:id="1877" w:author="Windows 用户" w:date="2022-01-11T09:41:00Z">
                <w:rPr>
                  <w:rFonts w:ascii="Cambria Math" w:eastAsiaTheme="minorEastAsia" w:hAnsi="Cambria Math"/>
                  <w:i/>
                  <w:iCs/>
                  <w:color w:val="0070C0"/>
                  <w:kern w:val="24"/>
                </w:rPr>
              </w:ins>
            </m:ctrlPr>
          </m:naryPr>
          <m:sub>
            <m:r>
              <w:ins w:id="1878" w:author="Windows 用户" w:date="2022-01-11T09:41:00Z">
                <w:rPr>
                  <w:rFonts w:ascii="Cambria Math" w:eastAsiaTheme="minorEastAsia" w:hAnsi="Cambria Math"/>
                  <w:color w:val="0070C0"/>
                  <w:kern w:val="24"/>
                  <w:rPrChange w:id="1879" w:author="Windows 用户" w:date="2022-01-11T14:57:00Z">
                    <w:rPr/>
                  </w:rPrChange>
                </w:rPr>
                <m:t>h=1</m:t>
              </w:ins>
            </m:r>
          </m:sub>
          <m:sup>
            <m:sSub>
              <m:sSubPr>
                <m:ctrlPr>
                  <w:ins w:id="1880" w:author="Windows 用户" w:date="2022-01-11T09:41:00Z">
                    <w:rPr>
                      <w:rFonts w:ascii="Cambria Math" w:eastAsiaTheme="minorEastAsia" w:hAnsi="Cambria Math"/>
                      <w:i/>
                      <w:iCs/>
                      <w:color w:val="0070C0"/>
                      <w:kern w:val="24"/>
                    </w:rPr>
                  </w:ins>
                </m:ctrlPr>
              </m:sSubPr>
              <m:e>
                <m:r>
                  <w:ins w:id="1881" w:author="Windows 用户" w:date="2022-01-11T09:41:00Z">
                    <w:rPr>
                      <w:rFonts w:ascii="Cambria Math" w:eastAsiaTheme="minorEastAsia" w:hAnsi="Cambria Math"/>
                      <w:color w:val="0070C0"/>
                      <w:kern w:val="24"/>
                      <w:rPrChange w:id="1882" w:author="Windows 用户" w:date="2022-01-11T14:57:00Z">
                        <w:rPr/>
                      </w:rPrChange>
                    </w:rPr>
                    <m:t>H</m:t>
                  </w:ins>
                </m:r>
              </m:e>
              <m:sub>
                <m:r>
                  <w:ins w:id="1883" w:author="Windows 用户" w:date="2022-01-11T09:41:00Z">
                    <w:rPr>
                      <w:rFonts w:ascii="Cambria Math" w:eastAsiaTheme="minorEastAsia" w:hAnsi="Cambria Math"/>
                      <w:color w:val="0070C0"/>
                      <w:kern w:val="24"/>
                      <w:rPrChange w:id="1884" w:author="Windows 用户" w:date="2022-01-11T14:57:00Z">
                        <w:rPr/>
                      </w:rPrChange>
                    </w:rPr>
                    <m:t>kt</m:t>
                  </w:ins>
                </m:r>
              </m:sub>
            </m:sSub>
          </m:sup>
          <m:e>
            <m:sSub>
              <m:sSubPr>
                <m:ctrlPr>
                  <w:ins w:id="1885" w:author="Windows 用户" w:date="2022-01-11T09:41:00Z">
                    <w:rPr>
                      <w:rFonts w:ascii="Cambria Math" w:eastAsiaTheme="minorEastAsia" w:hAnsi="Cambria Math"/>
                      <w:i/>
                      <w:iCs/>
                      <w:color w:val="0070C0"/>
                      <w:kern w:val="24"/>
                    </w:rPr>
                  </w:ins>
                </m:ctrlPr>
              </m:sSubPr>
              <m:e>
                <m:r>
                  <w:ins w:id="1886" w:author="Windows 用户" w:date="2022-01-11T09:41:00Z">
                    <w:rPr>
                      <w:rFonts w:ascii="Cambria Math" w:eastAsiaTheme="minorEastAsia" w:hAnsi="Cambria Math"/>
                      <w:color w:val="0070C0"/>
                      <w:kern w:val="24"/>
                      <w:rPrChange w:id="1887" w:author="Windows 用户" w:date="2022-01-11T14:57:00Z">
                        <w:rPr/>
                      </w:rPrChange>
                    </w:rPr>
                    <m:t>y</m:t>
                  </w:ins>
                </m:r>
              </m:e>
              <m:sub>
                <m:r>
                  <w:ins w:id="1888" w:author="Windows 用户" w:date="2022-01-11T09:41:00Z">
                    <w:rPr>
                      <w:rFonts w:ascii="Cambria Math" w:eastAsiaTheme="minorEastAsia" w:hAnsi="Cambria Math"/>
                      <w:color w:val="0070C0"/>
                      <w:kern w:val="24"/>
                      <w:rPrChange w:id="1889" w:author="Windows 用户" w:date="2022-01-11T14:57:00Z">
                        <w:rPr/>
                      </w:rPrChange>
                    </w:rPr>
                    <m:t>kth</m:t>
                  </w:ins>
                </m:r>
              </m:sub>
            </m:sSub>
          </m:e>
        </m:nary>
      </m:oMath>
      <w:ins w:id="1890" w:author="Windows 用户" w:date="2022-01-11T09:47:00Z">
        <w:r w:rsidR="006A4D62" w:rsidRPr="00CC12A5">
          <w:rPr>
            <w:iCs/>
            <w:color w:val="0070C0"/>
            <w:kern w:val="24"/>
            <w:rPrChange w:id="1891" w:author="Windows 用户" w:date="2022-01-11T14:57:00Z">
              <w:rPr>
                <w:iCs/>
                <w:color w:val="000000" w:themeColor="text1"/>
                <w:kern w:val="24"/>
              </w:rPr>
            </w:rPrChange>
          </w:rPr>
          <w:t>.</w:t>
        </w:r>
      </w:ins>
    </w:p>
    <w:p w14:paraId="2A4E0360" w14:textId="21A08292" w:rsidR="001679B2" w:rsidRPr="00CC12A5" w:rsidRDefault="001679B2">
      <w:pPr>
        <w:pStyle w:val="ad"/>
        <w:numPr>
          <w:ilvl w:val="0"/>
          <w:numId w:val="10"/>
        </w:numPr>
        <w:ind w:firstLineChars="0"/>
        <w:rPr>
          <w:ins w:id="1892" w:author="Windows 用户" w:date="2022-01-11T09:47:00Z"/>
          <w:color w:val="0070C0"/>
          <w:rPrChange w:id="1893" w:author="Windows 用户" w:date="2022-01-11T14:57:00Z">
            <w:rPr>
              <w:ins w:id="1894" w:author="Windows 用户" w:date="2022-01-11T09:47:00Z"/>
              <w:iCs/>
              <w:color w:val="000000" w:themeColor="text1"/>
              <w:kern w:val="24"/>
            </w:rPr>
          </w:rPrChange>
        </w:rPr>
        <w:pPrChange w:id="1895" w:author="Windows 用户" w:date="2022-01-11T09:47:00Z">
          <w:pPr>
            <w:ind w:firstLineChars="0" w:firstLine="0"/>
          </w:pPr>
        </w:pPrChange>
      </w:pPr>
      <w:ins w:id="1896" w:author="Windows 用户" w:date="2022-01-11T09:42:00Z">
        <w:r w:rsidRPr="00CC12A5">
          <w:rPr>
            <w:rFonts w:hint="eastAsia"/>
            <w:color w:val="0070C0"/>
            <w:rPrChange w:id="1897" w:author="Windows 用户" w:date="2022-01-11T14:57:00Z">
              <w:rPr>
                <w:rFonts w:ascii="t1-gul-regular" w:hAnsi="t1-gul-regular" w:hint="eastAsia"/>
                <w:color w:val="000000"/>
                <w:sz w:val="17"/>
                <w:szCs w:val="17"/>
              </w:rPr>
            </w:rPrChange>
          </w:rPr>
          <w:t>The scalar step is determined as</w:t>
        </w:r>
        <w:r w:rsidRPr="00CC12A5">
          <w:rPr>
            <w:color w:val="0070C0"/>
            <w:rPrChange w:id="1898" w:author="Windows 用户" w:date="2022-01-11T14:57:00Z">
              <w:rPr/>
            </w:rPrChange>
          </w:rPr>
          <w:t xml:space="preserve"> </w:t>
        </w:r>
      </w:ins>
      <m:oMath>
        <m:r>
          <w:ins w:id="1899" w:author="Windows 用户" w:date="2022-01-11T09:43:00Z">
            <w:rPr>
              <w:rFonts w:ascii="Cambria Math" w:eastAsiaTheme="minorEastAsia" w:hAnsi="Cambria Math"/>
              <w:color w:val="0070C0"/>
              <w:kern w:val="24"/>
              <w:rPrChange w:id="1900" w:author="Windows 用户" w:date="2022-01-11T14:57:00Z">
                <w:rPr>
                  <w:rFonts w:ascii="Cambria Math" w:eastAsiaTheme="minorEastAsia" w:hAnsi="Cambria Math"/>
                  <w:color w:val="000000" w:themeColor="text1"/>
                  <w:kern w:val="24"/>
                </w:rPr>
              </w:rPrChange>
            </w:rPr>
            <m:t>ST=</m:t>
          </w:ins>
        </m:r>
        <m:f>
          <m:fPr>
            <m:ctrlPr>
              <w:ins w:id="1901" w:author="Windows 用户" w:date="2022-01-11T09:43:00Z">
                <w:rPr>
                  <w:rFonts w:ascii="Cambria Math" w:eastAsiaTheme="minorEastAsia" w:hAnsi="Cambria Math"/>
                  <w:i/>
                  <w:iCs/>
                  <w:color w:val="0070C0"/>
                  <w:kern w:val="24"/>
                </w:rPr>
              </w:ins>
            </m:ctrlPr>
          </m:fPr>
          <m:num>
            <m:r>
              <w:ins w:id="1902" w:author="Windows 用户" w:date="2022-01-11T09:43:00Z">
                <w:rPr>
                  <w:rFonts w:ascii="Cambria Math" w:eastAsiaTheme="minorEastAsia" w:hAnsi="Cambria Math"/>
                  <w:color w:val="0070C0"/>
                  <w:kern w:val="24"/>
                  <w:rPrChange w:id="1903" w:author="Windows 用户" w:date="2022-01-11T14:57:00Z">
                    <w:rPr>
                      <w:rFonts w:ascii="Cambria Math" w:eastAsiaTheme="minorEastAsia" w:hAnsi="Cambria Math"/>
                      <w:color w:val="000000" w:themeColor="text1"/>
                      <w:kern w:val="24"/>
                    </w:rPr>
                  </w:rPrChange>
                </w:rPr>
                <m:t>β(</m:t>
              </w:ins>
            </m:r>
            <m:sSub>
              <m:sSubPr>
                <m:ctrlPr>
                  <w:ins w:id="1904" w:author="Windows 用户" w:date="2022-01-11T09:43:00Z">
                    <w:rPr>
                      <w:rFonts w:ascii="Cambria Math" w:eastAsiaTheme="minorEastAsia" w:hAnsi="Cambria Math"/>
                      <w:i/>
                      <w:iCs/>
                      <w:color w:val="0070C0"/>
                      <w:kern w:val="24"/>
                    </w:rPr>
                  </w:ins>
                </m:ctrlPr>
              </m:sSubPr>
              <m:e>
                <m:r>
                  <w:ins w:id="1905" w:author="Windows 用户" w:date="2022-01-11T09:43:00Z">
                    <w:rPr>
                      <w:rFonts w:ascii="Cambria Math" w:eastAsiaTheme="minorEastAsia" w:hAnsi="Cambria Math"/>
                      <w:color w:val="0070C0"/>
                      <w:kern w:val="24"/>
                      <w:rPrChange w:id="1906" w:author="Windows 用户" w:date="2022-01-11T14:57:00Z">
                        <w:rPr>
                          <w:rFonts w:ascii="Cambria Math" w:eastAsiaTheme="minorEastAsia" w:hAnsi="Cambria Math"/>
                          <w:color w:val="000000" w:themeColor="text1"/>
                          <w:kern w:val="24"/>
                        </w:rPr>
                      </w:rPrChange>
                    </w:rPr>
                    <m:t>Z</m:t>
                  </w:ins>
                </m:r>
              </m:e>
              <m:sub>
                <m:r>
                  <w:ins w:id="1907" w:author="Windows 用户" w:date="2022-01-11T09:43:00Z">
                    <w:rPr>
                      <w:rFonts w:ascii="Cambria Math" w:eastAsiaTheme="minorEastAsia" w:hAnsi="Cambria Math"/>
                      <w:color w:val="0070C0"/>
                      <w:kern w:val="24"/>
                      <w:rPrChange w:id="1908" w:author="Windows 用户" w:date="2022-01-11T14:57:00Z">
                        <w:rPr>
                          <w:rFonts w:ascii="Cambria Math" w:eastAsiaTheme="minorEastAsia" w:hAnsi="Cambria Math"/>
                          <w:color w:val="000000" w:themeColor="text1"/>
                          <w:kern w:val="24"/>
                        </w:rPr>
                      </w:rPrChange>
                    </w:rPr>
                    <m:t>UB</m:t>
                  </w:ins>
                </m:r>
              </m:sub>
            </m:sSub>
            <m:r>
              <w:ins w:id="1909" w:author="Windows 用户" w:date="2022-01-11T09:43:00Z">
                <w:rPr>
                  <w:rFonts w:ascii="Cambria Math" w:eastAsiaTheme="minorEastAsia" w:hAnsi="Cambria Math"/>
                  <w:color w:val="0070C0"/>
                  <w:kern w:val="24"/>
                  <w:rPrChange w:id="1910" w:author="Windows 用户" w:date="2022-01-11T14:57:00Z">
                    <w:rPr>
                      <w:rFonts w:ascii="Cambria Math" w:eastAsiaTheme="minorEastAsia" w:hAnsi="Cambria Math"/>
                      <w:color w:val="000000" w:themeColor="text1"/>
                      <w:kern w:val="24"/>
                    </w:rPr>
                  </w:rPrChange>
                </w:rPr>
                <m:t>-</m:t>
              </w:ins>
            </m:r>
            <m:sSubSup>
              <m:sSubSupPr>
                <m:ctrlPr>
                  <w:ins w:id="1911" w:author="Windows 用户" w:date="2022-01-11T09:43:00Z">
                    <w:rPr>
                      <w:rFonts w:ascii="Cambria Math" w:eastAsiaTheme="minorEastAsia" w:hAnsi="Cambria Math"/>
                      <w:i/>
                      <w:iCs/>
                      <w:color w:val="0070C0"/>
                      <w:kern w:val="24"/>
                    </w:rPr>
                  </w:ins>
                </m:ctrlPr>
              </m:sSubSupPr>
              <m:e>
                <m:r>
                  <w:ins w:id="1912" w:author="Windows 用户" w:date="2022-01-11T09:43:00Z">
                    <w:rPr>
                      <w:rFonts w:ascii="Cambria Math" w:eastAsiaTheme="minorEastAsia" w:hAnsi="Cambria Math"/>
                      <w:color w:val="0070C0"/>
                      <w:kern w:val="24"/>
                      <w:rPrChange w:id="1913" w:author="Windows 用户" w:date="2022-01-11T14:57:00Z">
                        <w:rPr>
                          <w:rFonts w:ascii="Cambria Math" w:eastAsiaTheme="minorEastAsia" w:hAnsi="Cambria Math"/>
                          <w:color w:val="000000" w:themeColor="text1"/>
                          <w:kern w:val="24"/>
                        </w:rPr>
                      </w:rPrChange>
                    </w:rPr>
                    <m:t>Z</m:t>
                  </w:ins>
                </m:r>
              </m:e>
              <m:sub>
                <m:r>
                  <w:ins w:id="1914" w:author="Windows 用户" w:date="2022-01-11T09:43:00Z">
                    <w:rPr>
                      <w:rFonts w:ascii="Cambria Math" w:eastAsiaTheme="minorEastAsia" w:hAnsi="Cambria Math"/>
                      <w:color w:val="0070C0"/>
                      <w:kern w:val="24"/>
                      <w:rPrChange w:id="1915" w:author="Windows 用户" w:date="2022-01-11T14:57:00Z">
                        <w:rPr>
                          <w:rFonts w:ascii="Cambria Math" w:eastAsiaTheme="minorEastAsia" w:hAnsi="Cambria Math"/>
                          <w:color w:val="000000" w:themeColor="text1"/>
                          <w:kern w:val="24"/>
                        </w:rPr>
                      </w:rPrChange>
                    </w:rPr>
                    <m:t>LB</m:t>
                  </w:ins>
                </m:r>
              </m:sub>
              <m:sup>
                <m:r>
                  <w:ins w:id="1916" w:author="Windows 用户" w:date="2022-01-11T09:43:00Z">
                    <w:rPr>
                      <w:rFonts w:ascii="Cambria Math" w:eastAsiaTheme="minorEastAsia" w:hAnsi="Cambria Math"/>
                      <w:color w:val="0070C0"/>
                      <w:kern w:val="24"/>
                      <w:rPrChange w:id="1917" w:author="Windows 用户" w:date="2022-01-11T14:57:00Z">
                        <w:rPr>
                          <w:rFonts w:ascii="Cambria Math" w:eastAsiaTheme="minorEastAsia" w:hAnsi="Cambria Math"/>
                          <w:color w:val="000000" w:themeColor="text1"/>
                          <w:kern w:val="24"/>
                        </w:rPr>
                      </w:rPrChange>
                    </w:rPr>
                    <m:t>*</m:t>
                  </w:ins>
                </m:r>
              </m:sup>
            </m:sSubSup>
            <m:r>
              <w:ins w:id="1918" w:author="Windows 用户" w:date="2022-01-11T09:43:00Z">
                <w:rPr>
                  <w:rFonts w:ascii="Cambria Math" w:eastAsiaTheme="minorEastAsia" w:hAnsi="Cambria Math"/>
                  <w:color w:val="0070C0"/>
                  <w:kern w:val="24"/>
                  <w:rPrChange w:id="1919" w:author="Windows 用户" w:date="2022-01-11T14:57:00Z">
                    <w:rPr>
                      <w:rFonts w:ascii="Cambria Math" w:eastAsiaTheme="minorEastAsia" w:hAnsi="Cambria Math"/>
                      <w:color w:val="000000" w:themeColor="text1"/>
                      <w:kern w:val="24"/>
                    </w:rPr>
                  </w:rPrChange>
                </w:rPr>
                <m:t>)</m:t>
              </w:ins>
            </m:r>
          </m:num>
          <m:den>
            <m:nary>
              <m:naryPr>
                <m:chr m:val="∑"/>
                <m:limLoc m:val="subSup"/>
                <m:ctrlPr>
                  <w:ins w:id="1920" w:author="Windows 用户" w:date="2022-01-11T09:43:00Z">
                    <w:rPr>
                      <w:rFonts w:ascii="Cambria Math" w:eastAsiaTheme="minorEastAsia" w:hAnsi="Cambria Math"/>
                      <w:i/>
                      <w:iCs/>
                      <w:color w:val="0070C0"/>
                      <w:kern w:val="24"/>
                    </w:rPr>
                  </w:ins>
                </m:ctrlPr>
              </m:naryPr>
              <m:sub>
                <m:r>
                  <w:ins w:id="1921" w:author="Windows 用户" w:date="2022-01-11T09:43:00Z">
                    <w:rPr>
                      <w:rFonts w:ascii="Cambria Math" w:eastAsiaTheme="minorEastAsia" w:hAnsi="Cambria Math"/>
                      <w:color w:val="0070C0"/>
                      <w:kern w:val="24"/>
                      <w:rPrChange w:id="1922" w:author="Windows 用户" w:date="2022-01-11T14:57:00Z">
                        <w:rPr>
                          <w:rFonts w:ascii="Cambria Math" w:eastAsiaTheme="minorEastAsia" w:hAnsi="Cambria Math"/>
                          <w:color w:val="000000" w:themeColor="text1"/>
                          <w:kern w:val="24"/>
                        </w:rPr>
                      </w:rPrChange>
                    </w:rPr>
                    <m:t>k</m:t>
                  </w:ins>
                </m:r>
                <m:r>
                  <w:ins w:id="1923" w:author="Windows 用户" w:date="2022-01-11T09:43:00Z">
                    <m:rPr>
                      <m:sty m:val="p"/>
                    </m:rPr>
                    <w:rPr>
                      <w:rFonts w:ascii="Cambria Math" w:eastAsiaTheme="minorEastAsia" w:hAnsi="Cambria Math"/>
                      <w:color w:val="0070C0"/>
                      <w:kern w:val="24"/>
                      <w:rPrChange w:id="1924" w:author="Windows 用户" w:date="2022-01-11T14:57:00Z">
                        <w:rPr>
                          <w:rFonts w:ascii="Cambria Math" w:eastAsiaTheme="minorEastAsia" w:hAnsi="Cambria Math"/>
                          <w:color w:val="000000" w:themeColor="text1"/>
                          <w:kern w:val="24"/>
                        </w:rPr>
                      </w:rPrChange>
                    </w:rPr>
                    <m:t>=1</m:t>
                  </w:ins>
                </m:r>
              </m:sub>
              <m:sup>
                <m:r>
                  <w:ins w:id="1925" w:author="Windows 用户" w:date="2022-01-11T09:43:00Z">
                    <w:rPr>
                      <w:rFonts w:ascii="Cambria Math" w:eastAsiaTheme="minorEastAsia" w:hAnsi="Cambria Math"/>
                      <w:color w:val="0070C0"/>
                      <w:kern w:val="24"/>
                      <w:rPrChange w:id="1926" w:author="Windows 用户" w:date="2022-01-11T14:57:00Z">
                        <w:rPr>
                          <w:rFonts w:ascii="Cambria Math" w:eastAsiaTheme="minorEastAsia" w:hAnsi="Cambria Math"/>
                          <w:color w:val="000000" w:themeColor="text1"/>
                          <w:kern w:val="24"/>
                        </w:rPr>
                      </w:rPrChange>
                    </w:rPr>
                    <m:t>K</m:t>
                  </w:ins>
                </m:r>
              </m:sup>
              <m:e>
                <m:nary>
                  <m:naryPr>
                    <m:chr m:val="∑"/>
                    <m:limLoc m:val="undOvr"/>
                    <m:ctrlPr>
                      <w:ins w:id="1927" w:author="Windows 用户" w:date="2022-01-11T09:43:00Z">
                        <w:rPr>
                          <w:rFonts w:ascii="Cambria Math" w:eastAsiaTheme="minorEastAsia" w:hAnsi="Cambria Math"/>
                          <w:i/>
                          <w:iCs/>
                          <w:color w:val="0070C0"/>
                          <w:kern w:val="24"/>
                        </w:rPr>
                      </w:ins>
                    </m:ctrlPr>
                  </m:naryPr>
                  <m:sub>
                    <m:r>
                      <w:ins w:id="1928" w:author="Windows 用户" w:date="2022-01-11T09:43:00Z">
                        <w:rPr>
                          <w:rFonts w:ascii="Cambria Math" w:eastAsiaTheme="minorEastAsia" w:hAnsi="Cambria Math"/>
                          <w:color w:val="0070C0"/>
                          <w:kern w:val="24"/>
                          <w:rPrChange w:id="1929" w:author="Windows 用户" w:date="2022-01-11T14:57:00Z">
                            <w:rPr>
                              <w:rFonts w:ascii="Cambria Math" w:eastAsiaTheme="minorEastAsia" w:hAnsi="Cambria Math"/>
                              <w:color w:val="000000" w:themeColor="text1"/>
                              <w:kern w:val="24"/>
                            </w:rPr>
                          </w:rPrChange>
                        </w:rPr>
                        <m:t>t</m:t>
                      </w:ins>
                    </m:r>
                    <m:r>
                      <w:ins w:id="1930" w:author="Windows 用户" w:date="2022-01-11T09:43:00Z">
                        <m:rPr>
                          <m:sty m:val="p"/>
                        </m:rPr>
                        <w:rPr>
                          <w:rFonts w:ascii="Cambria Math" w:eastAsiaTheme="minorEastAsia" w:hAnsi="Cambria Math"/>
                          <w:color w:val="0070C0"/>
                          <w:kern w:val="24"/>
                          <w:rPrChange w:id="1931" w:author="Windows 用户" w:date="2022-01-11T14:57:00Z">
                            <w:rPr>
                              <w:rFonts w:ascii="Cambria Math" w:eastAsiaTheme="minorEastAsia" w:hAnsi="Cambria Math"/>
                              <w:color w:val="000000" w:themeColor="text1"/>
                              <w:kern w:val="24"/>
                            </w:rPr>
                          </w:rPrChange>
                        </w:rPr>
                        <m:t>=1</m:t>
                      </w:ins>
                    </m:r>
                  </m:sub>
                  <m:sup>
                    <m:acc>
                      <m:accPr>
                        <m:chr m:val="̅"/>
                        <m:ctrlPr>
                          <w:ins w:id="1932" w:author="Windows 用户" w:date="2022-01-11T09:43:00Z">
                            <w:rPr>
                              <w:rFonts w:ascii="Cambria Math" w:eastAsiaTheme="minorEastAsia" w:hAnsi="Cambria Math"/>
                              <w:i/>
                              <w:iCs/>
                              <w:color w:val="0070C0"/>
                              <w:kern w:val="24"/>
                            </w:rPr>
                          </w:ins>
                        </m:ctrlPr>
                      </m:accPr>
                      <m:e>
                        <m:r>
                          <w:ins w:id="1933" w:author="Windows 用户" w:date="2022-01-11T09:43:00Z">
                            <w:rPr>
                              <w:rFonts w:ascii="Cambria Math" w:eastAsiaTheme="minorEastAsia" w:hAnsi="Cambria Math"/>
                              <w:color w:val="0070C0"/>
                              <w:kern w:val="24"/>
                              <w:rPrChange w:id="1934" w:author="Windows 用户" w:date="2022-01-11T14:57:00Z">
                                <w:rPr>
                                  <w:rFonts w:ascii="Cambria Math" w:eastAsiaTheme="minorEastAsia" w:hAnsi="Cambria Math"/>
                                  <w:color w:val="000000" w:themeColor="text1"/>
                                  <w:kern w:val="24"/>
                                </w:rPr>
                              </w:rPrChange>
                            </w:rPr>
                            <m:t>d</m:t>
                          </w:ins>
                        </m:r>
                      </m:e>
                    </m:acc>
                  </m:sup>
                  <m:e>
                    <m:sSup>
                      <m:sSupPr>
                        <m:ctrlPr>
                          <w:ins w:id="1935" w:author="Windows 用户" w:date="2022-01-11T09:43:00Z">
                            <w:rPr>
                              <w:rFonts w:ascii="Cambria Math" w:eastAsiaTheme="minorEastAsia" w:hAnsi="Cambria Math"/>
                              <w:i/>
                              <w:iCs/>
                              <w:color w:val="0070C0"/>
                              <w:kern w:val="24"/>
                            </w:rPr>
                          </w:ins>
                        </m:ctrlPr>
                      </m:sSupPr>
                      <m:e>
                        <m:sSub>
                          <m:sSubPr>
                            <m:ctrlPr>
                              <w:ins w:id="1936" w:author="Windows 用户" w:date="2022-01-11T09:43:00Z">
                                <w:rPr>
                                  <w:rFonts w:ascii="Cambria Math" w:eastAsiaTheme="minorEastAsia" w:hAnsi="Cambria Math"/>
                                  <w:i/>
                                  <w:iCs/>
                                  <w:color w:val="0070C0"/>
                                  <w:kern w:val="24"/>
                                </w:rPr>
                              </w:ins>
                            </m:ctrlPr>
                          </m:sSubPr>
                          <m:e>
                            <m:r>
                              <w:ins w:id="1937" w:author="Windows 用户" w:date="2022-01-11T09:43:00Z">
                                <w:rPr>
                                  <w:rFonts w:ascii="Cambria Math" w:eastAsiaTheme="minorEastAsia" w:hAnsi="Cambria Math"/>
                                  <w:color w:val="0070C0"/>
                                  <w:kern w:val="24"/>
                                  <w:rPrChange w:id="1938" w:author="Windows 用户" w:date="2022-01-11T14:57:00Z">
                                    <w:rPr>
                                      <w:rFonts w:ascii="Cambria Math" w:eastAsiaTheme="minorEastAsia" w:hAnsi="Cambria Math"/>
                                      <w:color w:val="000000" w:themeColor="text1"/>
                                      <w:kern w:val="24"/>
                                    </w:rPr>
                                  </w:rPrChange>
                                </w:rPr>
                                <m:t>SG</m:t>
                              </w:ins>
                            </m:r>
                          </m:e>
                          <m:sub>
                            <m:r>
                              <w:ins w:id="1939" w:author="Windows 用户" w:date="2022-01-11T09:43:00Z">
                                <w:rPr>
                                  <w:rFonts w:ascii="Cambria Math" w:eastAsiaTheme="minorEastAsia" w:hAnsi="Cambria Math"/>
                                  <w:color w:val="0070C0"/>
                                  <w:kern w:val="24"/>
                                  <w:rPrChange w:id="1940" w:author="Windows 用户" w:date="2022-01-11T14:57:00Z">
                                    <w:rPr>
                                      <w:rFonts w:ascii="Cambria Math" w:eastAsiaTheme="minorEastAsia" w:hAnsi="Cambria Math"/>
                                      <w:color w:val="000000" w:themeColor="text1"/>
                                      <w:kern w:val="24"/>
                                    </w:rPr>
                                  </w:rPrChange>
                                </w:rPr>
                                <m:t>kt</m:t>
                              </w:ins>
                            </m:r>
                          </m:sub>
                        </m:sSub>
                      </m:e>
                      <m:sup>
                        <m:r>
                          <w:ins w:id="1941" w:author="Windows 用户" w:date="2022-01-11T09:43:00Z">
                            <w:rPr>
                              <w:rFonts w:ascii="Cambria Math" w:eastAsiaTheme="minorEastAsia" w:hAnsi="Cambria Math"/>
                              <w:color w:val="0070C0"/>
                              <w:kern w:val="24"/>
                              <w:rPrChange w:id="1942" w:author="Windows 用户" w:date="2022-01-11T14:57:00Z">
                                <w:rPr>
                                  <w:rFonts w:ascii="Cambria Math" w:eastAsiaTheme="minorEastAsia" w:hAnsi="Cambria Math"/>
                                  <w:color w:val="000000" w:themeColor="text1"/>
                                  <w:kern w:val="24"/>
                                </w:rPr>
                              </w:rPrChange>
                            </w:rPr>
                            <m:t>2</m:t>
                          </w:ins>
                        </m:r>
                      </m:sup>
                    </m:sSup>
                  </m:e>
                </m:nary>
              </m:e>
            </m:nary>
          </m:den>
        </m:f>
      </m:oMath>
      <w:ins w:id="1943" w:author="Windows 用户" w:date="2022-01-11T09:43:00Z">
        <w:r w:rsidRPr="00CC12A5">
          <w:rPr>
            <w:iCs/>
            <w:color w:val="0070C0"/>
            <w:kern w:val="24"/>
            <w:rPrChange w:id="1944" w:author="Windows 用户" w:date="2022-01-11T14:57:00Z">
              <w:rPr>
                <w:iCs/>
                <w:color w:val="000000" w:themeColor="text1"/>
                <w:kern w:val="24"/>
              </w:rPr>
            </w:rPrChange>
          </w:rPr>
          <w:t xml:space="preserve">, </w:t>
        </w:r>
      </w:ins>
      <m:oMath>
        <m:sSub>
          <m:sSubPr>
            <m:ctrlPr>
              <w:ins w:id="1945" w:author="Windows 用户" w:date="2022-01-11T09:44:00Z">
                <w:rPr>
                  <w:rFonts w:ascii="Cambria Math" w:eastAsiaTheme="minorEastAsia" w:hAnsi="Cambria Math"/>
                  <w:i/>
                  <w:iCs/>
                  <w:color w:val="0070C0"/>
                  <w:kern w:val="24"/>
                </w:rPr>
              </w:ins>
            </m:ctrlPr>
          </m:sSubPr>
          <m:e>
            <m:r>
              <w:ins w:id="1946" w:author="Windows 用户" w:date="2022-01-11T09:44:00Z">
                <w:rPr>
                  <w:rFonts w:ascii="Cambria Math" w:eastAsiaTheme="minorEastAsia" w:hAnsi="Cambria Math"/>
                  <w:color w:val="0070C0"/>
                  <w:kern w:val="24"/>
                  <w:rPrChange w:id="1947" w:author="Windows 用户" w:date="2022-01-11T14:57:00Z">
                    <w:rPr>
                      <w:rFonts w:ascii="Cambria Math" w:eastAsiaTheme="minorEastAsia" w:hAnsi="Cambria Math"/>
                      <w:color w:val="000000" w:themeColor="text1"/>
                      <w:kern w:val="24"/>
                    </w:rPr>
                  </w:rPrChange>
                </w:rPr>
                <m:t>Z</m:t>
              </w:ins>
            </m:r>
          </m:e>
          <m:sub>
            <m:r>
              <w:ins w:id="1948" w:author="Windows 用户" w:date="2022-01-11T09:44:00Z">
                <w:rPr>
                  <w:rFonts w:ascii="Cambria Math" w:eastAsiaTheme="minorEastAsia" w:hAnsi="Cambria Math"/>
                  <w:color w:val="0070C0"/>
                  <w:kern w:val="24"/>
                  <w:rPrChange w:id="1949" w:author="Windows 用户" w:date="2022-01-11T14:57:00Z">
                    <w:rPr>
                      <w:rFonts w:ascii="Cambria Math" w:eastAsiaTheme="minorEastAsia" w:hAnsi="Cambria Math"/>
                      <w:color w:val="000000" w:themeColor="text1"/>
                      <w:kern w:val="24"/>
                    </w:rPr>
                  </w:rPrChange>
                </w:rPr>
                <m:t>UB</m:t>
              </w:ins>
            </m:r>
          </m:sub>
        </m:sSub>
      </m:oMath>
      <w:ins w:id="1950" w:author="Windows 用户" w:date="2022-01-11T09:44:00Z">
        <w:r w:rsidR="00A9033B" w:rsidRPr="00CC12A5">
          <w:rPr>
            <w:iCs/>
            <w:color w:val="0070C0"/>
            <w:kern w:val="24"/>
            <w:rPrChange w:id="1951" w:author="Windows 用户" w:date="2022-01-11T14:57:00Z">
              <w:rPr>
                <w:iCs/>
                <w:color w:val="000000" w:themeColor="text1"/>
                <w:kern w:val="24"/>
              </w:rPr>
            </w:rPrChange>
          </w:rPr>
          <w:t xml:space="preserve"> is the upper bound, and in order </w:t>
        </w:r>
        <w:r w:rsidR="00A9033B" w:rsidRPr="00CC12A5">
          <w:rPr>
            <w:iCs/>
            <w:color w:val="0070C0"/>
            <w:kern w:val="24"/>
            <w:rPrChange w:id="1952" w:author="Windows 用户" w:date="2022-01-11T14:57:00Z">
              <w:rPr>
                <w:iCs/>
                <w:color w:val="000000" w:themeColor="text1"/>
                <w:kern w:val="24"/>
              </w:rPr>
            </w:rPrChange>
          </w:rPr>
          <w:lastRenderedPageBreak/>
          <w:t>to obtain the best result, we take the solution obtained by GA as the upper bound.</w:t>
        </w:r>
      </w:ins>
      <w:ins w:id="1953" w:author="Windows 用户" w:date="2022-01-11T09:45:00Z">
        <w:r w:rsidR="00A9033B" w:rsidRPr="00CC12A5">
          <w:rPr>
            <w:iCs/>
            <w:color w:val="0070C0"/>
            <w:kern w:val="24"/>
            <w:rPrChange w:id="1954" w:author="Windows 用户" w:date="2022-01-11T14:57:00Z">
              <w:rPr>
                <w:iCs/>
                <w:color w:val="000000" w:themeColor="text1"/>
                <w:kern w:val="24"/>
              </w:rPr>
            </w:rPrChange>
          </w:rPr>
          <w:t xml:space="preserve"> </w:t>
        </w:r>
      </w:ins>
      <m:oMath>
        <m:sSubSup>
          <m:sSubSupPr>
            <m:ctrlPr>
              <w:ins w:id="1955" w:author="Windows 用户" w:date="2022-01-11T09:44:00Z">
                <w:rPr>
                  <w:rFonts w:ascii="Cambria Math" w:eastAsiaTheme="minorEastAsia" w:hAnsi="Cambria Math"/>
                  <w:i/>
                  <w:iCs/>
                  <w:color w:val="0070C0"/>
                  <w:kern w:val="24"/>
                </w:rPr>
              </w:ins>
            </m:ctrlPr>
          </m:sSubSupPr>
          <m:e>
            <m:r>
              <w:ins w:id="1956" w:author="Windows 用户" w:date="2022-01-11T09:44:00Z">
                <w:rPr>
                  <w:rFonts w:ascii="Cambria Math" w:eastAsiaTheme="minorEastAsia" w:hAnsi="Cambria Math"/>
                  <w:color w:val="0070C0"/>
                  <w:kern w:val="24"/>
                  <w:rPrChange w:id="1957" w:author="Windows 用户" w:date="2022-01-11T14:57:00Z">
                    <w:rPr>
                      <w:rFonts w:ascii="Cambria Math" w:eastAsiaTheme="minorEastAsia" w:hAnsi="Cambria Math"/>
                      <w:color w:val="000000" w:themeColor="text1"/>
                      <w:kern w:val="24"/>
                    </w:rPr>
                  </w:rPrChange>
                </w:rPr>
                <m:t>Z</m:t>
              </w:ins>
            </m:r>
          </m:e>
          <m:sub>
            <m:r>
              <w:ins w:id="1958" w:author="Windows 用户" w:date="2022-01-11T09:44:00Z">
                <w:rPr>
                  <w:rFonts w:ascii="Cambria Math" w:eastAsiaTheme="minorEastAsia" w:hAnsi="Cambria Math"/>
                  <w:color w:val="0070C0"/>
                  <w:kern w:val="24"/>
                  <w:rPrChange w:id="1959" w:author="Windows 用户" w:date="2022-01-11T14:57:00Z">
                    <w:rPr>
                      <w:rFonts w:ascii="Cambria Math" w:eastAsiaTheme="minorEastAsia" w:hAnsi="Cambria Math"/>
                      <w:color w:val="000000" w:themeColor="text1"/>
                      <w:kern w:val="24"/>
                    </w:rPr>
                  </w:rPrChange>
                </w:rPr>
                <m:t>LB</m:t>
              </w:ins>
            </m:r>
          </m:sub>
          <m:sup>
            <m:r>
              <w:ins w:id="1960" w:author="Windows 用户" w:date="2022-01-11T09:44:00Z">
                <w:rPr>
                  <w:rFonts w:ascii="Cambria Math" w:eastAsiaTheme="minorEastAsia" w:hAnsi="Cambria Math"/>
                  <w:color w:val="0070C0"/>
                  <w:kern w:val="24"/>
                  <w:rPrChange w:id="1961" w:author="Windows 用户" w:date="2022-01-11T14:57:00Z">
                    <w:rPr>
                      <w:rFonts w:ascii="Cambria Math" w:eastAsiaTheme="minorEastAsia" w:hAnsi="Cambria Math"/>
                      <w:color w:val="000000" w:themeColor="text1"/>
                      <w:kern w:val="24"/>
                    </w:rPr>
                  </w:rPrChange>
                </w:rPr>
                <m:t>*</m:t>
              </w:ins>
            </m:r>
          </m:sup>
        </m:sSubSup>
      </m:oMath>
      <w:ins w:id="1962" w:author="Windows 用户" w:date="2022-01-11T09:44:00Z">
        <w:r w:rsidR="00A9033B" w:rsidRPr="00CC12A5">
          <w:rPr>
            <w:iCs/>
            <w:color w:val="0070C0"/>
            <w:kern w:val="24"/>
            <w:rPrChange w:id="1963" w:author="Windows 用户" w:date="2022-01-11T14:57:00Z">
              <w:rPr>
                <w:iCs/>
                <w:color w:val="000000" w:themeColor="text1"/>
                <w:kern w:val="24"/>
              </w:rPr>
            </w:rPrChange>
          </w:rPr>
          <w:t xml:space="preserve"> is the current best lower bound, which is obtained by solving LR(λ) by CPLEX. </w:t>
        </w:r>
      </w:ins>
      <m:oMath>
        <m:r>
          <w:ins w:id="1964" w:author="Windows 用户" w:date="2022-01-11T09:45:00Z">
            <w:rPr>
              <w:rFonts w:ascii="Cambria Math" w:eastAsiaTheme="minorEastAsia" w:hAnsi="Cambria Math"/>
              <w:color w:val="0070C0"/>
              <w:kern w:val="24"/>
              <w:rPrChange w:id="1965" w:author="Windows 用户" w:date="2022-01-11T14:57:00Z">
                <w:rPr>
                  <w:rFonts w:ascii="Cambria Math" w:eastAsiaTheme="minorEastAsia" w:hAnsi="Cambria Math"/>
                  <w:color w:val="000000" w:themeColor="text1"/>
                  <w:kern w:val="24"/>
                </w:rPr>
              </w:rPrChange>
            </w:rPr>
            <m:t>β</m:t>
          </w:ins>
        </m:r>
      </m:oMath>
      <w:ins w:id="1966" w:author="Windows 用户" w:date="2022-01-11T09:44:00Z">
        <w:r w:rsidR="00A9033B" w:rsidRPr="00CC12A5">
          <w:rPr>
            <w:iCs/>
            <w:color w:val="0070C0"/>
            <w:kern w:val="24"/>
            <w:rPrChange w:id="1967" w:author="Windows 用户" w:date="2022-01-11T14:57:00Z">
              <w:rPr>
                <w:iCs/>
                <w:color w:val="000000" w:themeColor="text1"/>
                <w:kern w:val="24"/>
              </w:rPr>
            </w:rPrChange>
          </w:rPr>
          <w:t xml:space="preserve"> is a scaling factor with an initial value of 2, and when </w:t>
        </w:r>
      </w:ins>
      <m:oMath>
        <m:sSubSup>
          <m:sSubSupPr>
            <m:ctrlPr>
              <w:ins w:id="1968" w:author="Windows 用户" w:date="2022-01-11T09:45:00Z">
                <w:rPr>
                  <w:rFonts w:ascii="Cambria Math" w:eastAsiaTheme="minorEastAsia" w:hAnsi="Cambria Math"/>
                  <w:i/>
                  <w:iCs/>
                  <w:color w:val="0070C0"/>
                  <w:kern w:val="24"/>
                </w:rPr>
              </w:ins>
            </m:ctrlPr>
          </m:sSubSupPr>
          <m:e>
            <m:r>
              <w:ins w:id="1969" w:author="Windows 用户" w:date="2022-01-11T09:45:00Z">
                <w:rPr>
                  <w:rFonts w:ascii="Cambria Math" w:eastAsiaTheme="minorEastAsia" w:hAnsi="Cambria Math"/>
                  <w:color w:val="0070C0"/>
                  <w:kern w:val="24"/>
                  <w:rPrChange w:id="1970" w:author="Windows 用户" w:date="2022-01-11T14:57:00Z">
                    <w:rPr>
                      <w:rFonts w:ascii="Cambria Math" w:eastAsiaTheme="minorEastAsia" w:hAnsi="Cambria Math"/>
                      <w:color w:val="000000" w:themeColor="text1"/>
                      <w:kern w:val="24"/>
                    </w:rPr>
                  </w:rPrChange>
                </w:rPr>
                <m:t>Z</m:t>
              </w:ins>
            </m:r>
          </m:e>
          <m:sub>
            <m:r>
              <w:ins w:id="1971" w:author="Windows 用户" w:date="2022-01-11T09:45:00Z">
                <w:rPr>
                  <w:rFonts w:ascii="Cambria Math" w:eastAsiaTheme="minorEastAsia" w:hAnsi="Cambria Math"/>
                  <w:color w:val="0070C0"/>
                  <w:kern w:val="24"/>
                  <w:rPrChange w:id="1972" w:author="Windows 用户" w:date="2022-01-11T14:57:00Z">
                    <w:rPr>
                      <w:rFonts w:ascii="Cambria Math" w:eastAsiaTheme="minorEastAsia" w:hAnsi="Cambria Math"/>
                      <w:color w:val="000000" w:themeColor="text1"/>
                      <w:kern w:val="24"/>
                    </w:rPr>
                  </w:rPrChange>
                </w:rPr>
                <m:t>LB</m:t>
              </w:ins>
            </m:r>
          </m:sub>
          <m:sup>
            <m:r>
              <w:ins w:id="1973" w:author="Windows 用户" w:date="2022-01-11T09:45:00Z">
                <w:rPr>
                  <w:rFonts w:ascii="Cambria Math" w:eastAsiaTheme="minorEastAsia" w:hAnsi="Cambria Math"/>
                  <w:color w:val="0070C0"/>
                  <w:kern w:val="24"/>
                  <w:rPrChange w:id="1974" w:author="Windows 用户" w:date="2022-01-11T14:57:00Z">
                    <w:rPr>
                      <w:rFonts w:ascii="Cambria Math" w:eastAsiaTheme="minorEastAsia" w:hAnsi="Cambria Math"/>
                      <w:color w:val="000000" w:themeColor="text1"/>
                      <w:kern w:val="24"/>
                    </w:rPr>
                  </w:rPrChange>
                </w:rPr>
                <m:t>*</m:t>
              </w:ins>
            </m:r>
          </m:sup>
        </m:sSubSup>
      </m:oMath>
      <w:ins w:id="1975" w:author="Windows 用户" w:date="2022-01-11T09:44:00Z">
        <w:r w:rsidR="00A9033B" w:rsidRPr="00CC12A5">
          <w:rPr>
            <w:iCs/>
            <w:color w:val="0070C0"/>
            <w:kern w:val="24"/>
            <w:rPrChange w:id="1976" w:author="Windows 用户" w:date="2022-01-11T14:57:00Z">
              <w:rPr>
                <w:iCs/>
                <w:color w:val="000000" w:themeColor="text1"/>
                <w:kern w:val="24"/>
              </w:rPr>
            </w:rPrChange>
          </w:rPr>
          <w:t xml:space="preserve"> is not improved in </w:t>
        </w:r>
      </w:ins>
      <m:oMath>
        <m:r>
          <w:ins w:id="1977" w:author="Windows 用户" w:date="2022-01-11T09:45:00Z">
            <w:rPr>
              <w:rFonts w:ascii="Cambria Math" w:hAnsi="Cambria Math"/>
              <w:color w:val="0070C0"/>
              <w:kern w:val="24"/>
              <w:rPrChange w:id="1978" w:author="Windows 用户" w:date="2022-01-11T14:57:00Z">
                <w:rPr>
                  <w:rFonts w:ascii="Cambria Math" w:hAnsi="Cambria Math"/>
                  <w:color w:val="000000" w:themeColor="text1"/>
                  <w:kern w:val="24"/>
                </w:rPr>
              </w:rPrChange>
            </w:rPr>
            <m:t>l=</m:t>
          </w:ins>
        </m:r>
        <m:r>
          <w:ins w:id="1979" w:author="Windows 用户" w:date="2022-01-11T09:46:00Z">
            <w:rPr>
              <w:rFonts w:ascii="Cambria Math" w:hAnsi="Cambria Math"/>
              <w:color w:val="0070C0"/>
              <w:kern w:val="24"/>
              <w:rPrChange w:id="1980" w:author="Windows 用户" w:date="2022-01-11T14:57:00Z">
                <w:rPr>
                  <w:rFonts w:ascii="Cambria Math" w:hAnsi="Cambria Math"/>
                  <w:color w:val="000000" w:themeColor="text1"/>
                  <w:kern w:val="24"/>
                </w:rPr>
              </w:rPrChange>
            </w:rPr>
            <m:t>5</m:t>
          </w:ins>
        </m:r>
      </m:oMath>
      <w:ins w:id="1981" w:author="Windows 用户" w:date="2022-01-11T09:44:00Z">
        <w:r w:rsidR="00A9033B" w:rsidRPr="00CC12A5">
          <w:rPr>
            <w:iCs/>
            <w:color w:val="0070C0"/>
            <w:kern w:val="24"/>
            <w:rPrChange w:id="1982" w:author="Windows 用户" w:date="2022-01-11T14:57:00Z">
              <w:rPr>
                <w:iCs/>
                <w:color w:val="000000" w:themeColor="text1"/>
                <w:kern w:val="24"/>
              </w:rPr>
            </w:rPrChange>
          </w:rPr>
          <w:t xml:space="preserve"> consecutive iterations, </w:t>
        </w:r>
      </w:ins>
      <m:oMath>
        <m:r>
          <w:ins w:id="1983" w:author="Windows 用户" w:date="2022-01-11T09:45:00Z">
            <w:rPr>
              <w:rFonts w:ascii="Cambria Math" w:eastAsiaTheme="minorEastAsia" w:hAnsi="Cambria Math"/>
              <w:color w:val="0070C0"/>
              <w:kern w:val="24"/>
              <w:rPrChange w:id="1984" w:author="Windows 用户" w:date="2022-01-11T14:57:00Z">
                <w:rPr>
                  <w:rFonts w:ascii="Cambria Math" w:eastAsiaTheme="minorEastAsia" w:hAnsi="Cambria Math"/>
                  <w:color w:val="000000" w:themeColor="text1"/>
                  <w:kern w:val="24"/>
                </w:rPr>
              </w:rPrChange>
            </w:rPr>
            <m:t>β</m:t>
          </w:ins>
        </m:r>
      </m:oMath>
      <w:ins w:id="1985" w:author="Windows 用户" w:date="2022-01-11T09:44:00Z">
        <w:r w:rsidR="00A9033B" w:rsidRPr="00CC12A5">
          <w:rPr>
            <w:iCs/>
            <w:color w:val="0070C0"/>
            <w:kern w:val="24"/>
            <w:rPrChange w:id="1986" w:author="Windows 用户" w:date="2022-01-11T14:57:00Z">
              <w:rPr>
                <w:iCs/>
                <w:color w:val="000000" w:themeColor="text1"/>
                <w:kern w:val="24"/>
              </w:rPr>
            </w:rPrChange>
          </w:rPr>
          <w:t xml:space="preserve"> is reduced to half of it.</w:t>
        </w:r>
      </w:ins>
    </w:p>
    <w:p w14:paraId="1782A112" w14:textId="4C47E14A" w:rsidR="006A4D62" w:rsidRPr="00CC12A5" w:rsidRDefault="006A4D62">
      <w:pPr>
        <w:pStyle w:val="ad"/>
        <w:numPr>
          <w:ilvl w:val="0"/>
          <w:numId w:val="10"/>
        </w:numPr>
        <w:ind w:firstLineChars="0"/>
        <w:rPr>
          <w:ins w:id="1987" w:author="Windows 用户" w:date="2022-01-11T09:47:00Z"/>
          <w:color w:val="0070C0"/>
          <w:rPrChange w:id="1988" w:author="Windows 用户" w:date="2022-01-11T14:57:00Z">
            <w:rPr>
              <w:ins w:id="1989" w:author="Windows 用户" w:date="2022-01-11T09:47:00Z"/>
              <w:color w:val="000000" w:themeColor="text1"/>
              <w:kern w:val="24"/>
            </w:rPr>
          </w:rPrChange>
        </w:rPr>
        <w:pPrChange w:id="1990" w:author="Windows 用户" w:date="2022-01-11T09:47:00Z">
          <w:pPr>
            <w:ind w:firstLineChars="0" w:firstLine="0"/>
          </w:pPr>
        </w:pPrChange>
      </w:pPr>
      <w:ins w:id="1991" w:author="Windows 用户" w:date="2022-01-11T09:47:00Z">
        <w:r w:rsidRPr="00CC12A5">
          <w:rPr>
            <w:iCs/>
            <w:color w:val="0070C0"/>
            <w:kern w:val="24"/>
            <w:rPrChange w:id="1992" w:author="Windows 用户" w:date="2022-01-11T14:57:00Z">
              <w:rPr>
                <w:iCs/>
                <w:color w:val="000000" w:themeColor="text1"/>
                <w:kern w:val="24"/>
              </w:rPr>
            </w:rPrChange>
          </w:rPr>
          <w:t>The Lagrange coefficient is determined as</w:t>
        </w:r>
      </w:ins>
      <w:ins w:id="1993" w:author="Windows 用户" w:date="2022-01-11T10:22:00Z">
        <w:r w:rsidR="00F46634" w:rsidRPr="00CC12A5">
          <w:rPr>
            <w:iCs/>
            <w:color w:val="0070C0"/>
            <w:kern w:val="24"/>
            <w:rPrChange w:id="1994" w:author="Windows 用户" w:date="2022-01-11T14:57:00Z">
              <w:rPr>
                <w:iCs/>
                <w:color w:val="000000" w:themeColor="text1"/>
                <w:kern w:val="24"/>
              </w:rPr>
            </w:rPrChange>
          </w:rPr>
          <w:t xml:space="preserve"> </w:t>
        </w:r>
      </w:ins>
      <m:oMath>
        <m:sSub>
          <m:sSubPr>
            <m:ctrlPr>
              <w:ins w:id="1995" w:author="Windows 用户" w:date="2022-01-11T09:47:00Z">
                <w:rPr>
                  <w:rFonts w:ascii="Cambria Math" w:eastAsiaTheme="minorEastAsia" w:hAnsi="Cambria Math"/>
                  <w:i/>
                  <w:iCs/>
                  <w:color w:val="0070C0"/>
                  <w:kern w:val="24"/>
                </w:rPr>
              </w:ins>
            </m:ctrlPr>
          </m:sSubPr>
          <m:e>
            <m:r>
              <w:ins w:id="1996" w:author="Windows 用户" w:date="2022-01-11T09:47:00Z">
                <w:rPr>
                  <w:rFonts w:ascii="Cambria Math" w:eastAsiaTheme="minorEastAsia" w:hAnsi="Cambria Math"/>
                  <w:color w:val="0070C0"/>
                  <w:kern w:val="24"/>
                  <w:rPrChange w:id="1997" w:author="Windows 用户" w:date="2022-01-11T14:57:00Z">
                    <w:rPr>
                      <w:rFonts w:ascii="Cambria Math" w:eastAsiaTheme="minorEastAsia" w:hAnsi="Cambria Math"/>
                      <w:color w:val="000000" w:themeColor="text1"/>
                      <w:kern w:val="24"/>
                    </w:rPr>
                  </w:rPrChange>
                </w:rPr>
                <m:t>λ</m:t>
              </w:ins>
            </m:r>
          </m:e>
          <m:sub>
            <m:r>
              <w:ins w:id="1998" w:author="Windows 用户" w:date="2022-01-11T09:47:00Z">
                <w:rPr>
                  <w:rFonts w:ascii="Cambria Math" w:eastAsiaTheme="minorEastAsia" w:hAnsi="Cambria Math"/>
                  <w:color w:val="0070C0"/>
                  <w:kern w:val="24"/>
                  <w:rPrChange w:id="1999" w:author="Windows 用户" w:date="2022-01-11T14:57:00Z">
                    <w:rPr>
                      <w:rFonts w:ascii="Cambria Math" w:eastAsiaTheme="minorEastAsia" w:hAnsi="Cambria Math"/>
                      <w:color w:val="000000" w:themeColor="text1"/>
                      <w:kern w:val="24"/>
                    </w:rPr>
                  </w:rPrChange>
                </w:rPr>
                <m:t>kt</m:t>
              </w:ins>
            </m:r>
          </m:sub>
        </m:sSub>
        <m:r>
          <w:ins w:id="2000" w:author="Windows 用户" w:date="2022-01-11T09:47:00Z">
            <w:rPr>
              <w:rFonts w:ascii="Cambria Math" w:eastAsiaTheme="minorEastAsia" w:hAnsi="Cambria Math"/>
              <w:color w:val="0070C0"/>
              <w:kern w:val="24"/>
              <w:rPrChange w:id="2001" w:author="Windows 用户" w:date="2022-01-11T14:57:00Z">
                <w:rPr>
                  <w:rFonts w:ascii="Cambria Math" w:eastAsiaTheme="minorEastAsia" w:hAnsi="Cambria Math"/>
                  <w:color w:val="000000" w:themeColor="text1"/>
                  <w:kern w:val="24"/>
                </w:rPr>
              </w:rPrChange>
            </w:rPr>
            <m:t>=</m:t>
          </w:ins>
        </m:r>
        <m:r>
          <w:ins w:id="2002" w:author="Windows 用户" w:date="2022-01-11T09:47:00Z">
            <m:rPr>
              <m:sty m:val="p"/>
            </m:rPr>
            <w:rPr>
              <w:rFonts w:ascii="Cambria Math" w:eastAsiaTheme="minorEastAsia" w:hAnsi="Cambria Math"/>
              <w:color w:val="0070C0"/>
              <w:kern w:val="24"/>
              <w:rPrChange w:id="2003" w:author="Windows 用户" w:date="2022-01-11T14:57:00Z">
                <w:rPr>
                  <w:rFonts w:ascii="Cambria Math" w:eastAsiaTheme="minorEastAsia" w:hAnsi="Cambria Math"/>
                  <w:color w:val="000000" w:themeColor="text1"/>
                  <w:kern w:val="24"/>
                </w:rPr>
              </w:rPrChange>
            </w:rPr>
            <m:t>max</m:t>
          </w:ins>
        </m:r>
        <m:r>
          <w:ins w:id="2004" w:author="Windows 用户" w:date="2022-01-11T09:47:00Z">
            <w:rPr>
              <w:rFonts w:ascii="Cambria Math" w:eastAsiaTheme="minorEastAsia" w:hAnsi="Cambria Math"/>
              <w:color w:val="0070C0"/>
              <w:kern w:val="24"/>
              <w:rPrChange w:id="2005" w:author="Windows 用户" w:date="2022-01-11T14:57:00Z">
                <w:rPr>
                  <w:rFonts w:ascii="Cambria Math" w:eastAsiaTheme="minorEastAsia" w:hAnsi="Cambria Math"/>
                  <w:color w:val="000000" w:themeColor="text1"/>
                  <w:kern w:val="24"/>
                </w:rPr>
              </w:rPrChange>
            </w:rPr>
            <m:t>(0, </m:t>
          </w:ins>
        </m:r>
        <m:sSub>
          <m:sSubPr>
            <m:ctrlPr>
              <w:ins w:id="2006" w:author="Windows 用户" w:date="2022-01-11T09:47:00Z">
                <w:rPr>
                  <w:rFonts w:ascii="Cambria Math" w:eastAsiaTheme="minorEastAsia" w:hAnsi="Cambria Math"/>
                  <w:i/>
                  <w:iCs/>
                  <w:color w:val="0070C0"/>
                  <w:kern w:val="24"/>
                </w:rPr>
              </w:ins>
            </m:ctrlPr>
          </m:sSubPr>
          <m:e>
            <m:r>
              <w:ins w:id="2007" w:author="Windows 用户" w:date="2022-01-11T09:47:00Z">
                <w:rPr>
                  <w:rFonts w:ascii="Cambria Math" w:eastAsiaTheme="minorEastAsia" w:hAnsi="Cambria Math"/>
                  <w:color w:val="0070C0"/>
                  <w:kern w:val="24"/>
                  <w:rPrChange w:id="2008" w:author="Windows 用户" w:date="2022-01-11T14:57:00Z">
                    <w:rPr>
                      <w:rFonts w:ascii="Cambria Math" w:eastAsiaTheme="minorEastAsia" w:hAnsi="Cambria Math"/>
                      <w:color w:val="000000" w:themeColor="text1"/>
                      <w:kern w:val="24"/>
                    </w:rPr>
                  </w:rPrChange>
                </w:rPr>
                <m:t>λ</m:t>
              </w:ins>
            </m:r>
          </m:e>
          <m:sub>
            <m:r>
              <w:ins w:id="2009" w:author="Windows 用户" w:date="2022-01-11T09:47:00Z">
                <w:rPr>
                  <w:rFonts w:ascii="Cambria Math" w:eastAsiaTheme="minorEastAsia" w:hAnsi="Cambria Math"/>
                  <w:color w:val="0070C0"/>
                  <w:kern w:val="24"/>
                  <w:rPrChange w:id="2010" w:author="Windows 用户" w:date="2022-01-11T14:57:00Z">
                    <w:rPr>
                      <w:rFonts w:ascii="Cambria Math" w:eastAsiaTheme="minorEastAsia" w:hAnsi="Cambria Math"/>
                      <w:color w:val="000000" w:themeColor="text1"/>
                      <w:kern w:val="24"/>
                    </w:rPr>
                  </w:rPrChange>
                </w:rPr>
                <m:t>kt</m:t>
              </w:ins>
            </m:r>
          </m:sub>
        </m:sSub>
        <m:r>
          <w:ins w:id="2011" w:author="Windows 用户" w:date="2022-01-11T09:47:00Z">
            <w:rPr>
              <w:rFonts w:ascii="Cambria Math" w:eastAsiaTheme="minorEastAsia" w:hAnsi="Cambria Math"/>
              <w:color w:val="0070C0"/>
              <w:kern w:val="24"/>
              <w:rPrChange w:id="2012" w:author="Windows 用户" w:date="2022-01-11T14:57:00Z">
                <w:rPr>
                  <w:rFonts w:ascii="Cambria Math" w:eastAsiaTheme="minorEastAsia" w:hAnsi="Cambria Math"/>
                  <w:color w:val="000000" w:themeColor="text1"/>
                  <w:kern w:val="24"/>
                </w:rPr>
              </w:rPrChange>
            </w:rPr>
            <m:t>+ST∙</m:t>
          </w:ins>
        </m:r>
        <m:sSub>
          <m:sSubPr>
            <m:ctrlPr>
              <w:ins w:id="2013" w:author="Windows 用户" w:date="2022-01-11T09:47:00Z">
                <w:rPr>
                  <w:rFonts w:ascii="Cambria Math" w:eastAsiaTheme="minorEastAsia" w:hAnsi="Cambria Math"/>
                  <w:i/>
                  <w:iCs/>
                  <w:color w:val="0070C0"/>
                  <w:kern w:val="24"/>
                </w:rPr>
              </w:ins>
            </m:ctrlPr>
          </m:sSubPr>
          <m:e>
            <m:r>
              <w:ins w:id="2014" w:author="Windows 用户" w:date="2022-01-11T09:47:00Z">
                <w:rPr>
                  <w:rFonts w:ascii="Cambria Math" w:eastAsiaTheme="minorEastAsia" w:hAnsi="Cambria Math"/>
                  <w:color w:val="0070C0"/>
                  <w:kern w:val="24"/>
                  <w:rPrChange w:id="2015" w:author="Windows 用户" w:date="2022-01-11T14:57:00Z">
                    <w:rPr>
                      <w:rFonts w:ascii="Cambria Math" w:eastAsiaTheme="minorEastAsia" w:hAnsi="Cambria Math"/>
                      <w:color w:val="000000" w:themeColor="text1"/>
                      <w:kern w:val="24"/>
                    </w:rPr>
                  </w:rPrChange>
                </w:rPr>
                <m:t>SG</m:t>
              </w:ins>
            </m:r>
          </m:e>
          <m:sub>
            <m:r>
              <w:ins w:id="2016" w:author="Windows 用户" w:date="2022-01-11T09:47:00Z">
                <w:rPr>
                  <w:rFonts w:ascii="Cambria Math" w:eastAsiaTheme="minorEastAsia" w:hAnsi="Cambria Math"/>
                  <w:color w:val="0070C0"/>
                  <w:kern w:val="24"/>
                  <w:rPrChange w:id="2017" w:author="Windows 用户" w:date="2022-01-11T14:57:00Z">
                    <w:rPr>
                      <w:rFonts w:ascii="Cambria Math" w:eastAsiaTheme="minorEastAsia" w:hAnsi="Cambria Math"/>
                      <w:color w:val="000000" w:themeColor="text1"/>
                      <w:kern w:val="24"/>
                    </w:rPr>
                  </w:rPrChange>
                </w:rPr>
                <m:t>kt</m:t>
              </w:ins>
            </m:r>
          </m:sub>
        </m:sSub>
        <m:r>
          <w:ins w:id="2018" w:author="Windows 用户" w:date="2022-01-11T09:47:00Z">
            <w:rPr>
              <w:rFonts w:ascii="Cambria Math" w:eastAsiaTheme="minorEastAsia" w:hAnsi="Cambria Math"/>
              <w:color w:val="0070C0"/>
              <w:kern w:val="24"/>
              <w:rPrChange w:id="2019" w:author="Windows 用户" w:date="2022-01-11T14:57:00Z">
                <w:rPr>
                  <w:rFonts w:ascii="Cambria Math" w:eastAsiaTheme="minorEastAsia" w:hAnsi="Cambria Math"/>
                  <w:color w:val="000000" w:themeColor="text1"/>
                  <w:kern w:val="24"/>
                </w:rPr>
              </w:rPrChange>
            </w:rPr>
            <m:t>)</m:t>
          </w:ins>
        </m:r>
      </m:oMath>
      <w:ins w:id="2020" w:author="Windows 用户" w:date="2022-01-11T09:47:00Z">
        <w:r w:rsidRPr="00CC12A5">
          <w:rPr>
            <w:color w:val="0070C0"/>
            <w:kern w:val="24"/>
            <w:rPrChange w:id="2021" w:author="Windows 用户" w:date="2022-01-11T14:57:00Z">
              <w:rPr>
                <w:color w:val="000000" w:themeColor="text1"/>
                <w:kern w:val="24"/>
              </w:rPr>
            </w:rPrChange>
          </w:rPr>
          <w:t>.</w:t>
        </w:r>
      </w:ins>
    </w:p>
    <w:p w14:paraId="3AB3F5F2" w14:textId="0F244D3D" w:rsidR="006A4D62" w:rsidRPr="00CC12A5" w:rsidRDefault="006A4D62">
      <w:pPr>
        <w:ind w:left="420" w:firstLineChars="0" w:firstLine="0"/>
        <w:rPr>
          <w:color w:val="0070C0"/>
          <w:rPrChange w:id="2022" w:author="Windows 用户" w:date="2022-01-11T14:57:00Z">
            <w:rPr/>
          </w:rPrChange>
        </w:rPr>
        <w:pPrChange w:id="2023" w:author="Windows 用户" w:date="2022-01-11T09:47:00Z">
          <w:pPr>
            <w:ind w:firstLineChars="0" w:firstLine="0"/>
          </w:pPr>
        </w:pPrChange>
      </w:pPr>
      <w:ins w:id="2024" w:author="Windows 用户" w:date="2022-01-11T09:48:00Z">
        <w:r w:rsidRPr="00CC12A5">
          <w:rPr>
            <w:color w:val="0070C0"/>
            <w:rPrChange w:id="2025" w:author="Windows 用户" w:date="2022-01-11T14:57:00Z">
              <w:rPr/>
            </w:rPrChange>
          </w:rPr>
          <w:t xml:space="preserve">The termination condition of the algorithm is 300 iterations, or </w:t>
        </w:r>
        <m:oMath>
          <m:r>
            <w:rPr>
              <w:rFonts w:ascii="Cambria Math" w:eastAsiaTheme="minorEastAsia" w:hAnsi="Cambria Math"/>
              <w:color w:val="0070C0"/>
              <w:kern w:val="24"/>
              <w:rPrChange w:id="2026" w:author="Windows 用户" w:date="2022-01-11T14:57:00Z">
                <w:rPr>
                  <w:rFonts w:ascii="Cambria Math" w:eastAsiaTheme="minorEastAsia" w:hAnsi="Cambria Math"/>
                  <w:color w:val="000000" w:themeColor="text1"/>
                  <w:kern w:val="24"/>
                </w:rPr>
              </w:rPrChange>
            </w:rPr>
            <m:t>β</m:t>
          </m:r>
          <m:r>
            <m:rPr>
              <m:sty m:val="p"/>
            </m:rPr>
            <w:rPr>
              <w:rFonts w:ascii="Cambria Math" w:hAnsi="Cambria Math"/>
              <w:color w:val="0070C0"/>
              <w:kern w:val="24"/>
              <w:rPrChange w:id="2027" w:author="Windows 用户" w:date="2022-01-11T14:57:00Z">
                <w:rPr>
                  <w:rFonts w:ascii="Cambria Math" w:hAnsi="Cambria Math"/>
                  <w:color w:val="000000" w:themeColor="text1"/>
                  <w:kern w:val="24"/>
                </w:rPr>
              </w:rPrChange>
            </w:rPr>
            <m:t>&lt;0.0001</m:t>
          </m:r>
        </m:oMath>
        <w:r w:rsidRPr="00CC12A5">
          <w:rPr>
            <w:color w:val="0070C0"/>
            <w:kern w:val="24"/>
            <w:rPrChange w:id="2028" w:author="Windows 用户" w:date="2022-01-11T14:57:00Z">
              <w:rPr>
                <w:color w:val="000000" w:themeColor="text1"/>
                <w:kern w:val="24"/>
              </w:rPr>
            </w:rPrChange>
          </w:rPr>
          <w:t>.</w:t>
        </w:r>
      </w:ins>
    </w:p>
    <w:p w14:paraId="67E93BF4" w14:textId="77777777" w:rsidR="007D716A" w:rsidRPr="00A57B74" w:rsidRDefault="007D716A" w:rsidP="001F1E24">
      <w:pPr>
        <w:ind w:firstLine="420"/>
      </w:pPr>
      <w:r w:rsidRPr="00A57B74">
        <w:t>(4) Computational time (CPU). Average computational time in seconds for each instance.</w:t>
      </w:r>
    </w:p>
    <w:p w14:paraId="79ADE47E" w14:textId="77777777" w:rsidR="007D716A" w:rsidRPr="00A57B74" w:rsidRDefault="007D716A" w:rsidP="001F1E24">
      <w:pPr>
        <w:pStyle w:val="2"/>
        <w:spacing w:before="156" w:after="156"/>
      </w:pPr>
      <w:r w:rsidRPr="00A57B74">
        <w:t>Parameter settings for the GA</w:t>
      </w:r>
    </w:p>
    <w:p w14:paraId="1F23A259" w14:textId="77777777"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GA. We use the Taguchi method for the DOE to determine appropriate parameter values ​​for the GA. Since most of the instances in J30 have been solved optimally, we use J30 to conduct the DOE. Our GA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GA is to generate 5000 schedules at most. The deadline for each instance is </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3083A5D0" w:rsidR="007D716A" w:rsidRPr="00A57B74" w:rsidRDefault="007D716A" w:rsidP="001F1E24">
      <w:pPr>
        <w:pStyle w:val="a4"/>
        <w:keepNext/>
      </w:pPr>
      <w:r w:rsidRPr="00A57B74">
        <w:t xml:space="preserve">Table </w:t>
      </w:r>
      <w:fldSimple w:instr=" SEQ Table \* ARABIC ">
        <w:r w:rsidR="00D00A17">
          <w:rPr>
            <w:noProof/>
          </w:rPr>
          <w:t>4</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8C571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8C571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24D81B0B" w:rsidR="007D716A" w:rsidRPr="00A57B74" w:rsidRDefault="007D716A" w:rsidP="001F1E24">
      <w:pPr>
        <w:pStyle w:val="a4"/>
        <w:keepNext/>
      </w:pPr>
      <w:r w:rsidRPr="00A57B74">
        <w:t xml:space="preserve">Table </w:t>
      </w:r>
      <w:fldSimple w:instr=" SEQ Table \* ARABIC ">
        <w:r w:rsidR="00D00A17">
          <w:rPr>
            <w:noProof/>
          </w:rPr>
          <w:t>5</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8C571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8C5715"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lastRenderedPageBreak/>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01A4B750" w:rsidR="007D716A" w:rsidRPr="00A57B74" w:rsidRDefault="007D716A" w:rsidP="001F1E24">
      <w:pPr>
        <w:pStyle w:val="a4"/>
        <w:keepNext/>
      </w:pPr>
      <w:r w:rsidRPr="00A57B74">
        <w:t xml:space="preserve">Table </w:t>
      </w:r>
      <w:fldSimple w:instr=" SEQ Table \* ARABIC ">
        <w:r w:rsidR="00D00A17">
          <w:rPr>
            <w:noProof/>
          </w:rPr>
          <w:t>6</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8C571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8C5715"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7777777" w:rsidR="007D716A" w:rsidRPr="00A57B74" w:rsidRDefault="007D716A" w:rsidP="001F1E24">
      <w:pPr>
        <w:ind w:firstLine="420"/>
      </w:pPr>
      <w:r w:rsidRPr="00A57B74">
        <w:t xml:space="preserve">According to Table 6, we can see that the mutation probability has the greatest impact on the solution results of the GA, the population size is the second-most important factor, and the crossover probability has the least impact. For each parameter, we choose the level with the smallest average ARD, i.e.,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77777777" w:rsidR="007D716A" w:rsidRPr="00A57B74" w:rsidRDefault="007D716A" w:rsidP="001F1E24">
      <w:pPr>
        <w:pStyle w:val="2"/>
        <w:spacing w:before="156" w:after="156"/>
      </w:pPr>
      <w:r w:rsidRPr="00A57B74">
        <w:t>Experimental results</w:t>
      </w:r>
    </w:p>
    <w:p w14:paraId="5960C89A" w14:textId="77777777" w:rsidR="007D716A" w:rsidRPr="00A57B74" w:rsidRDefault="007D716A" w:rsidP="001F1E24">
      <w:pPr>
        <w:ind w:firstLine="420"/>
      </w:pPr>
      <w:r w:rsidRPr="00A57B74">
        <w:t>We use the TSHA and the GA to solve the benchmark dataset. For the GA, three termination conditions are adopted, i.e., generating 1000, 3000, and 5000 schedules at most. This leads to three variants of the GA: GA-1K, GA-3K and GA-5K.</w:t>
      </w:r>
    </w:p>
    <w:p w14:paraId="70FC91CF" w14:textId="77777777" w:rsidR="007D716A" w:rsidRPr="00A57B74" w:rsidRDefault="007D716A" w:rsidP="001F1E24">
      <w:pPr>
        <w:ind w:firstLine="420"/>
      </w:pPr>
      <w:r w:rsidRPr="00A57B74">
        <w:t xml:space="preserve">Table 7 shows the computational 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t xml:space="preserve">. From Table 7, we can find that the solution quality of the GA is acceptable for small and medium-sized </w:t>
      </w:r>
      <w:r w:rsidRPr="00A57B74">
        <w:rPr>
          <w:rFonts w:cs="Times New Roman"/>
        </w:rPr>
        <w:t>instances</w:t>
      </w:r>
      <w:r w:rsidRPr="00A57B74">
        <w:t xml:space="preserve">. In terms of the objective function values, the deviation between the objective values obtained by the GA and the optimal values is between 1.19% and 5.83%. </w:t>
      </w:r>
      <w:r w:rsidRPr="00A57B74">
        <w:rPr>
          <w:rFonts w:cs="Times New Roman"/>
        </w:rPr>
        <w:t>For</w:t>
      </w:r>
      <w:r w:rsidRPr="00A57B74">
        <w:t xml:space="preserve"> the TSHA, this value is between 7.06% and 16.36%, indicating that the GA outperforms the TSHA. For the running speed, the CPU time of the TSHA is significantly shorter than those of the GA and CPLEX. The CPU time of the GA increases with the </w:t>
      </w:r>
      <w:r w:rsidRPr="00A57B74">
        <w:rPr>
          <w:rFonts w:cs="Times New Roman"/>
        </w:rPr>
        <w:t>increase</w:t>
      </w:r>
      <w:r w:rsidRPr="00A57B74">
        <w:t xml:space="preserve"> of the number of schedules and the number of activities. In addition, the GA can obtain higher quality </w:t>
      </w:r>
      <w:r w:rsidRPr="00A57B74">
        <w:lastRenderedPageBreak/>
        <w:t xml:space="preserve">solutions for instances with tight </w:t>
      </w:r>
      <w:r w:rsidRPr="00A57B74">
        <w:rPr>
          <w:rFonts w:hint="eastAsia"/>
        </w:rPr>
        <w:t>pr</w:t>
      </w:r>
      <w:r w:rsidRPr="00A57B74">
        <w:t xml:space="preserve">oject deadlines. </w:t>
      </w:r>
    </w:p>
    <w:p w14:paraId="2472B88C" w14:textId="2E97D212" w:rsidR="007D716A" w:rsidRPr="00A57B74" w:rsidRDefault="007D716A" w:rsidP="001F1E24">
      <w:pPr>
        <w:pStyle w:val="a4"/>
        <w:keepNext/>
      </w:pPr>
      <w:r w:rsidRPr="00A57B74">
        <w:t xml:space="preserve">Table </w:t>
      </w:r>
      <w:fldSimple w:instr=" SEQ Table \* ARABIC ">
        <w:r w:rsidR="00D00A17">
          <w:rPr>
            <w:noProof/>
          </w:rPr>
          <w:t>7</w:t>
        </w:r>
      </w:fldSimple>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0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276"/>
        <w:gridCol w:w="849"/>
        <w:gridCol w:w="994"/>
        <w:gridCol w:w="986"/>
        <w:gridCol w:w="868"/>
        <w:gridCol w:w="302"/>
        <w:gridCol w:w="849"/>
        <w:gridCol w:w="849"/>
        <w:gridCol w:w="849"/>
        <w:gridCol w:w="849"/>
        <w:gridCol w:w="976"/>
      </w:tblGrid>
      <w:tr w:rsidR="007D716A" w:rsidRPr="00A57B74" w14:paraId="6488F3E0" w14:textId="77777777" w:rsidTr="001F1E24">
        <w:trPr>
          <w:trHeight w:val="20"/>
          <w:jc w:val="center"/>
        </w:trPr>
        <w:tc>
          <w:tcPr>
            <w:tcW w:w="342" w:type="pct"/>
            <w:vAlign w:val="center"/>
          </w:tcPr>
          <w:p w14:paraId="601EA08F" w14:textId="77777777" w:rsidR="007D716A" w:rsidRPr="00A57B74" w:rsidRDefault="007D716A" w:rsidP="001F1E24">
            <w:pPr>
              <w:pStyle w:val="af"/>
            </w:pPr>
          </w:p>
        </w:tc>
        <w:tc>
          <w:tcPr>
            <w:tcW w:w="616" w:type="pct"/>
            <w:vAlign w:val="center"/>
          </w:tcPr>
          <w:p w14:paraId="120275A7" w14:textId="77777777" w:rsidR="007D716A" w:rsidRPr="00A57B74" w:rsidRDefault="007D716A" w:rsidP="001F1E24">
            <w:pPr>
              <w:pStyle w:val="af"/>
            </w:pPr>
          </w:p>
        </w:tc>
        <w:tc>
          <w:tcPr>
            <w:tcW w:w="1785" w:type="pct"/>
            <w:gridSpan w:val="4"/>
            <w:tcBorders>
              <w:top w:val="single" w:sz="4" w:space="0" w:color="auto"/>
              <w:bottom w:val="single" w:sz="4" w:space="0" w:color="auto"/>
            </w:tcBorders>
            <w:vAlign w:val="center"/>
          </w:tcPr>
          <w:p w14:paraId="03684A22" w14:textId="77777777" w:rsidR="007D716A" w:rsidRPr="00A57B74" w:rsidRDefault="007D716A" w:rsidP="001F1E24">
            <w:pPr>
              <w:pStyle w:val="af"/>
            </w:pPr>
            <w:r w:rsidRPr="00A57B74">
              <w:t>ARD</w:t>
            </w:r>
          </w:p>
        </w:tc>
        <w:tc>
          <w:tcPr>
            <w:tcW w:w="146" w:type="pct"/>
            <w:vAlign w:val="center"/>
          </w:tcPr>
          <w:p w14:paraId="52F0B23F" w14:textId="77777777" w:rsidR="007D716A" w:rsidRPr="00A57B74" w:rsidRDefault="007D716A" w:rsidP="001F1E24">
            <w:pPr>
              <w:pStyle w:val="af"/>
            </w:pPr>
          </w:p>
        </w:tc>
        <w:tc>
          <w:tcPr>
            <w:tcW w:w="2111" w:type="pct"/>
            <w:gridSpan w:val="5"/>
            <w:tcBorders>
              <w:top w:val="single" w:sz="4" w:space="0" w:color="auto"/>
              <w:bottom w:val="single" w:sz="4" w:space="0" w:color="auto"/>
            </w:tcBorders>
            <w:vAlign w:val="center"/>
          </w:tcPr>
          <w:p w14:paraId="76F3080E" w14:textId="77777777" w:rsidR="007D716A" w:rsidRPr="00A57B74" w:rsidRDefault="007D716A" w:rsidP="001F1E24">
            <w:pPr>
              <w:pStyle w:val="af"/>
            </w:pPr>
            <w:r w:rsidRPr="00A57B74">
              <w:t>CPU (s)</w:t>
            </w:r>
          </w:p>
        </w:tc>
      </w:tr>
      <w:tr w:rsidR="007D716A" w:rsidRPr="00A57B74" w14:paraId="0E30FCF8" w14:textId="77777777" w:rsidTr="001F1E24">
        <w:trPr>
          <w:trHeight w:val="20"/>
          <w:jc w:val="center"/>
        </w:trPr>
        <w:tc>
          <w:tcPr>
            <w:tcW w:w="342" w:type="pct"/>
            <w:tcBorders>
              <w:bottom w:val="single" w:sz="4" w:space="0" w:color="auto"/>
            </w:tcBorders>
            <w:vAlign w:val="center"/>
          </w:tcPr>
          <w:p w14:paraId="7500BCB3" w14:textId="77777777" w:rsidR="007D716A" w:rsidRPr="00A57B74" w:rsidRDefault="007D716A" w:rsidP="001F1E24">
            <w:pPr>
              <w:pStyle w:val="af"/>
            </w:pPr>
            <m:oMathPara>
              <m:oMath>
                <m:r>
                  <w:rPr>
                    <w:rFonts w:ascii="Cambria Math" w:hAnsi="Cambria Math"/>
                  </w:rPr>
                  <m:t>|N|</m:t>
                </m:r>
              </m:oMath>
            </m:oMathPara>
          </w:p>
        </w:tc>
        <w:tc>
          <w:tcPr>
            <w:tcW w:w="616" w:type="pct"/>
            <w:tcBorders>
              <w:bottom w:val="single" w:sz="4" w:space="0" w:color="auto"/>
            </w:tcBorders>
            <w:vAlign w:val="center"/>
          </w:tcPr>
          <w:p w14:paraId="3854278C" w14:textId="77777777" w:rsidR="007D716A" w:rsidRPr="00A57B74" w:rsidRDefault="008C5715" w:rsidP="001F1E24">
            <w:pPr>
              <w:pStyle w:val="af"/>
            </w:pPr>
            <m:oMathPara>
              <m:oMath>
                <m:acc>
                  <m:accPr>
                    <m:chr m:val="̅"/>
                    <m:ctrlPr>
                      <w:rPr>
                        <w:rFonts w:ascii="Cambria Math" w:hAnsi="Cambria Math"/>
                      </w:rPr>
                    </m:ctrlPr>
                  </m:accPr>
                  <m:e>
                    <m:r>
                      <w:rPr>
                        <w:rFonts w:ascii="Cambria Math" w:hAnsi="Cambria Math"/>
                      </w:rPr>
                      <m:t>d</m:t>
                    </m:r>
                  </m:e>
                </m:acc>
              </m:oMath>
            </m:oMathPara>
          </w:p>
        </w:tc>
        <w:tc>
          <w:tcPr>
            <w:tcW w:w="410" w:type="pct"/>
            <w:tcBorders>
              <w:top w:val="single" w:sz="4" w:space="0" w:color="auto"/>
              <w:bottom w:val="single" w:sz="4" w:space="0" w:color="auto"/>
            </w:tcBorders>
            <w:vAlign w:val="center"/>
          </w:tcPr>
          <w:p w14:paraId="0F7DFDE7" w14:textId="77777777" w:rsidR="007D716A" w:rsidRPr="00A57B74" w:rsidRDefault="007D716A" w:rsidP="001F1E24">
            <w:pPr>
              <w:pStyle w:val="af"/>
            </w:pPr>
            <w:r w:rsidRPr="00A57B74">
              <w:rPr>
                <w:iCs/>
              </w:rPr>
              <w:t>GA-1K</w:t>
            </w:r>
          </w:p>
        </w:tc>
        <w:tc>
          <w:tcPr>
            <w:tcW w:w="480" w:type="pct"/>
            <w:tcBorders>
              <w:top w:val="single" w:sz="4" w:space="0" w:color="auto"/>
              <w:bottom w:val="single" w:sz="4" w:space="0" w:color="auto"/>
            </w:tcBorders>
            <w:vAlign w:val="center"/>
          </w:tcPr>
          <w:p w14:paraId="6F824ACD" w14:textId="77777777" w:rsidR="007D716A" w:rsidRPr="00A57B74" w:rsidRDefault="007D716A" w:rsidP="001F1E24">
            <w:pPr>
              <w:pStyle w:val="af"/>
            </w:pPr>
            <w:r w:rsidRPr="00A57B74">
              <w:rPr>
                <w:iCs/>
              </w:rPr>
              <w:t>GA-3K</w:t>
            </w:r>
          </w:p>
        </w:tc>
        <w:tc>
          <w:tcPr>
            <w:tcW w:w="476" w:type="pct"/>
            <w:tcBorders>
              <w:top w:val="single" w:sz="4" w:space="0" w:color="auto"/>
              <w:bottom w:val="single" w:sz="4" w:space="0" w:color="auto"/>
            </w:tcBorders>
            <w:vAlign w:val="center"/>
          </w:tcPr>
          <w:p w14:paraId="747C8A0A" w14:textId="77777777" w:rsidR="007D716A" w:rsidRPr="00A57B74" w:rsidRDefault="007D716A" w:rsidP="001F1E24">
            <w:pPr>
              <w:pStyle w:val="af"/>
            </w:pPr>
            <w:r w:rsidRPr="00A57B74">
              <w:rPr>
                <w:iCs/>
              </w:rPr>
              <w:t>GA-5K</w:t>
            </w:r>
          </w:p>
        </w:tc>
        <w:tc>
          <w:tcPr>
            <w:tcW w:w="419" w:type="pct"/>
            <w:tcBorders>
              <w:top w:val="single" w:sz="4" w:space="0" w:color="auto"/>
              <w:bottom w:val="single" w:sz="4" w:space="0" w:color="auto"/>
            </w:tcBorders>
            <w:vAlign w:val="center"/>
          </w:tcPr>
          <w:p w14:paraId="68C88D4D" w14:textId="77777777" w:rsidR="007D716A" w:rsidRPr="00A57B74" w:rsidRDefault="007D716A" w:rsidP="001F1E24">
            <w:pPr>
              <w:pStyle w:val="af"/>
            </w:pPr>
            <w:r w:rsidRPr="00A57B74">
              <w:t>TSHA</w:t>
            </w:r>
          </w:p>
        </w:tc>
        <w:tc>
          <w:tcPr>
            <w:tcW w:w="146" w:type="pct"/>
            <w:tcBorders>
              <w:bottom w:val="single" w:sz="4" w:space="0" w:color="auto"/>
            </w:tcBorders>
            <w:vAlign w:val="center"/>
          </w:tcPr>
          <w:p w14:paraId="70E1C3EC" w14:textId="77777777" w:rsidR="007D716A" w:rsidRPr="00A57B74" w:rsidRDefault="007D716A" w:rsidP="001F1E24">
            <w:pPr>
              <w:pStyle w:val="af"/>
            </w:pPr>
          </w:p>
        </w:tc>
        <w:tc>
          <w:tcPr>
            <w:tcW w:w="410" w:type="pct"/>
            <w:tcBorders>
              <w:top w:val="single" w:sz="4" w:space="0" w:color="auto"/>
              <w:bottom w:val="single" w:sz="4" w:space="0" w:color="auto"/>
            </w:tcBorders>
            <w:vAlign w:val="center"/>
          </w:tcPr>
          <w:p w14:paraId="202625BA" w14:textId="77777777" w:rsidR="007D716A" w:rsidRPr="00A57B74" w:rsidRDefault="007D716A" w:rsidP="001F1E24">
            <w:pPr>
              <w:pStyle w:val="af"/>
            </w:pPr>
            <w:r w:rsidRPr="00A57B74">
              <w:rPr>
                <w:iCs/>
              </w:rPr>
              <w:t>GA-1K</w:t>
            </w:r>
          </w:p>
        </w:tc>
        <w:tc>
          <w:tcPr>
            <w:tcW w:w="410" w:type="pct"/>
            <w:tcBorders>
              <w:top w:val="single" w:sz="4" w:space="0" w:color="auto"/>
              <w:bottom w:val="single" w:sz="4" w:space="0" w:color="auto"/>
            </w:tcBorders>
            <w:vAlign w:val="center"/>
          </w:tcPr>
          <w:p w14:paraId="7282271C" w14:textId="77777777" w:rsidR="007D716A" w:rsidRPr="00A57B74" w:rsidRDefault="007D716A" w:rsidP="001F1E24">
            <w:pPr>
              <w:pStyle w:val="af"/>
            </w:pPr>
            <w:r w:rsidRPr="00A57B74">
              <w:rPr>
                <w:iCs/>
              </w:rPr>
              <w:t>GA-3K</w:t>
            </w:r>
          </w:p>
        </w:tc>
        <w:tc>
          <w:tcPr>
            <w:tcW w:w="410" w:type="pct"/>
            <w:tcBorders>
              <w:top w:val="single" w:sz="4" w:space="0" w:color="auto"/>
              <w:bottom w:val="single" w:sz="4" w:space="0" w:color="auto"/>
            </w:tcBorders>
            <w:vAlign w:val="center"/>
          </w:tcPr>
          <w:p w14:paraId="06235583" w14:textId="77777777" w:rsidR="007D716A" w:rsidRPr="00A57B74" w:rsidRDefault="007D716A" w:rsidP="001F1E24">
            <w:pPr>
              <w:pStyle w:val="af"/>
            </w:pPr>
            <w:r w:rsidRPr="00A57B74">
              <w:rPr>
                <w:iCs/>
              </w:rPr>
              <w:t>GA-5K</w:t>
            </w:r>
          </w:p>
        </w:tc>
        <w:tc>
          <w:tcPr>
            <w:tcW w:w="410" w:type="pct"/>
            <w:tcBorders>
              <w:top w:val="single" w:sz="4" w:space="0" w:color="auto"/>
              <w:bottom w:val="single" w:sz="4" w:space="0" w:color="auto"/>
            </w:tcBorders>
            <w:vAlign w:val="center"/>
          </w:tcPr>
          <w:p w14:paraId="14942B47" w14:textId="77777777" w:rsidR="007D716A" w:rsidRPr="00A57B74" w:rsidRDefault="007D716A" w:rsidP="001F1E24">
            <w:pPr>
              <w:pStyle w:val="af"/>
            </w:pPr>
            <w:r w:rsidRPr="00A57B74">
              <w:t>TSHA</w:t>
            </w:r>
          </w:p>
        </w:tc>
        <w:tc>
          <w:tcPr>
            <w:tcW w:w="471" w:type="pct"/>
            <w:tcBorders>
              <w:top w:val="single" w:sz="4" w:space="0" w:color="auto"/>
              <w:bottom w:val="single" w:sz="4" w:space="0" w:color="auto"/>
            </w:tcBorders>
            <w:vAlign w:val="center"/>
          </w:tcPr>
          <w:p w14:paraId="134D0E79" w14:textId="77777777" w:rsidR="007D716A" w:rsidRPr="00A57B74" w:rsidRDefault="007D716A" w:rsidP="001F1E24">
            <w:pPr>
              <w:pStyle w:val="af"/>
            </w:pPr>
            <w:r w:rsidRPr="00A57B74">
              <w:t>CPLEX</w:t>
            </w:r>
          </w:p>
        </w:tc>
      </w:tr>
      <w:tr w:rsidR="007D716A" w:rsidRPr="00A57B74" w14:paraId="6BA106ED" w14:textId="77777777" w:rsidTr="001F1E24">
        <w:trPr>
          <w:jc w:val="center"/>
        </w:trPr>
        <w:tc>
          <w:tcPr>
            <w:tcW w:w="342" w:type="pct"/>
            <w:vMerge w:val="restart"/>
            <w:tcBorders>
              <w:top w:val="single" w:sz="4" w:space="0" w:color="auto"/>
            </w:tcBorders>
            <w:vAlign w:val="center"/>
          </w:tcPr>
          <w:p w14:paraId="086574BD" w14:textId="21DCA843" w:rsidR="007D716A" w:rsidRPr="007B0C54" w:rsidRDefault="007D716A">
            <w:pPr>
              <w:pStyle w:val="af"/>
              <w:rPr>
                <w:color w:val="0070C0"/>
                <w:rPrChange w:id="2029" w:author="Windows 用户" w:date="2021-12-17T15:47:00Z">
                  <w:rPr/>
                </w:rPrChange>
              </w:rPr>
            </w:pPr>
            <w:del w:id="2030" w:author="Windows 用户" w:date="2021-12-17T15:46:00Z">
              <w:r w:rsidRPr="007B0C54" w:rsidDel="007B0C54">
                <w:rPr>
                  <w:color w:val="0070C0"/>
                  <w:rPrChange w:id="2031" w:author="Windows 用户" w:date="2021-12-17T15:47:00Z">
                    <w:rPr/>
                  </w:rPrChange>
                </w:rPr>
                <w:delText>30</w:delText>
              </w:r>
            </w:del>
            <w:ins w:id="2032" w:author="Windows 用户" w:date="2021-12-17T15:46:00Z">
              <w:r w:rsidR="007B0C54" w:rsidRPr="007B0C54">
                <w:rPr>
                  <w:color w:val="0070C0"/>
                  <w:rPrChange w:id="2033" w:author="Windows 用户" w:date="2021-12-17T15:47:00Z">
                    <w:rPr/>
                  </w:rPrChange>
                </w:rPr>
                <w:t>32</w:t>
              </w:r>
            </w:ins>
          </w:p>
        </w:tc>
        <w:tc>
          <w:tcPr>
            <w:tcW w:w="616" w:type="pct"/>
            <w:tcBorders>
              <w:top w:val="single" w:sz="4" w:space="0" w:color="auto"/>
            </w:tcBorders>
            <w:vAlign w:val="center"/>
          </w:tcPr>
          <w:p w14:paraId="373C2471"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tcBorders>
              <w:top w:val="single" w:sz="4" w:space="0" w:color="auto"/>
            </w:tcBorders>
            <w:vAlign w:val="center"/>
          </w:tcPr>
          <w:p w14:paraId="194EDC38" w14:textId="77777777" w:rsidR="007D716A" w:rsidRPr="001C4845" w:rsidRDefault="007D716A" w:rsidP="001F1E24">
            <w:pPr>
              <w:pStyle w:val="af"/>
            </w:pPr>
            <w:r w:rsidRPr="001C4845">
              <w:t>1.86%</w:t>
            </w:r>
          </w:p>
        </w:tc>
        <w:tc>
          <w:tcPr>
            <w:tcW w:w="480" w:type="pct"/>
            <w:tcBorders>
              <w:top w:val="single" w:sz="4" w:space="0" w:color="auto"/>
            </w:tcBorders>
            <w:vAlign w:val="center"/>
          </w:tcPr>
          <w:p w14:paraId="016309AB" w14:textId="77777777" w:rsidR="007D716A" w:rsidRPr="001C4845" w:rsidRDefault="007D716A" w:rsidP="001F1E24">
            <w:pPr>
              <w:pStyle w:val="af"/>
            </w:pPr>
            <w:r w:rsidRPr="001C4845">
              <w:t>1.35%</w:t>
            </w:r>
          </w:p>
        </w:tc>
        <w:tc>
          <w:tcPr>
            <w:tcW w:w="476" w:type="pct"/>
            <w:tcBorders>
              <w:top w:val="single" w:sz="4" w:space="0" w:color="auto"/>
            </w:tcBorders>
            <w:vAlign w:val="center"/>
          </w:tcPr>
          <w:p w14:paraId="4F7696DF" w14:textId="77777777" w:rsidR="007D716A" w:rsidRPr="001C4845" w:rsidRDefault="007D716A" w:rsidP="001F1E24">
            <w:pPr>
              <w:pStyle w:val="af"/>
            </w:pPr>
            <w:r w:rsidRPr="001C4845">
              <w:t>1.19%</w:t>
            </w:r>
          </w:p>
        </w:tc>
        <w:tc>
          <w:tcPr>
            <w:tcW w:w="419" w:type="pct"/>
            <w:tcBorders>
              <w:top w:val="single" w:sz="4" w:space="0" w:color="auto"/>
            </w:tcBorders>
            <w:vAlign w:val="center"/>
          </w:tcPr>
          <w:p w14:paraId="1386DA3C" w14:textId="77777777" w:rsidR="007D716A" w:rsidRPr="001C4845" w:rsidRDefault="007D716A" w:rsidP="001F1E24">
            <w:pPr>
              <w:pStyle w:val="af"/>
            </w:pPr>
            <w:r w:rsidRPr="001C4845">
              <w:t>8.85%</w:t>
            </w:r>
          </w:p>
        </w:tc>
        <w:tc>
          <w:tcPr>
            <w:tcW w:w="146" w:type="pct"/>
            <w:tcBorders>
              <w:top w:val="single" w:sz="4" w:space="0" w:color="auto"/>
            </w:tcBorders>
            <w:vAlign w:val="center"/>
          </w:tcPr>
          <w:p w14:paraId="376ED9FB" w14:textId="77777777" w:rsidR="007D716A" w:rsidRPr="001C4845" w:rsidRDefault="007D716A" w:rsidP="001F1E24">
            <w:pPr>
              <w:pStyle w:val="af"/>
            </w:pPr>
          </w:p>
        </w:tc>
        <w:tc>
          <w:tcPr>
            <w:tcW w:w="410" w:type="pct"/>
            <w:tcBorders>
              <w:top w:val="single" w:sz="4" w:space="0" w:color="auto"/>
            </w:tcBorders>
            <w:vAlign w:val="center"/>
          </w:tcPr>
          <w:p w14:paraId="32AD5624" w14:textId="77777777" w:rsidR="007D716A" w:rsidRPr="001C4845" w:rsidRDefault="007D716A" w:rsidP="001F1E24">
            <w:pPr>
              <w:pStyle w:val="af"/>
            </w:pPr>
            <w:r w:rsidRPr="001C4845">
              <w:t xml:space="preserve">1.02 </w:t>
            </w:r>
          </w:p>
        </w:tc>
        <w:tc>
          <w:tcPr>
            <w:tcW w:w="410" w:type="pct"/>
            <w:tcBorders>
              <w:top w:val="single" w:sz="4" w:space="0" w:color="auto"/>
            </w:tcBorders>
            <w:vAlign w:val="center"/>
          </w:tcPr>
          <w:p w14:paraId="3ECE6265" w14:textId="77777777" w:rsidR="007D716A" w:rsidRPr="001C4845" w:rsidRDefault="007D716A" w:rsidP="001F1E24">
            <w:pPr>
              <w:pStyle w:val="af"/>
            </w:pPr>
            <w:r w:rsidRPr="001C4845">
              <w:t xml:space="preserve">3.16 </w:t>
            </w:r>
          </w:p>
        </w:tc>
        <w:tc>
          <w:tcPr>
            <w:tcW w:w="410" w:type="pct"/>
            <w:tcBorders>
              <w:top w:val="single" w:sz="4" w:space="0" w:color="auto"/>
            </w:tcBorders>
            <w:vAlign w:val="center"/>
          </w:tcPr>
          <w:p w14:paraId="0EA182D4" w14:textId="77777777" w:rsidR="007D716A" w:rsidRPr="001C4845" w:rsidRDefault="007D716A" w:rsidP="001F1E24">
            <w:pPr>
              <w:pStyle w:val="af"/>
            </w:pPr>
            <w:r w:rsidRPr="001C4845">
              <w:t xml:space="preserve">5.31 </w:t>
            </w:r>
          </w:p>
        </w:tc>
        <w:tc>
          <w:tcPr>
            <w:tcW w:w="410" w:type="pct"/>
            <w:tcBorders>
              <w:top w:val="single" w:sz="4" w:space="0" w:color="auto"/>
            </w:tcBorders>
            <w:vAlign w:val="center"/>
          </w:tcPr>
          <w:p w14:paraId="6524B317" w14:textId="77777777" w:rsidR="007D716A" w:rsidRPr="001C4845" w:rsidRDefault="007D716A" w:rsidP="001F1E24">
            <w:pPr>
              <w:pStyle w:val="af"/>
            </w:pPr>
            <w:r w:rsidRPr="001C4845">
              <w:t xml:space="preserve">0.01 </w:t>
            </w:r>
          </w:p>
        </w:tc>
        <w:tc>
          <w:tcPr>
            <w:tcW w:w="471" w:type="pct"/>
            <w:tcBorders>
              <w:top w:val="single" w:sz="4" w:space="0" w:color="auto"/>
            </w:tcBorders>
            <w:vAlign w:val="center"/>
          </w:tcPr>
          <w:p w14:paraId="4BF75C69" w14:textId="77777777" w:rsidR="007D716A" w:rsidRPr="001C4845" w:rsidRDefault="007D716A" w:rsidP="001F1E24">
            <w:pPr>
              <w:pStyle w:val="af"/>
            </w:pPr>
            <w:r w:rsidRPr="001C4845">
              <w:rPr>
                <w:iCs/>
              </w:rPr>
              <w:t>83.00</w:t>
            </w:r>
          </w:p>
        </w:tc>
      </w:tr>
      <w:tr w:rsidR="007D716A" w:rsidRPr="00A57B74" w14:paraId="4F2CF42C" w14:textId="77777777" w:rsidTr="001F1E24">
        <w:trPr>
          <w:jc w:val="center"/>
        </w:trPr>
        <w:tc>
          <w:tcPr>
            <w:tcW w:w="342" w:type="pct"/>
            <w:vMerge/>
            <w:vAlign w:val="center"/>
          </w:tcPr>
          <w:p w14:paraId="1B93A9B0" w14:textId="77777777" w:rsidR="007D716A" w:rsidRPr="007B0C54" w:rsidRDefault="007D716A" w:rsidP="001F1E24">
            <w:pPr>
              <w:pStyle w:val="af"/>
              <w:rPr>
                <w:color w:val="0070C0"/>
                <w:rPrChange w:id="2034" w:author="Windows 用户" w:date="2021-12-17T15:47:00Z">
                  <w:rPr/>
                </w:rPrChange>
              </w:rPr>
            </w:pPr>
          </w:p>
        </w:tc>
        <w:tc>
          <w:tcPr>
            <w:tcW w:w="616" w:type="pct"/>
            <w:vAlign w:val="center"/>
          </w:tcPr>
          <w:p w14:paraId="0AE17485"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063FD2E9" w14:textId="77777777" w:rsidR="007D716A" w:rsidRPr="001C4845" w:rsidRDefault="007D716A" w:rsidP="001F1E24">
            <w:pPr>
              <w:pStyle w:val="af"/>
            </w:pPr>
            <w:r w:rsidRPr="001C4845">
              <w:t>2.68%</w:t>
            </w:r>
          </w:p>
        </w:tc>
        <w:tc>
          <w:tcPr>
            <w:tcW w:w="480" w:type="pct"/>
            <w:vAlign w:val="center"/>
          </w:tcPr>
          <w:p w14:paraId="598AD7C9" w14:textId="77777777" w:rsidR="007D716A" w:rsidRPr="001C4845" w:rsidRDefault="007D716A" w:rsidP="001F1E24">
            <w:pPr>
              <w:pStyle w:val="af"/>
            </w:pPr>
            <w:r w:rsidRPr="001C4845">
              <w:t>1.48%</w:t>
            </w:r>
          </w:p>
        </w:tc>
        <w:tc>
          <w:tcPr>
            <w:tcW w:w="476" w:type="pct"/>
            <w:vAlign w:val="center"/>
          </w:tcPr>
          <w:p w14:paraId="3E851B21" w14:textId="77777777" w:rsidR="007D716A" w:rsidRPr="001C4845" w:rsidRDefault="007D716A" w:rsidP="001F1E24">
            <w:pPr>
              <w:pStyle w:val="af"/>
            </w:pPr>
            <w:r w:rsidRPr="001C4845">
              <w:t>1.25%</w:t>
            </w:r>
          </w:p>
        </w:tc>
        <w:tc>
          <w:tcPr>
            <w:tcW w:w="419" w:type="pct"/>
            <w:vAlign w:val="center"/>
          </w:tcPr>
          <w:p w14:paraId="136E840D" w14:textId="77777777" w:rsidR="007D716A" w:rsidRPr="001C4845" w:rsidRDefault="007D716A" w:rsidP="001F1E24">
            <w:pPr>
              <w:pStyle w:val="af"/>
            </w:pPr>
            <w:r w:rsidRPr="001C4845">
              <w:t>7.06%</w:t>
            </w:r>
          </w:p>
        </w:tc>
        <w:tc>
          <w:tcPr>
            <w:tcW w:w="146" w:type="pct"/>
            <w:vAlign w:val="center"/>
          </w:tcPr>
          <w:p w14:paraId="11CCB001" w14:textId="77777777" w:rsidR="007D716A" w:rsidRPr="001C4845" w:rsidRDefault="007D716A" w:rsidP="001F1E24">
            <w:pPr>
              <w:pStyle w:val="af"/>
            </w:pPr>
          </w:p>
        </w:tc>
        <w:tc>
          <w:tcPr>
            <w:tcW w:w="410" w:type="pct"/>
            <w:vAlign w:val="center"/>
          </w:tcPr>
          <w:p w14:paraId="7488E290" w14:textId="77777777" w:rsidR="007D716A" w:rsidRPr="001C4845" w:rsidRDefault="007D716A" w:rsidP="001F1E24">
            <w:pPr>
              <w:pStyle w:val="af"/>
            </w:pPr>
            <w:r w:rsidRPr="001C4845">
              <w:t xml:space="preserve">1.01 </w:t>
            </w:r>
          </w:p>
        </w:tc>
        <w:tc>
          <w:tcPr>
            <w:tcW w:w="410" w:type="pct"/>
            <w:vAlign w:val="center"/>
          </w:tcPr>
          <w:p w14:paraId="4268A41A" w14:textId="77777777" w:rsidR="007D716A" w:rsidRPr="001C4845" w:rsidRDefault="007D716A" w:rsidP="001F1E24">
            <w:pPr>
              <w:pStyle w:val="af"/>
            </w:pPr>
            <w:r w:rsidRPr="001C4845">
              <w:t xml:space="preserve">3.17 </w:t>
            </w:r>
          </w:p>
        </w:tc>
        <w:tc>
          <w:tcPr>
            <w:tcW w:w="410" w:type="pct"/>
            <w:vAlign w:val="center"/>
          </w:tcPr>
          <w:p w14:paraId="436C419A" w14:textId="77777777" w:rsidR="007D716A" w:rsidRPr="001C4845" w:rsidRDefault="007D716A" w:rsidP="001F1E24">
            <w:pPr>
              <w:pStyle w:val="af"/>
            </w:pPr>
            <w:r w:rsidRPr="001C4845">
              <w:t xml:space="preserve">5.31 </w:t>
            </w:r>
          </w:p>
        </w:tc>
        <w:tc>
          <w:tcPr>
            <w:tcW w:w="410" w:type="pct"/>
            <w:vAlign w:val="center"/>
          </w:tcPr>
          <w:p w14:paraId="2B1D87B7" w14:textId="77777777" w:rsidR="007D716A" w:rsidRPr="001C4845" w:rsidRDefault="007D716A" w:rsidP="001F1E24">
            <w:pPr>
              <w:pStyle w:val="af"/>
            </w:pPr>
            <w:r w:rsidRPr="001C4845">
              <w:t xml:space="preserve">0.02 </w:t>
            </w:r>
          </w:p>
        </w:tc>
        <w:tc>
          <w:tcPr>
            <w:tcW w:w="471" w:type="pct"/>
            <w:vAlign w:val="center"/>
          </w:tcPr>
          <w:p w14:paraId="26EC37FF" w14:textId="77777777" w:rsidR="007D716A" w:rsidRPr="001C4845" w:rsidRDefault="007D716A" w:rsidP="001F1E24">
            <w:pPr>
              <w:pStyle w:val="af"/>
            </w:pPr>
            <w:r w:rsidRPr="001C4845">
              <w:rPr>
                <w:iCs/>
              </w:rPr>
              <w:t>121.29</w:t>
            </w:r>
          </w:p>
        </w:tc>
      </w:tr>
      <w:tr w:rsidR="007D716A" w:rsidRPr="00A57B74" w14:paraId="00029198" w14:textId="77777777" w:rsidTr="001F1E24">
        <w:trPr>
          <w:jc w:val="center"/>
        </w:trPr>
        <w:tc>
          <w:tcPr>
            <w:tcW w:w="342" w:type="pct"/>
            <w:vMerge w:val="restart"/>
            <w:vAlign w:val="center"/>
          </w:tcPr>
          <w:p w14:paraId="0AA02137" w14:textId="2CFAD9AC" w:rsidR="007D716A" w:rsidRPr="007B0C54" w:rsidRDefault="007D716A">
            <w:pPr>
              <w:pStyle w:val="af"/>
              <w:rPr>
                <w:color w:val="0070C0"/>
                <w:rPrChange w:id="2035" w:author="Windows 用户" w:date="2021-12-17T15:47:00Z">
                  <w:rPr/>
                </w:rPrChange>
              </w:rPr>
            </w:pPr>
            <w:del w:id="2036" w:author="Windows 用户" w:date="2021-12-17T15:46:00Z">
              <w:r w:rsidRPr="007B0C54" w:rsidDel="007B0C54">
                <w:rPr>
                  <w:color w:val="0070C0"/>
                  <w:rPrChange w:id="2037" w:author="Windows 用户" w:date="2021-12-17T15:47:00Z">
                    <w:rPr/>
                  </w:rPrChange>
                </w:rPr>
                <w:delText>60</w:delText>
              </w:r>
            </w:del>
            <w:ins w:id="2038" w:author="Windows 用户" w:date="2021-12-17T15:46:00Z">
              <w:r w:rsidR="007B0C54" w:rsidRPr="007B0C54">
                <w:rPr>
                  <w:color w:val="0070C0"/>
                  <w:rPrChange w:id="2039" w:author="Windows 用户" w:date="2021-12-17T15:47:00Z">
                    <w:rPr/>
                  </w:rPrChange>
                </w:rPr>
                <w:t>62</w:t>
              </w:r>
            </w:ins>
          </w:p>
        </w:tc>
        <w:tc>
          <w:tcPr>
            <w:tcW w:w="616" w:type="pct"/>
            <w:vAlign w:val="center"/>
          </w:tcPr>
          <w:p w14:paraId="3C26FDAB" w14:textId="77777777" w:rsidR="007D716A" w:rsidRPr="001C4845" w:rsidRDefault="007D716A" w:rsidP="001F1E24">
            <w:pPr>
              <w:pStyle w:val="af"/>
            </w:pPr>
            <m:oMathPara>
              <m:oMath>
                <m:r>
                  <m:rPr>
                    <m:sty m:val="p"/>
                  </m:rPr>
                  <w:rPr>
                    <w:rFonts w:ascii="Cambria Math" w:hAnsi="Cambria Math"/>
                  </w:rPr>
                  <m:t>1.0×</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3EDE55EC" w14:textId="77777777" w:rsidR="007D716A" w:rsidRPr="001C4845" w:rsidRDefault="007D716A" w:rsidP="001F1E24">
            <w:pPr>
              <w:pStyle w:val="af"/>
            </w:pPr>
            <w:r w:rsidRPr="001C4845">
              <w:t>5.70%</w:t>
            </w:r>
          </w:p>
        </w:tc>
        <w:tc>
          <w:tcPr>
            <w:tcW w:w="480" w:type="pct"/>
            <w:vAlign w:val="center"/>
          </w:tcPr>
          <w:p w14:paraId="72931F8A" w14:textId="77777777" w:rsidR="007D716A" w:rsidRPr="001C4845" w:rsidRDefault="007D716A" w:rsidP="001F1E24">
            <w:pPr>
              <w:pStyle w:val="af"/>
            </w:pPr>
            <w:r w:rsidRPr="001C4845">
              <w:t>3.96%</w:t>
            </w:r>
          </w:p>
        </w:tc>
        <w:tc>
          <w:tcPr>
            <w:tcW w:w="476" w:type="pct"/>
            <w:vAlign w:val="center"/>
          </w:tcPr>
          <w:p w14:paraId="112DE50D" w14:textId="77777777" w:rsidR="007D716A" w:rsidRPr="001C4845" w:rsidRDefault="007D716A" w:rsidP="001F1E24">
            <w:pPr>
              <w:pStyle w:val="af"/>
            </w:pPr>
            <w:r w:rsidRPr="001C4845">
              <w:t>3.51%</w:t>
            </w:r>
          </w:p>
        </w:tc>
        <w:tc>
          <w:tcPr>
            <w:tcW w:w="419" w:type="pct"/>
            <w:vAlign w:val="center"/>
          </w:tcPr>
          <w:p w14:paraId="28B8D733" w14:textId="77777777" w:rsidR="007D716A" w:rsidRPr="001C4845" w:rsidRDefault="007D716A" w:rsidP="001F1E24">
            <w:pPr>
              <w:pStyle w:val="af"/>
            </w:pPr>
            <w:r w:rsidRPr="001C4845">
              <w:t>16.36%</w:t>
            </w:r>
          </w:p>
        </w:tc>
        <w:tc>
          <w:tcPr>
            <w:tcW w:w="146" w:type="pct"/>
            <w:vAlign w:val="center"/>
          </w:tcPr>
          <w:p w14:paraId="56249133" w14:textId="77777777" w:rsidR="007D716A" w:rsidRPr="001C4845" w:rsidRDefault="007D716A" w:rsidP="001F1E24">
            <w:pPr>
              <w:pStyle w:val="af"/>
            </w:pPr>
          </w:p>
        </w:tc>
        <w:tc>
          <w:tcPr>
            <w:tcW w:w="410" w:type="pct"/>
            <w:vAlign w:val="center"/>
          </w:tcPr>
          <w:p w14:paraId="53E32AEA" w14:textId="77777777" w:rsidR="007D716A" w:rsidRPr="001C4845" w:rsidRDefault="007D716A" w:rsidP="001F1E24">
            <w:pPr>
              <w:pStyle w:val="af"/>
            </w:pPr>
            <w:r w:rsidRPr="001C4845">
              <w:t xml:space="preserve">3.52 </w:t>
            </w:r>
          </w:p>
        </w:tc>
        <w:tc>
          <w:tcPr>
            <w:tcW w:w="410" w:type="pct"/>
            <w:vAlign w:val="center"/>
          </w:tcPr>
          <w:p w14:paraId="4CF24799" w14:textId="77777777" w:rsidR="007D716A" w:rsidRPr="001C4845" w:rsidRDefault="007D716A" w:rsidP="001F1E24">
            <w:pPr>
              <w:pStyle w:val="af"/>
            </w:pPr>
            <w:r w:rsidRPr="001C4845">
              <w:t xml:space="preserve">11.00 </w:t>
            </w:r>
          </w:p>
        </w:tc>
        <w:tc>
          <w:tcPr>
            <w:tcW w:w="410" w:type="pct"/>
            <w:vAlign w:val="center"/>
          </w:tcPr>
          <w:p w14:paraId="05B18457" w14:textId="77777777" w:rsidR="007D716A" w:rsidRPr="001C4845" w:rsidRDefault="007D716A" w:rsidP="001F1E24">
            <w:pPr>
              <w:pStyle w:val="af"/>
            </w:pPr>
            <w:r w:rsidRPr="001C4845">
              <w:t xml:space="preserve">18.48 </w:t>
            </w:r>
          </w:p>
        </w:tc>
        <w:tc>
          <w:tcPr>
            <w:tcW w:w="410" w:type="pct"/>
            <w:vAlign w:val="center"/>
          </w:tcPr>
          <w:p w14:paraId="062EA339" w14:textId="77777777" w:rsidR="007D716A" w:rsidRPr="001C4845" w:rsidRDefault="007D716A" w:rsidP="001F1E24">
            <w:pPr>
              <w:pStyle w:val="af"/>
            </w:pPr>
            <w:r w:rsidRPr="001C4845">
              <w:t xml:space="preserve">0.06 </w:t>
            </w:r>
          </w:p>
        </w:tc>
        <w:tc>
          <w:tcPr>
            <w:tcW w:w="471" w:type="pct"/>
            <w:vAlign w:val="center"/>
          </w:tcPr>
          <w:p w14:paraId="46387C3A" w14:textId="77777777" w:rsidR="007D716A" w:rsidRPr="001C4845" w:rsidRDefault="007D716A" w:rsidP="001F1E24">
            <w:pPr>
              <w:pStyle w:val="af"/>
            </w:pPr>
            <w:r w:rsidRPr="001C4845">
              <w:rPr>
                <w:iCs/>
              </w:rPr>
              <w:t>180.11</w:t>
            </w:r>
          </w:p>
        </w:tc>
      </w:tr>
      <w:tr w:rsidR="007D716A" w:rsidRPr="00A57B74" w14:paraId="763836CA" w14:textId="77777777" w:rsidTr="001F1E24">
        <w:trPr>
          <w:jc w:val="center"/>
        </w:trPr>
        <w:tc>
          <w:tcPr>
            <w:tcW w:w="342" w:type="pct"/>
            <w:vMerge/>
            <w:vAlign w:val="center"/>
          </w:tcPr>
          <w:p w14:paraId="7D98237F" w14:textId="77777777" w:rsidR="007D716A" w:rsidRPr="001C4845" w:rsidRDefault="007D716A" w:rsidP="001F1E24">
            <w:pPr>
              <w:pStyle w:val="af"/>
            </w:pPr>
          </w:p>
        </w:tc>
        <w:tc>
          <w:tcPr>
            <w:tcW w:w="616" w:type="pct"/>
            <w:vAlign w:val="center"/>
          </w:tcPr>
          <w:p w14:paraId="5096B094" w14:textId="77777777" w:rsidR="007D716A" w:rsidRPr="001C4845" w:rsidRDefault="007D716A" w:rsidP="001F1E24">
            <w:pPr>
              <w:pStyle w:val="af"/>
            </w:pPr>
            <m:oMathPara>
              <m:oMath>
                <m:r>
                  <m:rPr>
                    <m:sty m:val="p"/>
                  </m:rPr>
                  <w:rPr>
                    <w:rFonts w:ascii="Cambria Math" w:hAnsi="Cambria Math"/>
                  </w:rPr>
                  <m:t>1.2×</m:t>
                </m:r>
                <m:sSub>
                  <m:sSubPr>
                    <m:ctrlPr>
                      <w:rPr>
                        <w:rFonts w:ascii="Cambria Math" w:hAnsi="Cambria Math"/>
                      </w:rPr>
                    </m:ctrlPr>
                  </m:sSubPr>
                  <m:e>
                    <m:r>
                      <w:rPr>
                        <w:rFonts w:ascii="Cambria Math" w:hAnsi="Cambria Math"/>
                      </w:rPr>
                      <m:t>es</m:t>
                    </m:r>
                  </m:e>
                  <m:sub>
                    <m:r>
                      <w:rPr>
                        <w:rFonts w:ascii="Cambria Math" w:hAnsi="Cambria Math"/>
                      </w:rPr>
                      <m:t>n</m:t>
                    </m:r>
                    <m:r>
                      <m:rPr>
                        <m:sty m:val="p"/>
                      </m:rPr>
                      <w:rPr>
                        <w:rFonts w:ascii="Cambria Math" w:hAnsi="Cambria Math"/>
                      </w:rPr>
                      <m:t>+1</m:t>
                    </m:r>
                  </m:sub>
                </m:sSub>
              </m:oMath>
            </m:oMathPara>
          </w:p>
        </w:tc>
        <w:tc>
          <w:tcPr>
            <w:tcW w:w="410" w:type="pct"/>
            <w:vAlign w:val="center"/>
          </w:tcPr>
          <w:p w14:paraId="400105B1" w14:textId="77777777" w:rsidR="007D716A" w:rsidRPr="001C4845" w:rsidRDefault="007D716A" w:rsidP="001F1E24">
            <w:pPr>
              <w:pStyle w:val="af"/>
            </w:pPr>
            <w:r w:rsidRPr="001C4845">
              <w:t>5.83%</w:t>
            </w:r>
          </w:p>
        </w:tc>
        <w:tc>
          <w:tcPr>
            <w:tcW w:w="480" w:type="pct"/>
            <w:vAlign w:val="center"/>
          </w:tcPr>
          <w:p w14:paraId="02442EAC" w14:textId="77777777" w:rsidR="007D716A" w:rsidRPr="001C4845" w:rsidRDefault="007D716A" w:rsidP="001F1E24">
            <w:pPr>
              <w:pStyle w:val="af"/>
            </w:pPr>
            <w:r w:rsidRPr="001C4845">
              <w:t>4.53%</w:t>
            </w:r>
          </w:p>
        </w:tc>
        <w:tc>
          <w:tcPr>
            <w:tcW w:w="476" w:type="pct"/>
            <w:vAlign w:val="center"/>
          </w:tcPr>
          <w:p w14:paraId="0CBF2805" w14:textId="77777777" w:rsidR="007D716A" w:rsidRPr="001C4845" w:rsidRDefault="007D716A" w:rsidP="001F1E24">
            <w:pPr>
              <w:pStyle w:val="af"/>
            </w:pPr>
            <w:r w:rsidRPr="001C4845">
              <w:t>3.98%</w:t>
            </w:r>
          </w:p>
        </w:tc>
        <w:tc>
          <w:tcPr>
            <w:tcW w:w="419" w:type="pct"/>
            <w:vAlign w:val="center"/>
          </w:tcPr>
          <w:p w14:paraId="1C6F0FC1" w14:textId="77777777" w:rsidR="007D716A" w:rsidRPr="001C4845" w:rsidRDefault="007D716A" w:rsidP="001F1E24">
            <w:pPr>
              <w:pStyle w:val="af"/>
            </w:pPr>
            <w:r w:rsidRPr="001C4845">
              <w:t>10.22%</w:t>
            </w:r>
          </w:p>
        </w:tc>
        <w:tc>
          <w:tcPr>
            <w:tcW w:w="146" w:type="pct"/>
            <w:vAlign w:val="center"/>
          </w:tcPr>
          <w:p w14:paraId="6BBC119A" w14:textId="77777777" w:rsidR="007D716A" w:rsidRPr="001C4845" w:rsidRDefault="007D716A" w:rsidP="001F1E24">
            <w:pPr>
              <w:pStyle w:val="af"/>
            </w:pPr>
          </w:p>
        </w:tc>
        <w:tc>
          <w:tcPr>
            <w:tcW w:w="410" w:type="pct"/>
            <w:vAlign w:val="center"/>
          </w:tcPr>
          <w:p w14:paraId="28FC423C" w14:textId="77777777" w:rsidR="007D716A" w:rsidRPr="001C4845" w:rsidRDefault="007D716A" w:rsidP="001F1E24">
            <w:pPr>
              <w:pStyle w:val="af"/>
            </w:pPr>
            <w:r w:rsidRPr="001C4845">
              <w:t xml:space="preserve">2.64 </w:t>
            </w:r>
          </w:p>
        </w:tc>
        <w:tc>
          <w:tcPr>
            <w:tcW w:w="410" w:type="pct"/>
            <w:vAlign w:val="center"/>
          </w:tcPr>
          <w:p w14:paraId="7085CEA3" w14:textId="77777777" w:rsidR="007D716A" w:rsidRPr="001C4845" w:rsidRDefault="007D716A" w:rsidP="001F1E24">
            <w:pPr>
              <w:pStyle w:val="af"/>
            </w:pPr>
            <w:r w:rsidRPr="001C4845">
              <w:t xml:space="preserve">8.26 </w:t>
            </w:r>
          </w:p>
        </w:tc>
        <w:tc>
          <w:tcPr>
            <w:tcW w:w="410" w:type="pct"/>
            <w:vAlign w:val="center"/>
          </w:tcPr>
          <w:p w14:paraId="5855310F" w14:textId="77777777" w:rsidR="007D716A" w:rsidRPr="001C4845" w:rsidRDefault="007D716A" w:rsidP="001F1E24">
            <w:pPr>
              <w:pStyle w:val="af"/>
            </w:pPr>
            <w:r w:rsidRPr="001C4845">
              <w:t xml:space="preserve">13.87 </w:t>
            </w:r>
          </w:p>
        </w:tc>
        <w:tc>
          <w:tcPr>
            <w:tcW w:w="410" w:type="pct"/>
            <w:vAlign w:val="center"/>
          </w:tcPr>
          <w:p w14:paraId="5747F160" w14:textId="77777777" w:rsidR="007D716A" w:rsidRPr="001C4845" w:rsidRDefault="007D716A" w:rsidP="001F1E24">
            <w:pPr>
              <w:pStyle w:val="af"/>
            </w:pPr>
            <w:r w:rsidRPr="001C4845">
              <w:t xml:space="preserve">0.15 </w:t>
            </w:r>
          </w:p>
        </w:tc>
        <w:tc>
          <w:tcPr>
            <w:tcW w:w="471" w:type="pct"/>
            <w:vAlign w:val="center"/>
          </w:tcPr>
          <w:p w14:paraId="7E03E369" w14:textId="77777777" w:rsidR="007D716A" w:rsidRPr="001C4845" w:rsidRDefault="007D716A" w:rsidP="001F1E24">
            <w:pPr>
              <w:pStyle w:val="af"/>
            </w:pPr>
            <w:r w:rsidRPr="001C4845">
              <w:rPr>
                <w:iCs/>
              </w:rPr>
              <w:t>382.30</w:t>
            </w:r>
          </w:p>
        </w:tc>
      </w:tr>
    </w:tbl>
    <w:p w14:paraId="659AE921" w14:textId="77777777" w:rsidR="007D716A" w:rsidRPr="00A57B74" w:rsidRDefault="007D716A" w:rsidP="001F1E24">
      <w:pPr>
        <w:ind w:firstLine="420"/>
        <w:rPr>
          <w:rFonts w:cs="Times New Roman"/>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are shown in Table 8</w:t>
      </w:r>
      <w:r w:rsidRPr="00A57B74">
        <w:rPr>
          <w:rFonts w:hint="eastAsia"/>
        </w:rPr>
        <w:t>.</w:t>
      </w:r>
      <w:bookmarkStart w:id="2040" w:name="OLE_LINK59"/>
      <w:bookmarkStart w:id="2041" w:name="OLE_LINK60"/>
      <w:r w:rsidRPr="00A57B74">
        <w:rPr>
          <w:rFonts w:hint="eastAsia"/>
        </w:rPr>
        <w:t xml:space="preserve"> It can be seen </w:t>
      </w:r>
      <w:bookmarkEnd w:id="2040"/>
      <w:bookmarkEnd w:id="2041"/>
      <w:r w:rsidRPr="00A57B74">
        <w:rPr>
          <w:rFonts w:hint="eastAsia"/>
        </w:rPr>
        <w:t xml:space="preserve">that the GA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Pr="00A57B74">
        <w:rPr>
          <w:rFonts w:hint="eastAsia"/>
        </w:rPr>
        <w:t xml:space="preserve">GA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GA is much longer than that of the TSHA.</w:t>
      </w:r>
    </w:p>
    <w:p w14:paraId="02EE79AC" w14:textId="26C6D790" w:rsidR="007D716A" w:rsidRPr="00A57B74" w:rsidRDefault="007D716A" w:rsidP="001F1E24">
      <w:pPr>
        <w:pStyle w:val="a4"/>
        <w:keepNext/>
      </w:pPr>
      <w:r w:rsidRPr="00A57B74">
        <w:t xml:space="preserve">Table </w:t>
      </w:r>
      <w:fldSimple w:instr=" SEQ Table \* ARABIC ">
        <w:r w:rsidR="00D00A17">
          <w:rPr>
            <w:noProof/>
          </w:rPr>
          <w:t>8</w:t>
        </w:r>
      </w:fldSimple>
      <w:r w:rsidRPr="00A57B74">
        <w:t>. 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6264"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8"/>
        <w:gridCol w:w="1120"/>
        <w:gridCol w:w="791"/>
        <w:gridCol w:w="791"/>
        <w:gridCol w:w="791"/>
        <w:gridCol w:w="237"/>
        <w:gridCol w:w="784"/>
        <w:gridCol w:w="791"/>
        <w:gridCol w:w="791"/>
        <w:gridCol w:w="791"/>
        <w:gridCol w:w="236"/>
        <w:gridCol w:w="776"/>
        <w:gridCol w:w="776"/>
        <w:gridCol w:w="776"/>
        <w:gridCol w:w="705"/>
      </w:tblGrid>
      <w:tr w:rsidR="007D716A" w:rsidRPr="008033D8" w14:paraId="685AC23F" w14:textId="77777777" w:rsidTr="001F1E24">
        <w:trPr>
          <w:trHeight w:val="367"/>
          <w:jc w:val="center"/>
        </w:trPr>
        <w:tc>
          <w:tcPr>
            <w:tcW w:w="499" w:type="dxa"/>
            <w:vAlign w:val="center"/>
          </w:tcPr>
          <w:p w14:paraId="11BE776E" w14:textId="77777777" w:rsidR="007D716A" w:rsidRPr="008033D8" w:rsidRDefault="007D716A" w:rsidP="001F1E24">
            <w:pPr>
              <w:pStyle w:val="af"/>
              <w:rPr>
                <w:sz w:val="18"/>
                <w:szCs w:val="18"/>
              </w:rPr>
            </w:pPr>
          </w:p>
        </w:tc>
        <w:tc>
          <w:tcPr>
            <w:tcW w:w="1122" w:type="dxa"/>
            <w:vAlign w:val="center"/>
          </w:tcPr>
          <w:p w14:paraId="52F8766D" w14:textId="77777777" w:rsidR="007D716A" w:rsidRPr="008033D8" w:rsidRDefault="007D716A" w:rsidP="001F1E24">
            <w:pPr>
              <w:pStyle w:val="af"/>
              <w:rPr>
                <w:sz w:val="18"/>
                <w:szCs w:val="18"/>
              </w:rPr>
            </w:pPr>
          </w:p>
        </w:tc>
        <w:tc>
          <w:tcPr>
            <w:tcW w:w="2376" w:type="dxa"/>
            <w:gridSpan w:val="3"/>
            <w:tcBorders>
              <w:top w:val="single" w:sz="4" w:space="0" w:color="auto"/>
              <w:bottom w:val="single" w:sz="4" w:space="0" w:color="auto"/>
            </w:tcBorders>
            <w:vAlign w:val="center"/>
          </w:tcPr>
          <w:p w14:paraId="20E41EAC" w14:textId="77777777" w:rsidR="007D716A" w:rsidRPr="008033D8" w:rsidRDefault="007D716A" w:rsidP="001F1E24">
            <w:pPr>
              <w:pStyle w:val="af"/>
              <w:rPr>
                <w:sz w:val="18"/>
                <w:szCs w:val="18"/>
              </w:rPr>
            </w:pPr>
            <w:r w:rsidRPr="008033D8">
              <w:rPr>
                <w:rFonts w:hint="eastAsia"/>
                <w:sz w:val="18"/>
                <w:szCs w:val="18"/>
              </w:rPr>
              <w:t>A</w:t>
            </w:r>
            <w:r w:rsidRPr="008033D8">
              <w:rPr>
                <w:sz w:val="18"/>
                <w:szCs w:val="18"/>
              </w:rPr>
              <w:t>RI</w:t>
            </w:r>
          </w:p>
        </w:tc>
        <w:tc>
          <w:tcPr>
            <w:tcW w:w="111" w:type="pct"/>
            <w:vAlign w:val="center"/>
          </w:tcPr>
          <w:p w14:paraId="6A79759D" w14:textId="77777777" w:rsidR="007D716A" w:rsidRPr="008033D8" w:rsidRDefault="007D716A" w:rsidP="001F1E24">
            <w:pPr>
              <w:pStyle w:val="af"/>
              <w:rPr>
                <w:sz w:val="18"/>
                <w:szCs w:val="18"/>
              </w:rPr>
            </w:pPr>
          </w:p>
        </w:tc>
        <w:tc>
          <w:tcPr>
            <w:tcW w:w="1483" w:type="pct"/>
            <w:gridSpan w:val="4"/>
            <w:tcBorders>
              <w:top w:val="single" w:sz="4" w:space="0" w:color="auto"/>
              <w:bottom w:val="single" w:sz="4" w:space="0" w:color="auto"/>
            </w:tcBorders>
            <w:vAlign w:val="center"/>
          </w:tcPr>
          <w:p w14:paraId="50A1ECAA" w14:textId="77777777" w:rsidR="007D716A" w:rsidRPr="008033D8" w:rsidRDefault="007D716A" w:rsidP="001F1E24">
            <w:pPr>
              <w:pStyle w:val="af"/>
              <w:rPr>
                <w:sz w:val="18"/>
                <w:szCs w:val="18"/>
              </w:rPr>
            </w:pPr>
            <w:r w:rsidRPr="008033D8">
              <w:rPr>
                <w:sz w:val="18"/>
                <w:szCs w:val="18"/>
              </w:rPr>
              <w:t>GAP</w:t>
            </w:r>
          </w:p>
        </w:tc>
        <w:tc>
          <w:tcPr>
            <w:tcW w:w="228" w:type="dxa"/>
            <w:vAlign w:val="center"/>
          </w:tcPr>
          <w:p w14:paraId="6F010D6C" w14:textId="77777777" w:rsidR="007D716A" w:rsidRPr="008033D8" w:rsidRDefault="007D716A" w:rsidP="001F1E24">
            <w:pPr>
              <w:pStyle w:val="af"/>
              <w:rPr>
                <w:sz w:val="18"/>
                <w:szCs w:val="18"/>
              </w:rPr>
            </w:pPr>
          </w:p>
        </w:tc>
        <w:tc>
          <w:tcPr>
            <w:tcW w:w="3033" w:type="dxa"/>
            <w:gridSpan w:val="4"/>
            <w:tcBorders>
              <w:top w:val="single" w:sz="4" w:space="0" w:color="auto"/>
              <w:bottom w:val="single" w:sz="4" w:space="0" w:color="auto"/>
            </w:tcBorders>
            <w:vAlign w:val="center"/>
          </w:tcPr>
          <w:p w14:paraId="166CD602" w14:textId="77777777" w:rsidR="007D716A" w:rsidRPr="008033D8" w:rsidRDefault="007D716A" w:rsidP="001F1E24">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7D716A" w:rsidRPr="008033D8" w14:paraId="5DE2B08D" w14:textId="77777777" w:rsidTr="001F1E24">
        <w:trPr>
          <w:trHeight w:val="433"/>
          <w:jc w:val="center"/>
        </w:trPr>
        <w:tc>
          <w:tcPr>
            <w:tcW w:w="499" w:type="dxa"/>
            <w:tcBorders>
              <w:bottom w:val="single" w:sz="4" w:space="0" w:color="auto"/>
            </w:tcBorders>
            <w:vAlign w:val="center"/>
          </w:tcPr>
          <w:p w14:paraId="7CDADB93" w14:textId="77777777" w:rsidR="007D716A" w:rsidRPr="008033D8" w:rsidRDefault="007D716A" w:rsidP="001F1E24">
            <w:pPr>
              <w:pStyle w:val="af"/>
              <w:rPr>
                <w:sz w:val="18"/>
                <w:szCs w:val="18"/>
              </w:rPr>
            </w:pPr>
            <m:oMathPara>
              <m:oMath>
                <m:r>
                  <w:rPr>
                    <w:rFonts w:ascii="Cambria Math" w:hAnsi="Cambria Math"/>
                    <w:sz w:val="18"/>
                    <w:szCs w:val="18"/>
                  </w:rPr>
                  <m:t>|N|</m:t>
                </m:r>
              </m:oMath>
            </m:oMathPara>
          </w:p>
        </w:tc>
        <w:tc>
          <w:tcPr>
            <w:tcW w:w="1122" w:type="dxa"/>
            <w:tcBorders>
              <w:bottom w:val="single" w:sz="4" w:space="0" w:color="auto"/>
            </w:tcBorders>
            <w:vAlign w:val="center"/>
          </w:tcPr>
          <w:p w14:paraId="73269DCC" w14:textId="77777777" w:rsidR="007D716A" w:rsidRPr="008033D8" w:rsidRDefault="008C5715" w:rsidP="001F1E24">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792" w:type="dxa"/>
            <w:tcBorders>
              <w:top w:val="single" w:sz="4" w:space="0" w:color="auto"/>
              <w:bottom w:val="single" w:sz="4" w:space="0" w:color="auto"/>
            </w:tcBorders>
            <w:vAlign w:val="center"/>
          </w:tcPr>
          <w:p w14:paraId="2B807DA4" w14:textId="77777777" w:rsidR="007D716A" w:rsidRPr="008033D8" w:rsidRDefault="007D716A" w:rsidP="001F1E24">
            <w:pPr>
              <w:pStyle w:val="af"/>
              <w:rPr>
                <w:iCs/>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7B60D105" w14:textId="77777777" w:rsidR="007D716A" w:rsidRPr="008033D8" w:rsidRDefault="007D716A" w:rsidP="001F1E24">
            <w:pPr>
              <w:pStyle w:val="af"/>
              <w:rPr>
                <w:iCs/>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C3FA1DB" w14:textId="77777777" w:rsidR="007D716A" w:rsidRPr="008033D8" w:rsidRDefault="007D716A" w:rsidP="001F1E24">
            <w:pPr>
              <w:pStyle w:val="af"/>
              <w:rPr>
                <w:iCs/>
                <w:sz w:val="18"/>
                <w:szCs w:val="18"/>
              </w:rPr>
            </w:pPr>
            <w:r w:rsidRPr="008033D8">
              <w:rPr>
                <w:iCs/>
                <w:sz w:val="18"/>
                <w:szCs w:val="18"/>
              </w:rPr>
              <w:t>GA-5K</w:t>
            </w:r>
          </w:p>
        </w:tc>
        <w:tc>
          <w:tcPr>
            <w:tcW w:w="111" w:type="pct"/>
            <w:tcBorders>
              <w:bottom w:val="single" w:sz="4" w:space="0" w:color="auto"/>
            </w:tcBorders>
            <w:vAlign w:val="center"/>
          </w:tcPr>
          <w:p w14:paraId="40311DE8" w14:textId="77777777" w:rsidR="007D716A" w:rsidRPr="008033D8" w:rsidRDefault="007D716A" w:rsidP="001F1E24">
            <w:pPr>
              <w:pStyle w:val="af"/>
              <w:rPr>
                <w:iCs/>
                <w:sz w:val="18"/>
                <w:szCs w:val="18"/>
              </w:rPr>
            </w:pPr>
          </w:p>
        </w:tc>
        <w:tc>
          <w:tcPr>
            <w:tcW w:w="368" w:type="pct"/>
            <w:tcBorders>
              <w:top w:val="single" w:sz="4" w:space="0" w:color="auto"/>
              <w:bottom w:val="single" w:sz="4" w:space="0" w:color="auto"/>
            </w:tcBorders>
            <w:vAlign w:val="center"/>
          </w:tcPr>
          <w:p w14:paraId="375534D5" w14:textId="77777777" w:rsidR="007D716A" w:rsidRPr="008033D8" w:rsidRDefault="007D716A" w:rsidP="001F1E24">
            <w:pPr>
              <w:pStyle w:val="af"/>
              <w:rPr>
                <w:sz w:val="18"/>
                <w:szCs w:val="18"/>
              </w:rPr>
            </w:pPr>
            <w:r w:rsidRPr="008033D8">
              <w:rPr>
                <w:iCs/>
                <w:sz w:val="18"/>
                <w:szCs w:val="18"/>
              </w:rPr>
              <w:t>GA-1K</w:t>
            </w:r>
          </w:p>
        </w:tc>
        <w:tc>
          <w:tcPr>
            <w:tcW w:w="792" w:type="dxa"/>
            <w:tcBorders>
              <w:top w:val="single" w:sz="4" w:space="0" w:color="auto"/>
              <w:bottom w:val="single" w:sz="4" w:space="0" w:color="auto"/>
            </w:tcBorders>
            <w:vAlign w:val="center"/>
          </w:tcPr>
          <w:p w14:paraId="5AD8AA44" w14:textId="77777777" w:rsidR="007D716A" w:rsidRPr="008033D8" w:rsidRDefault="007D716A" w:rsidP="001F1E24">
            <w:pPr>
              <w:pStyle w:val="af"/>
              <w:rPr>
                <w:sz w:val="18"/>
                <w:szCs w:val="18"/>
              </w:rPr>
            </w:pPr>
            <w:r w:rsidRPr="008033D8">
              <w:rPr>
                <w:iCs/>
                <w:sz w:val="18"/>
                <w:szCs w:val="18"/>
              </w:rPr>
              <w:t>GA-3K</w:t>
            </w:r>
          </w:p>
        </w:tc>
        <w:tc>
          <w:tcPr>
            <w:tcW w:w="792" w:type="dxa"/>
            <w:tcBorders>
              <w:top w:val="single" w:sz="4" w:space="0" w:color="auto"/>
              <w:bottom w:val="single" w:sz="4" w:space="0" w:color="auto"/>
            </w:tcBorders>
            <w:vAlign w:val="center"/>
          </w:tcPr>
          <w:p w14:paraId="4508D934" w14:textId="77777777" w:rsidR="007D716A" w:rsidRPr="008033D8" w:rsidRDefault="007D716A" w:rsidP="001F1E24">
            <w:pPr>
              <w:pStyle w:val="af"/>
              <w:rPr>
                <w:sz w:val="18"/>
                <w:szCs w:val="18"/>
              </w:rPr>
            </w:pPr>
            <w:r w:rsidRPr="008033D8">
              <w:rPr>
                <w:iCs/>
                <w:sz w:val="18"/>
                <w:szCs w:val="18"/>
              </w:rPr>
              <w:t>GA-5K</w:t>
            </w:r>
          </w:p>
        </w:tc>
        <w:tc>
          <w:tcPr>
            <w:tcW w:w="792" w:type="dxa"/>
            <w:tcBorders>
              <w:top w:val="single" w:sz="4" w:space="0" w:color="auto"/>
              <w:bottom w:val="single" w:sz="4" w:space="0" w:color="auto"/>
            </w:tcBorders>
            <w:vAlign w:val="center"/>
          </w:tcPr>
          <w:p w14:paraId="7F818C4F" w14:textId="77777777" w:rsidR="007D716A" w:rsidRPr="008033D8" w:rsidRDefault="007D716A" w:rsidP="001F1E24">
            <w:pPr>
              <w:pStyle w:val="af"/>
              <w:rPr>
                <w:sz w:val="18"/>
                <w:szCs w:val="18"/>
              </w:rPr>
            </w:pPr>
            <w:r w:rsidRPr="008033D8">
              <w:rPr>
                <w:sz w:val="18"/>
                <w:szCs w:val="18"/>
              </w:rPr>
              <w:t>TSHA</w:t>
            </w:r>
          </w:p>
        </w:tc>
        <w:tc>
          <w:tcPr>
            <w:tcW w:w="228" w:type="dxa"/>
            <w:tcBorders>
              <w:bottom w:val="single" w:sz="4" w:space="0" w:color="auto"/>
            </w:tcBorders>
            <w:vAlign w:val="center"/>
          </w:tcPr>
          <w:p w14:paraId="27F0AC89" w14:textId="77777777" w:rsidR="007D716A" w:rsidRPr="008033D8" w:rsidRDefault="007D716A" w:rsidP="001F1E24">
            <w:pPr>
              <w:pStyle w:val="af"/>
              <w:rPr>
                <w:sz w:val="18"/>
                <w:szCs w:val="18"/>
              </w:rPr>
            </w:pPr>
          </w:p>
        </w:tc>
        <w:tc>
          <w:tcPr>
            <w:tcW w:w="776" w:type="dxa"/>
            <w:tcBorders>
              <w:top w:val="single" w:sz="4" w:space="0" w:color="auto"/>
              <w:bottom w:val="single" w:sz="4" w:space="0" w:color="auto"/>
            </w:tcBorders>
            <w:vAlign w:val="center"/>
          </w:tcPr>
          <w:p w14:paraId="5717C4BB" w14:textId="77777777" w:rsidR="007D716A" w:rsidRPr="008033D8" w:rsidRDefault="007D716A" w:rsidP="001F1E24">
            <w:pPr>
              <w:pStyle w:val="af"/>
              <w:rPr>
                <w:iCs/>
                <w:sz w:val="18"/>
                <w:szCs w:val="18"/>
              </w:rPr>
            </w:pPr>
            <w:r w:rsidRPr="008033D8">
              <w:rPr>
                <w:iCs/>
                <w:sz w:val="18"/>
                <w:szCs w:val="18"/>
              </w:rPr>
              <w:t>GA-1K</w:t>
            </w:r>
          </w:p>
        </w:tc>
        <w:tc>
          <w:tcPr>
            <w:tcW w:w="776" w:type="dxa"/>
            <w:tcBorders>
              <w:top w:val="single" w:sz="4" w:space="0" w:color="auto"/>
              <w:bottom w:val="single" w:sz="4" w:space="0" w:color="auto"/>
            </w:tcBorders>
            <w:vAlign w:val="center"/>
          </w:tcPr>
          <w:p w14:paraId="45E32648" w14:textId="77777777" w:rsidR="007D716A" w:rsidRPr="008033D8" w:rsidRDefault="007D716A" w:rsidP="001F1E24">
            <w:pPr>
              <w:pStyle w:val="af"/>
              <w:rPr>
                <w:iCs/>
                <w:sz w:val="18"/>
                <w:szCs w:val="18"/>
              </w:rPr>
            </w:pPr>
            <w:r w:rsidRPr="008033D8">
              <w:rPr>
                <w:iCs/>
                <w:sz w:val="18"/>
                <w:szCs w:val="18"/>
              </w:rPr>
              <w:t>GA-3K</w:t>
            </w:r>
          </w:p>
        </w:tc>
        <w:tc>
          <w:tcPr>
            <w:tcW w:w="776" w:type="dxa"/>
            <w:tcBorders>
              <w:top w:val="single" w:sz="4" w:space="0" w:color="auto"/>
              <w:bottom w:val="single" w:sz="4" w:space="0" w:color="auto"/>
            </w:tcBorders>
            <w:vAlign w:val="center"/>
          </w:tcPr>
          <w:p w14:paraId="364064A9" w14:textId="77777777" w:rsidR="007D716A" w:rsidRPr="008033D8" w:rsidRDefault="007D716A" w:rsidP="001F1E24">
            <w:pPr>
              <w:pStyle w:val="af"/>
              <w:rPr>
                <w:iCs/>
                <w:sz w:val="18"/>
                <w:szCs w:val="18"/>
              </w:rPr>
            </w:pPr>
            <w:r w:rsidRPr="008033D8">
              <w:rPr>
                <w:iCs/>
                <w:sz w:val="18"/>
                <w:szCs w:val="18"/>
              </w:rPr>
              <w:t>GA-5K</w:t>
            </w:r>
          </w:p>
        </w:tc>
        <w:tc>
          <w:tcPr>
            <w:tcW w:w="705" w:type="dxa"/>
            <w:tcBorders>
              <w:top w:val="single" w:sz="4" w:space="0" w:color="auto"/>
              <w:bottom w:val="single" w:sz="4" w:space="0" w:color="auto"/>
            </w:tcBorders>
            <w:vAlign w:val="center"/>
          </w:tcPr>
          <w:p w14:paraId="5F626C54" w14:textId="77777777" w:rsidR="007D716A" w:rsidRPr="008033D8" w:rsidRDefault="007D716A" w:rsidP="001F1E24">
            <w:pPr>
              <w:pStyle w:val="af"/>
              <w:rPr>
                <w:iCs/>
                <w:sz w:val="18"/>
                <w:szCs w:val="18"/>
              </w:rPr>
            </w:pPr>
            <w:r w:rsidRPr="008033D8">
              <w:rPr>
                <w:sz w:val="18"/>
                <w:szCs w:val="18"/>
              </w:rPr>
              <w:t>TSHA</w:t>
            </w:r>
          </w:p>
        </w:tc>
      </w:tr>
      <w:tr w:rsidR="007D716A" w:rsidRPr="008033D8" w14:paraId="2287A31E" w14:textId="77777777" w:rsidTr="001F1E24">
        <w:trPr>
          <w:trHeight w:val="20"/>
          <w:jc w:val="center"/>
        </w:trPr>
        <w:tc>
          <w:tcPr>
            <w:tcW w:w="499" w:type="dxa"/>
            <w:vMerge w:val="restart"/>
            <w:tcBorders>
              <w:top w:val="single" w:sz="4" w:space="0" w:color="auto"/>
            </w:tcBorders>
            <w:vAlign w:val="center"/>
          </w:tcPr>
          <w:p w14:paraId="5C9BE97D" w14:textId="733D4EC1" w:rsidR="007D716A" w:rsidRPr="007B0C54" w:rsidRDefault="007D716A">
            <w:pPr>
              <w:pStyle w:val="af"/>
              <w:rPr>
                <w:color w:val="0070C0"/>
                <w:sz w:val="18"/>
                <w:szCs w:val="18"/>
                <w:rPrChange w:id="2042" w:author="Windows 用户" w:date="2021-12-17T15:47:00Z">
                  <w:rPr>
                    <w:sz w:val="18"/>
                    <w:szCs w:val="18"/>
                  </w:rPr>
                </w:rPrChange>
              </w:rPr>
            </w:pPr>
            <w:del w:id="2043" w:author="Windows 用户" w:date="2021-12-17T15:46:00Z">
              <w:r w:rsidRPr="007B0C54" w:rsidDel="007B0C54">
                <w:rPr>
                  <w:color w:val="0070C0"/>
                  <w:sz w:val="18"/>
                  <w:szCs w:val="18"/>
                  <w:rPrChange w:id="2044" w:author="Windows 用户" w:date="2021-12-17T15:47:00Z">
                    <w:rPr>
                      <w:sz w:val="18"/>
                      <w:szCs w:val="18"/>
                    </w:rPr>
                  </w:rPrChange>
                </w:rPr>
                <w:delText>30</w:delText>
              </w:r>
            </w:del>
            <w:ins w:id="2045" w:author="Windows 用户" w:date="2021-12-17T15:46:00Z">
              <w:r w:rsidR="007B0C54" w:rsidRPr="007B0C54">
                <w:rPr>
                  <w:color w:val="0070C0"/>
                  <w:sz w:val="18"/>
                  <w:szCs w:val="18"/>
                  <w:rPrChange w:id="2046" w:author="Windows 用户" w:date="2021-12-17T15:47:00Z">
                    <w:rPr>
                      <w:sz w:val="18"/>
                      <w:szCs w:val="18"/>
                    </w:rPr>
                  </w:rPrChange>
                </w:rPr>
                <w:t>32</w:t>
              </w:r>
            </w:ins>
          </w:p>
        </w:tc>
        <w:tc>
          <w:tcPr>
            <w:tcW w:w="1122" w:type="dxa"/>
            <w:tcBorders>
              <w:top w:val="single" w:sz="4" w:space="0" w:color="auto"/>
            </w:tcBorders>
            <w:vAlign w:val="center"/>
          </w:tcPr>
          <w:p w14:paraId="64593933"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tcBorders>
              <w:top w:val="single" w:sz="4" w:space="0" w:color="auto"/>
            </w:tcBorders>
            <w:vAlign w:val="center"/>
          </w:tcPr>
          <w:p w14:paraId="4DF43CBB" w14:textId="77777777" w:rsidR="007D716A" w:rsidRPr="008033D8" w:rsidRDefault="007D716A" w:rsidP="001F1E24">
            <w:pPr>
              <w:pStyle w:val="af"/>
              <w:rPr>
                <w:sz w:val="18"/>
                <w:szCs w:val="18"/>
              </w:rPr>
            </w:pPr>
            <w:r w:rsidRPr="008033D8">
              <w:rPr>
                <w:sz w:val="18"/>
                <w:szCs w:val="18"/>
              </w:rPr>
              <w:t>8.41%</w:t>
            </w:r>
          </w:p>
        </w:tc>
        <w:tc>
          <w:tcPr>
            <w:tcW w:w="792" w:type="dxa"/>
            <w:tcBorders>
              <w:top w:val="single" w:sz="4" w:space="0" w:color="auto"/>
            </w:tcBorders>
            <w:vAlign w:val="center"/>
          </w:tcPr>
          <w:p w14:paraId="2DCABEA8" w14:textId="77777777" w:rsidR="007D716A" w:rsidRPr="008033D8" w:rsidRDefault="007D716A" w:rsidP="001F1E24">
            <w:pPr>
              <w:pStyle w:val="af"/>
              <w:rPr>
                <w:sz w:val="18"/>
                <w:szCs w:val="18"/>
              </w:rPr>
            </w:pPr>
            <w:r w:rsidRPr="008033D8">
              <w:rPr>
                <w:sz w:val="18"/>
                <w:szCs w:val="18"/>
              </w:rPr>
              <w:t>9.21%</w:t>
            </w:r>
          </w:p>
        </w:tc>
        <w:tc>
          <w:tcPr>
            <w:tcW w:w="792" w:type="dxa"/>
            <w:tcBorders>
              <w:top w:val="single" w:sz="4" w:space="0" w:color="auto"/>
            </w:tcBorders>
            <w:vAlign w:val="center"/>
          </w:tcPr>
          <w:p w14:paraId="5600FC03" w14:textId="77777777" w:rsidR="007D716A" w:rsidRPr="008033D8" w:rsidRDefault="007D716A" w:rsidP="001F1E24">
            <w:pPr>
              <w:pStyle w:val="af"/>
              <w:rPr>
                <w:sz w:val="18"/>
                <w:szCs w:val="18"/>
              </w:rPr>
            </w:pPr>
            <w:r w:rsidRPr="008033D8">
              <w:rPr>
                <w:sz w:val="18"/>
                <w:szCs w:val="18"/>
              </w:rPr>
              <w:t>9.42%</w:t>
            </w:r>
          </w:p>
        </w:tc>
        <w:tc>
          <w:tcPr>
            <w:tcW w:w="111" w:type="pct"/>
            <w:tcBorders>
              <w:top w:val="single" w:sz="4" w:space="0" w:color="auto"/>
            </w:tcBorders>
            <w:vAlign w:val="center"/>
          </w:tcPr>
          <w:p w14:paraId="7ED0D5C7" w14:textId="77777777" w:rsidR="007D716A" w:rsidRPr="008033D8" w:rsidRDefault="007D716A" w:rsidP="001F1E24">
            <w:pPr>
              <w:pStyle w:val="af"/>
              <w:rPr>
                <w:sz w:val="18"/>
                <w:szCs w:val="18"/>
              </w:rPr>
            </w:pPr>
          </w:p>
        </w:tc>
        <w:tc>
          <w:tcPr>
            <w:tcW w:w="368" w:type="pct"/>
            <w:tcBorders>
              <w:top w:val="single" w:sz="4" w:space="0" w:color="auto"/>
            </w:tcBorders>
            <w:vAlign w:val="center"/>
          </w:tcPr>
          <w:p w14:paraId="2CA63991" w14:textId="77777777" w:rsidR="007D716A" w:rsidRPr="008033D8" w:rsidRDefault="007D716A" w:rsidP="001F1E24">
            <w:pPr>
              <w:pStyle w:val="af"/>
              <w:rPr>
                <w:sz w:val="18"/>
                <w:szCs w:val="18"/>
              </w:rPr>
            </w:pPr>
            <w:r w:rsidRPr="008033D8">
              <w:rPr>
                <w:sz w:val="18"/>
                <w:szCs w:val="18"/>
              </w:rPr>
              <w:t>26.92%</w:t>
            </w:r>
          </w:p>
        </w:tc>
        <w:tc>
          <w:tcPr>
            <w:tcW w:w="792" w:type="dxa"/>
            <w:tcBorders>
              <w:top w:val="single" w:sz="4" w:space="0" w:color="auto"/>
            </w:tcBorders>
            <w:vAlign w:val="center"/>
          </w:tcPr>
          <w:p w14:paraId="7FFB3654" w14:textId="77777777" w:rsidR="007D716A" w:rsidRPr="008033D8" w:rsidRDefault="007D716A" w:rsidP="001F1E24">
            <w:pPr>
              <w:pStyle w:val="af"/>
              <w:rPr>
                <w:sz w:val="18"/>
                <w:szCs w:val="18"/>
              </w:rPr>
            </w:pPr>
            <w:r w:rsidRPr="008033D8">
              <w:rPr>
                <w:sz w:val="18"/>
                <w:szCs w:val="18"/>
              </w:rPr>
              <w:t>25.77%</w:t>
            </w:r>
          </w:p>
        </w:tc>
        <w:tc>
          <w:tcPr>
            <w:tcW w:w="792" w:type="dxa"/>
            <w:tcBorders>
              <w:top w:val="single" w:sz="4" w:space="0" w:color="auto"/>
            </w:tcBorders>
            <w:vAlign w:val="center"/>
          </w:tcPr>
          <w:p w14:paraId="63603FBB" w14:textId="77777777" w:rsidR="007D716A" w:rsidRPr="008033D8" w:rsidRDefault="007D716A" w:rsidP="001F1E24">
            <w:pPr>
              <w:pStyle w:val="af"/>
              <w:rPr>
                <w:sz w:val="18"/>
                <w:szCs w:val="18"/>
              </w:rPr>
            </w:pPr>
            <w:r w:rsidRPr="008033D8">
              <w:rPr>
                <w:sz w:val="18"/>
                <w:szCs w:val="18"/>
              </w:rPr>
              <w:t>25.49%</w:t>
            </w:r>
          </w:p>
        </w:tc>
        <w:tc>
          <w:tcPr>
            <w:tcW w:w="792" w:type="dxa"/>
            <w:tcBorders>
              <w:top w:val="single" w:sz="4" w:space="0" w:color="auto"/>
            </w:tcBorders>
            <w:vAlign w:val="center"/>
          </w:tcPr>
          <w:p w14:paraId="7E79D5A7" w14:textId="77777777" w:rsidR="007D716A" w:rsidRPr="008033D8" w:rsidRDefault="007D716A" w:rsidP="001F1E24">
            <w:pPr>
              <w:pStyle w:val="af"/>
              <w:rPr>
                <w:sz w:val="18"/>
                <w:szCs w:val="18"/>
              </w:rPr>
            </w:pPr>
            <w:r w:rsidRPr="008033D8">
              <w:rPr>
                <w:sz w:val="18"/>
                <w:szCs w:val="18"/>
              </w:rPr>
              <w:t>39.14%</w:t>
            </w:r>
          </w:p>
        </w:tc>
        <w:tc>
          <w:tcPr>
            <w:tcW w:w="228" w:type="dxa"/>
            <w:tcBorders>
              <w:top w:val="single" w:sz="4" w:space="0" w:color="auto"/>
            </w:tcBorders>
            <w:vAlign w:val="center"/>
          </w:tcPr>
          <w:p w14:paraId="23065703" w14:textId="77777777" w:rsidR="007D716A" w:rsidRPr="008033D8" w:rsidRDefault="007D716A" w:rsidP="001F1E24">
            <w:pPr>
              <w:pStyle w:val="af"/>
              <w:rPr>
                <w:sz w:val="18"/>
                <w:szCs w:val="18"/>
              </w:rPr>
            </w:pPr>
          </w:p>
        </w:tc>
        <w:tc>
          <w:tcPr>
            <w:tcW w:w="776" w:type="dxa"/>
            <w:tcBorders>
              <w:top w:val="single" w:sz="4" w:space="0" w:color="auto"/>
            </w:tcBorders>
            <w:vAlign w:val="center"/>
          </w:tcPr>
          <w:p w14:paraId="4544E4EF" w14:textId="77777777" w:rsidR="007D716A" w:rsidRPr="008033D8" w:rsidRDefault="007D716A" w:rsidP="001F1E24">
            <w:pPr>
              <w:pStyle w:val="af"/>
              <w:rPr>
                <w:sz w:val="18"/>
                <w:szCs w:val="18"/>
              </w:rPr>
            </w:pPr>
            <w:r w:rsidRPr="008033D8">
              <w:rPr>
                <w:sz w:val="18"/>
                <w:szCs w:val="18"/>
              </w:rPr>
              <w:t xml:space="preserve">0.99 </w:t>
            </w:r>
          </w:p>
        </w:tc>
        <w:tc>
          <w:tcPr>
            <w:tcW w:w="776" w:type="dxa"/>
            <w:tcBorders>
              <w:top w:val="single" w:sz="4" w:space="0" w:color="auto"/>
            </w:tcBorders>
            <w:vAlign w:val="center"/>
          </w:tcPr>
          <w:p w14:paraId="7F0F6C4D" w14:textId="77777777" w:rsidR="007D716A" w:rsidRPr="008033D8" w:rsidRDefault="007D716A" w:rsidP="001F1E24">
            <w:pPr>
              <w:pStyle w:val="af"/>
              <w:rPr>
                <w:sz w:val="18"/>
                <w:szCs w:val="18"/>
              </w:rPr>
            </w:pPr>
            <w:r w:rsidRPr="008033D8">
              <w:rPr>
                <w:sz w:val="18"/>
                <w:szCs w:val="18"/>
              </w:rPr>
              <w:t xml:space="preserve">3.08 </w:t>
            </w:r>
          </w:p>
        </w:tc>
        <w:tc>
          <w:tcPr>
            <w:tcW w:w="776" w:type="dxa"/>
            <w:tcBorders>
              <w:top w:val="single" w:sz="4" w:space="0" w:color="auto"/>
            </w:tcBorders>
            <w:vAlign w:val="center"/>
          </w:tcPr>
          <w:p w14:paraId="0DBAD11E" w14:textId="77777777" w:rsidR="007D716A" w:rsidRPr="008033D8" w:rsidRDefault="007D716A" w:rsidP="001F1E24">
            <w:pPr>
              <w:pStyle w:val="af"/>
              <w:rPr>
                <w:sz w:val="18"/>
                <w:szCs w:val="18"/>
              </w:rPr>
            </w:pPr>
            <w:r w:rsidRPr="008033D8">
              <w:rPr>
                <w:sz w:val="18"/>
                <w:szCs w:val="18"/>
              </w:rPr>
              <w:t xml:space="preserve">5.16 </w:t>
            </w:r>
          </w:p>
        </w:tc>
        <w:tc>
          <w:tcPr>
            <w:tcW w:w="705" w:type="dxa"/>
            <w:tcBorders>
              <w:top w:val="single" w:sz="4" w:space="0" w:color="auto"/>
            </w:tcBorders>
            <w:vAlign w:val="center"/>
          </w:tcPr>
          <w:p w14:paraId="52F52B36"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1BF647BF" w14:textId="77777777" w:rsidTr="001F1E24">
        <w:trPr>
          <w:trHeight w:val="20"/>
          <w:jc w:val="center"/>
        </w:trPr>
        <w:tc>
          <w:tcPr>
            <w:tcW w:w="499" w:type="dxa"/>
            <w:vMerge/>
            <w:vAlign w:val="center"/>
          </w:tcPr>
          <w:p w14:paraId="488969F9" w14:textId="77777777" w:rsidR="007D716A" w:rsidRPr="007B0C54" w:rsidRDefault="007D716A" w:rsidP="001F1E24">
            <w:pPr>
              <w:pStyle w:val="af"/>
              <w:rPr>
                <w:color w:val="0070C0"/>
                <w:sz w:val="18"/>
                <w:szCs w:val="18"/>
                <w:rPrChange w:id="2047" w:author="Windows 用户" w:date="2021-12-17T15:47:00Z">
                  <w:rPr>
                    <w:sz w:val="18"/>
                    <w:szCs w:val="18"/>
                  </w:rPr>
                </w:rPrChange>
              </w:rPr>
            </w:pPr>
          </w:p>
        </w:tc>
        <w:tc>
          <w:tcPr>
            <w:tcW w:w="1122" w:type="dxa"/>
            <w:vAlign w:val="center"/>
          </w:tcPr>
          <w:p w14:paraId="5AB35883"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2D577860" w14:textId="77777777" w:rsidR="007D716A" w:rsidRPr="008033D8" w:rsidRDefault="007D716A" w:rsidP="001F1E24">
            <w:pPr>
              <w:pStyle w:val="af"/>
              <w:rPr>
                <w:sz w:val="18"/>
                <w:szCs w:val="18"/>
              </w:rPr>
            </w:pPr>
            <w:r w:rsidRPr="008033D8">
              <w:rPr>
                <w:sz w:val="18"/>
                <w:szCs w:val="18"/>
              </w:rPr>
              <w:t>10.14%</w:t>
            </w:r>
          </w:p>
        </w:tc>
        <w:tc>
          <w:tcPr>
            <w:tcW w:w="792" w:type="dxa"/>
            <w:vAlign w:val="center"/>
          </w:tcPr>
          <w:p w14:paraId="0FB1CC1A" w14:textId="77777777" w:rsidR="007D716A" w:rsidRPr="008033D8" w:rsidRDefault="007D716A" w:rsidP="001F1E24">
            <w:pPr>
              <w:pStyle w:val="af"/>
              <w:rPr>
                <w:sz w:val="18"/>
                <w:szCs w:val="18"/>
              </w:rPr>
            </w:pPr>
            <w:r w:rsidRPr="008033D8">
              <w:rPr>
                <w:sz w:val="18"/>
                <w:szCs w:val="18"/>
              </w:rPr>
              <w:t>11.12%</w:t>
            </w:r>
          </w:p>
        </w:tc>
        <w:tc>
          <w:tcPr>
            <w:tcW w:w="792" w:type="dxa"/>
            <w:vAlign w:val="center"/>
          </w:tcPr>
          <w:p w14:paraId="32EFB107" w14:textId="77777777" w:rsidR="007D716A" w:rsidRPr="008033D8" w:rsidRDefault="007D716A" w:rsidP="001F1E24">
            <w:pPr>
              <w:pStyle w:val="af"/>
              <w:rPr>
                <w:sz w:val="18"/>
                <w:szCs w:val="18"/>
              </w:rPr>
            </w:pPr>
            <w:r w:rsidRPr="008033D8">
              <w:rPr>
                <w:sz w:val="18"/>
                <w:szCs w:val="18"/>
              </w:rPr>
              <w:t>11.44%</w:t>
            </w:r>
          </w:p>
        </w:tc>
        <w:tc>
          <w:tcPr>
            <w:tcW w:w="111" w:type="pct"/>
            <w:vAlign w:val="center"/>
          </w:tcPr>
          <w:p w14:paraId="30671A22" w14:textId="77777777" w:rsidR="007D716A" w:rsidRPr="008033D8" w:rsidRDefault="007D716A" w:rsidP="001F1E24">
            <w:pPr>
              <w:pStyle w:val="af"/>
              <w:rPr>
                <w:sz w:val="18"/>
                <w:szCs w:val="18"/>
              </w:rPr>
            </w:pPr>
          </w:p>
        </w:tc>
        <w:tc>
          <w:tcPr>
            <w:tcW w:w="368" w:type="pct"/>
            <w:vAlign w:val="center"/>
          </w:tcPr>
          <w:p w14:paraId="7E6253DA" w14:textId="77777777" w:rsidR="007D716A" w:rsidRPr="008033D8" w:rsidRDefault="007D716A" w:rsidP="001F1E24">
            <w:pPr>
              <w:pStyle w:val="af"/>
              <w:rPr>
                <w:sz w:val="18"/>
                <w:szCs w:val="18"/>
              </w:rPr>
            </w:pPr>
            <w:r w:rsidRPr="008033D8">
              <w:rPr>
                <w:sz w:val="18"/>
                <w:szCs w:val="18"/>
              </w:rPr>
              <w:t>33.95%</w:t>
            </w:r>
          </w:p>
        </w:tc>
        <w:tc>
          <w:tcPr>
            <w:tcW w:w="792" w:type="dxa"/>
            <w:vAlign w:val="center"/>
          </w:tcPr>
          <w:p w14:paraId="1D37D9AB" w14:textId="77777777" w:rsidR="007D716A" w:rsidRPr="008033D8" w:rsidRDefault="007D716A" w:rsidP="001F1E24">
            <w:pPr>
              <w:pStyle w:val="af"/>
              <w:rPr>
                <w:sz w:val="18"/>
                <w:szCs w:val="18"/>
              </w:rPr>
            </w:pPr>
            <w:r w:rsidRPr="008033D8">
              <w:rPr>
                <w:sz w:val="18"/>
                <w:szCs w:val="18"/>
              </w:rPr>
              <w:t>32.49%</w:t>
            </w:r>
          </w:p>
        </w:tc>
        <w:tc>
          <w:tcPr>
            <w:tcW w:w="792" w:type="dxa"/>
            <w:vAlign w:val="center"/>
          </w:tcPr>
          <w:p w14:paraId="02A63830" w14:textId="77777777" w:rsidR="007D716A" w:rsidRPr="008033D8" w:rsidRDefault="007D716A" w:rsidP="001F1E24">
            <w:pPr>
              <w:pStyle w:val="af"/>
              <w:rPr>
                <w:sz w:val="18"/>
                <w:szCs w:val="18"/>
              </w:rPr>
            </w:pPr>
            <w:r w:rsidRPr="008033D8">
              <w:rPr>
                <w:sz w:val="18"/>
                <w:szCs w:val="18"/>
              </w:rPr>
              <w:t>32.00%</w:t>
            </w:r>
          </w:p>
        </w:tc>
        <w:tc>
          <w:tcPr>
            <w:tcW w:w="792" w:type="dxa"/>
            <w:vAlign w:val="center"/>
          </w:tcPr>
          <w:p w14:paraId="3DC62C5B" w14:textId="77777777" w:rsidR="007D716A" w:rsidRPr="008033D8" w:rsidRDefault="007D716A" w:rsidP="001F1E24">
            <w:pPr>
              <w:pStyle w:val="af"/>
              <w:rPr>
                <w:sz w:val="18"/>
                <w:szCs w:val="18"/>
              </w:rPr>
            </w:pPr>
            <w:r w:rsidRPr="008033D8">
              <w:rPr>
                <w:sz w:val="18"/>
                <w:szCs w:val="18"/>
              </w:rPr>
              <w:t>49.61%</w:t>
            </w:r>
          </w:p>
        </w:tc>
        <w:tc>
          <w:tcPr>
            <w:tcW w:w="228" w:type="dxa"/>
            <w:vAlign w:val="center"/>
          </w:tcPr>
          <w:p w14:paraId="76A06B43" w14:textId="77777777" w:rsidR="007D716A" w:rsidRPr="008033D8" w:rsidRDefault="007D716A" w:rsidP="001F1E24">
            <w:pPr>
              <w:pStyle w:val="af"/>
              <w:rPr>
                <w:sz w:val="18"/>
                <w:szCs w:val="18"/>
              </w:rPr>
            </w:pPr>
          </w:p>
        </w:tc>
        <w:tc>
          <w:tcPr>
            <w:tcW w:w="776" w:type="dxa"/>
            <w:vAlign w:val="center"/>
          </w:tcPr>
          <w:p w14:paraId="033FCFC5" w14:textId="77777777" w:rsidR="007D716A" w:rsidRPr="008033D8" w:rsidRDefault="007D716A" w:rsidP="001F1E24">
            <w:pPr>
              <w:pStyle w:val="af"/>
              <w:rPr>
                <w:sz w:val="18"/>
                <w:szCs w:val="18"/>
              </w:rPr>
            </w:pPr>
            <w:r w:rsidRPr="008033D8">
              <w:rPr>
                <w:sz w:val="18"/>
                <w:szCs w:val="18"/>
              </w:rPr>
              <w:t xml:space="preserve">0.99 </w:t>
            </w:r>
          </w:p>
        </w:tc>
        <w:tc>
          <w:tcPr>
            <w:tcW w:w="776" w:type="dxa"/>
            <w:vAlign w:val="center"/>
          </w:tcPr>
          <w:p w14:paraId="421277BB" w14:textId="77777777" w:rsidR="007D716A" w:rsidRPr="008033D8" w:rsidRDefault="007D716A" w:rsidP="001F1E24">
            <w:pPr>
              <w:pStyle w:val="af"/>
              <w:rPr>
                <w:sz w:val="18"/>
                <w:szCs w:val="18"/>
              </w:rPr>
            </w:pPr>
            <w:r w:rsidRPr="008033D8">
              <w:rPr>
                <w:sz w:val="18"/>
                <w:szCs w:val="18"/>
              </w:rPr>
              <w:t xml:space="preserve">3.12 </w:t>
            </w:r>
          </w:p>
        </w:tc>
        <w:tc>
          <w:tcPr>
            <w:tcW w:w="776" w:type="dxa"/>
            <w:vAlign w:val="center"/>
          </w:tcPr>
          <w:p w14:paraId="59881F7F" w14:textId="77777777" w:rsidR="007D716A" w:rsidRPr="008033D8" w:rsidRDefault="007D716A" w:rsidP="001F1E24">
            <w:pPr>
              <w:pStyle w:val="af"/>
              <w:rPr>
                <w:sz w:val="18"/>
                <w:szCs w:val="18"/>
              </w:rPr>
            </w:pPr>
            <w:r w:rsidRPr="008033D8">
              <w:rPr>
                <w:sz w:val="18"/>
                <w:szCs w:val="18"/>
              </w:rPr>
              <w:t xml:space="preserve">5.25 </w:t>
            </w:r>
          </w:p>
        </w:tc>
        <w:tc>
          <w:tcPr>
            <w:tcW w:w="705" w:type="dxa"/>
            <w:vAlign w:val="center"/>
          </w:tcPr>
          <w:p w14:paraId="562D1E75" w14:textId="77777777" w:rsidR="007D716A" w:rsidRPr="008033D8" w:rsidRDefault="007D716A" w:rsidP="001F1E24">
            <w:pPr>
              <w:pStyle w:val="af"/>
              <w:rPr>
                <w:sz w:val="18"/>
                <w:szCs w:val="18"/>
              </w:rPr>
            </w:pPr>
            <w:r w:rsidRPr="008033D8">
              <w:rPr>
                <w:sz w:val="18"/>
                <w:szCs w:val="18"/>
              </w:rPr>
              <w:t xml:space="preserve">0.02 </w:t>
            </w:r>
          </w:p>
        </w:tc>
      </w:tr>
      <w:tr w:rsidR="007D716A" w:rsidRPr="008033D8" w14:paraId="6ABEDBBC" w14:textId="77777777" w:rsidTr="001F1E24">
        <w:trPr>
          <w:trHeight w:val="20"/>
          <w:jc w:val="center"/>
        </w:trPr>
        <w:tc>
          <w:tcPr>
            <w:tcW w:w="499" w:type="dxa"/>
            <w:vMerge w:val="restart"/>
            <w:vAlign w:val="center"/>
          </w:tcPr>
          <w:p w14:paraId="522B2AAD" w14:textId="569927D8" w:rsidR="007D716A" w:rsidRPr="007B0C54" w:rsidRDefault="007D716A">
            <w:pPr>
              <w:pStyle w:val="af"/>
              <w:rPr>
                <w:color w:val="0070C0"/>
                <w:sz w:val="18"/>
                <w:szCs w:val="18"/>
                <w:rPrChange w:id="2048" w:author="Windows 用户" w:date="2021-12-17T15:47:00Z">
                  <w:rPr>
                    <w:sz w:val="18"/>
                    <w:szCs w:val="18"/>
                  </w:rPr>
                </w:rPrChange>
              </w:rPr>
            </w:pPr>
            <w:del w:id="2049" w:author="Windows 用户" w:date="2021-12-17T15:46:00Z">
              <w:r w:rsidRPr="007B0C54" w:rsidDel="007B0C54">
                <w:rPr>
                  <w:color w:val="0070C0"/>
                  <w:sz w:val="18"/>
                  <w:szCs w:val="18"/>
                  <w:rPrChange w:id="2050" w:author="Windows 用户" w:date="2021-12-17T15:47:00Z">
                    <w:rPr>
                      <w:sz w:val="18"/>
                      <w:szCs w:val="18"/>
                    </w:rPr>
                  </w:rPrChange>
                </w:rPr>
                <w:delText>60</w:delText>
              </w:r>
            </w:del>
            <w:ins w:id="2051" w:author="Windows 用户" w:date="2021-12-17T15:46:00Z">
              <w:r w:rsidR="007B0C54" w:rsidRPr="007B0C54">
                <w:rPr>
                  <w:color w:val="0070C0"/>
                  <w:sz w:val="18"/>
                  <w:szCs w:val="18"/>
                  <w:rPrChange w:id="2052" w:author="Windows 用户" w:date="2021-12-17T15:47:00Z">
                    <w:rPr>
                      <w:sz w:val="18"/>
                      <w:szCs w:val="18"/>
                    </w:rPr>
                  </w:rPrChange>
                </w:rPr>
                <w:t>62</w:t>
              </w:r>
            </w:ins>
          </w:p>
        </w:tc>
        <w:tc>
          <w:tcPr>
            <w:tcW w:w="1122" w:type="dxa"/>
            <w:vAlign w:val="center"/>
          </w:tcPr>
          <w:p w14:paraId="5D1102D7"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70A6E3B2" w14:textId="77777777" w:rsidR="007D716A" w:rsidRPr="008033D8" w:rsidRDefault="007D716A" w:rsidP="001F1E24">
            <w:pPr>
              <w:pStyle w:val="af"/>
              <w:rPr>
                <w:sz w:val="18"/>
                <w:szCs w:val="18"/>
              </w:rPr>
            </w:pPr>
            <w:r w:rsidRPr="008033D8">
              <w:rPr>
                <w:sz w:val="18"/>
                <w:szCs w:val="18"/>
              </w:rPr>
              <w:t>7.47%</w:t>
            </w:r>
          </w:p>
        </w:tc>
        <w:tc>
          <w:tcPr>
            <w:tcW w:w="792" w:type="dxa"/>
            <w:vAlign w:val="center"/>
          </w:tcPr>
          <w:p w14:paraId="4D7A0B97" w14:textId="77777777" w:rsidR="007D716A" w:rsidRPr="008033D8" w:rsidRDefault="007D716A" w:rsidP="001F1E24">
            <w:pPr>
              <w:pStyle w:val="af"/>
              <w:rPr>
                <w:sz w:val="18"/>
                <w:szCs w:val="18"/>
              </w:rPr>
            </w:pPr>
            <w:r w:rsidRPr="008033D8">
              <w:rPr>
                <w:sz w:val="18"/>
                <w:szCs w:val="18"/>
              </w:rPr>
              <w:t>8.32%</w:t>
            </w:r>
          </w:p>
        </w:tc>
        <w:tc>
          <w:tcPr>
            <w:tcW w:w="792" w:type="dxa"/>
            <w:vAlign w:val="center"/>
          </w:tcPr>
          <w:p w14:paraId="5E1B774C" w14:textId="77777777" w:rsidR="007D716A" w:rsidRPr="008033D8" w:rsidRDefault="007D716A" w:rsidP="001F1E24">
            <w:pPr>
              <w:pStyle w:val="af"/>
              <w:rPr>
                <w:sz w:val="18"/>
                <w:szCs w:val="18"/>
              </w:rPr>
            </w:pPr>
            <w:r w:rsidRPr="008033D8">
              <w:rPr>
                <w:sz w:val="18"/>
                <w:szCs w:val="18"/>
              </w:rPr>
              <w:t>8.69%</w:t>
            </w:r>
          </w:p>
        </w:tc>
        <w:tc>
          <w:tcPr>
            <w:tcW w:w="111" w:type="pct"/>
            <w:vAlign w:val="center"/>
          </w:tcPr>
          <w:p w14:paraId="5EBC7779" w14:textId="77777777" w:rsidR="007D716A" w:rsidRPr="008033D8" w:rsidRDefault="007D716A" w:rsidP="001F1E24">
            <w:pPr>
              <w:pStyle w:val="af"/>
              <w:rPr>
                <w:sz w:val="18"/>
                <w:szCs w:val="18"/>
              </w:rPr>
            </w:pPr>
          </w:p>
        </w:tc>
        <w:tc>
          <w:tcPr>
            <w:tcW w:w="368" w:type="pct"/>
            <w:vAlign w:val="center"/>
          </w:tcPr>
          <w:p w14:paraId="7F404720" w14:textId="77777777" w:rsidR="007D716A" w:rsidRPr="008033D8" w:rsidRDefault="007D716A" w:rsidP="001F1E24">
            <w:pPr>
              <w:pStyle w:val="af"/>
              <w:rPr>
                <w:sz w:val="18"/>
                <w:szCs w:val="18"/>
              </w:rPr>
            </w:pPr>
            <w:r w:rsidRPr="008033D8">
              <w:rPr>
                <w:sz w:val="18"/>
                <w:szCs w:val="18"/>
              </w:rPr>
              <w:t>24.36%</w:t>
            </w:r>
          </w:p>
        </w:tc>
        <w:tc>
          <w:tcPr>
            <w:tcW w:w="792" w:type="dxa"/>
            <w:vAlign w:val="center"/>
          </w:tcPr>
          <w:p w14:paraId="5FF5A596" w14:textId="77777777" w:rsidR="007D716A" w:rsidRPr="008033D8" w:rsidRDefault="007D716A" w:rsidP="001F1E24">
            <w:pPr>
              <w:pStyle w:val="af"/>
              <w:rPr>
                <w:sz w:val="18"/>
                <w:szCs w:val="18"/>
              </w:rPr>
            </w:pPr>
            <w:r w:rsidRPr="008033D8">
              <w:rPr>
                <w:sz w:val="18"/>
                <w:szCs w:val="18"/>
              </w:rPr>
              <w:t>23.15%</w:t>
            </w:r>
          </w:p>
        </w:tc>
        <w:tc>
          <w:tcPr>
            <w:tcW w:w="792" w:type="dxa"/>
            <w:vAlign w:val="center"/>
          </w:tcPr>
          <w:p w14:paraId="6DDE5B35" w14:textId="77777777" w:rsidR="007D716A" w:rsidRPr="008033D8" w:rsidRDefault="007D716A" w:rsidP="001F1E24">
            <w:pPr>
              <w:pStyle w:val="af"/>
              <w:rPr>
                <w:sz w:val="18"/>
                <w:szCs w:val="18"/>
              </w:rPr>
            </w:pPr>
            <w:r w:rsidRPr="008033D8">
              <w:rPr>
                <w:sz w:val="18"/>
                <w:szCs w:val="18"/>
              </w:rPr>
              <w:t>22.62%</w:t>
            </w:r>
          </w:p>
        </w:tc>
        <w:tc>
          <w:tcPr>
            <w:tcW w:w="792" w:type="dxa"/>
            <w:vAlign w:val="center"/>
          </w:tcPr>
          <w:p w14:paraId="065DF9CB" w14:textId="77777777" w:rsidR="007D716A" w:rsidRPr="008033D8" w:rsidRDefault="007D716A" w:rsidP="001F1E24">
            <w:pPr>
              <w:pStyle w:val="af"/>
              <w:rPr>
                <w:sz w:val="18"/>
                <w:szCs w:val="18"/>
              </w:rPr>
            </w:pPr>
            <w:r w:rsidRPr="008033D8">
              <w:rPr>
                <w:sz w:val="18"/>
                <w:szCs w:val="18"/>
              </w:rPr>
              <w:t>34.85%</w:t>
            </w:r>
          </w:p>
        </w:tc>
        <w:tc>
          <w:tcPr>
            <w:tcW w:w="228" w:type="dxa"/>
            <w:vAlign w:val="center"/>
          </w:tcPr>
          <w:p w14:paraId="5E4485D6" w14:textId="77777777" w:rsidR="007D716A" w:rsidRPr="008033D8" w:rsidRDefault="007D716A" w:rsidP="001F1E24">
            <w:pPr>
              <w:pStyle w:val="af"/>
              <w:rPr>
                <w:sz w:val="18"/>
                <w:szCs w:val="18"/>
              </w:rPr>
            </w:pPr>
          </w:p>
        </w:tc>
        <w:tc>
          <w:tcPr>
            <w:tcW w:w="776" w:type="dxa"/>
            <w:vAlign w:val="center"/>
          </w:tcPr>
          <w:p w14:paraId="05CF3937" w14:textId="77777777" w:rsidR="007D716A" w:rsidRPr="008033D8" w:rsidRDefault="007D716A" w:rsidP="001F1E24">
            <w:pPr>
              <w:pStyle w:val="af"/>
              <w:rPr>
                <w:sz w:val="18"/>
                <w:szCs w:val="18"/>
              </w:rPr>
            </w:pPr>
            <w:r w:rsidRPr="008033D8">
              <w:rPr>
                <w:sz w:val="18"/>
                <w:szCs w:val="18"/>
              </w:rPr>
              <w:t xml:space="preserve">3.32 </w:t>
            </w:r>
          </w:p>
        </w:tc>
        <w:tc>
          <w:tcPr>
            <w:tcW w:w="776" w:type="dxa"/>
            <w:vAlign w:val="center"/>
          </w:tcPr>
          <w:p w14:paraId="79D2979E" w14:textId="77777777" w:rsidR="007D716A" w:rsidRPr="008033D8" w:rsidRDefault="007D716A" w:rsidP="001F1E24">
            <w:pPr>
              <w:pStyle w:val="af"/>
              <w:rPr>
                <w:sz w:val="18"/>
                <w:szCs w:val="18"/>
              </w:rPr>
            </w:pPr>
            <w:r w:rsidRPr="008033D8">
              <w:rPr>
                <w:sz w:val="18"/>
                <w:szCs w:val="18"/>
              </w:rPr>
              <w:t xml:space="preserve">10.43 </w:t>
            </w:r>
          </w:p>
        </w:tc>
        <w:tc>
          <w:tcPr>
            <w:tcW w:w="776" w:type="dxa"/>
            <w:vAlign w:val="center"/>
          </w:tcPr>
          <w:p w14:paraId="1F0F81C9" w14:textId="77777777" w:rsidR="007D716A" w:rsidRPr="008033D8" w:rsidRDefault="007D716A" w:rsidP="001F1E24">
            <w:pPr>
              <w:pStyle w:val="af"/>
              <w:rPr>
                <w:sz w:val="18"/>
                <w:szCs w:val="18"/>
              </w:rPr>
            </w:pPr>
            <w:r w:rsidRPr="008033D8">
              <w:rPr>
                <w:sz w:val="18"/>
                <w:szCs w:val="18"/>
              </w:rPr>
              <w:t xml:space="preserve">17.52 </w:t>
            </w:r>
          </w:p>
        </w:tc>
        <w:tc>
          <w:tcPr>
            <w:tcW w:w="705" w:type="dxa"/>
            <w:vAlign w:val="center"/>
          </w:tcPr>
          <w:p w14:paraId="30F2B963" w14:textId="77777777" w:rsidR="007D716A" w:rsidRPr="008033D8" w:rsidRDefault="007D716A" w:rsidP="001F1E24">
            <w:pPr>
              <w:pStyle w:val="af"/>
              <w:rPr>
                <w:sz w:val="18"/>
                <w:szCs w:val="18"/>
              </w:rPr>
            </w:pPr>
            <w:r w:rsidRPr="008033D8">
              <w:rPr>
                <w:sz w:val="18"/>
                <w:szCs w:val="18"/>
              </w:rPr>
              <w:t xml:space="preserve">0.06 </w:t>
            </w:r>
          </w:p>
        </w:tc>
      </w:tr>
      <w:tr w:rsidR="007D716A" w:rsidRPr="008033D8" w14:paraId="6E28A215" w14:textId="77777777" w:rsidTr="001F1E24">
        <w:trPr>
          <w:trHeight w:val="20"/>
          <w:jc w:val="center"/>
        </w:trPr>
        <w:tc>
          <w:tcPr>
            <w:tcW w:w="499" w:type="dxa"/>
            <w:vMerge/>
            <w:vAlign w:val="center"/>
          </w:tcPr>
          <w:p w14:paraId="3700B428" w14:textId="77777777" w:rsidR="007D716A" w:rsidRPr="007B0C54" w:rsidRDefault="007D716A" w:rsidP="001F1E24">
            <w:pPr>
              <w:pStyle w:val="af"/>
              <w:rPr>
                <w:color w:val="0070C0"/>
                <w:sz w:val="18"/>
                <w:szCs w:val="18"/>
                <w:rPrChange w:id="2053" w:author="Windows 用户" w:date="2021-12-17T15:47:00Z">
                  <w:rPr>
                    <w:sz w:val="18"/>
                    <w:szCs w:val="18"/>
                  </w:rPr>
                </w:rPrChange>
              </w:rPr>
            </w:pPr>
          </w:p>
        </w:tc>
        <w:tc>
          <w:tcPr>
            <w:tcW w:w="1122" w:type="dxa"/>
            <w:vAlign w:val="center"/>
          </w:tcPr>
          <w:p w14:paraId="310C3BD9"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3D60BB17" w14:textId="77777777" w:rsidR="007D716A" w:rsidRPr="008033D8" w:rsidRDefault="007D716A" w:rsidP="001F1E24">
            <w:pPr>
              <w:pStyle w:val="af"/>
              <w:rPr>
                <w:sz w:val="18"/>
                <w:szCs w:val="18"/>
              </w:rPr>
            </w:pPr>
            <w:r w:rsidRPr="008033D8">
              <w:rPr>
                <w:sz w:val="18"/>
                <w:szCs w:val="18"/>
              </w:rPr>
              <w:t>9.92%</w:t>
            </w:r>
          </w:p>
        </w:tc>
        <w:tc>
          <w:tcPr>
            <w:tcW w:w="792" w:type="dxa"/>
            <w:vAlign w:val="center"/>
          </w:tcPr>
          <w:p w14:paraId="42F6313B"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79CB7008" w14:textId="77777777" w:rsidR="007D716A" w:rsidRPr="008033D8" w:rsidRDefault="007D716A" w:rsidP="001F1E24">
            <w:pPr>
              <w:pStyle w:val="af"/>
              <w:rPr>
                <w:sz w:val="18"/>
                <w:szCs w:val="18"/>
              </w:rPr>
            </w:pPr>
            <w:r w:rsidRPr="008033D8">
              <w:rPr>
                <w:sz w:val="18"/>
                <w:szCs w:val="18"/>
              </w:rPr>
              <w:t>11.39%</w:t>
            </w:r>
          </w:p>
        </w:tc>
        <w:tc>
          <w:tcPr>
            <w:tcW w:w="111" w:type="pct"/>
            <w:vAlign w:val="center"/>
          </w:tcPr>
          <w:p w14:paraId="0C95EDAD" w14:textId="77777777" w:rsidR="007D716A" w:rsidRPr="008033D8" w:rsidRDefault="007D716A" w:rsidP="001F1E24">
            <w:pPr>
              <w:pStyle w:val="af"/>
              <w:rPr>
                <w:sz w:val="18"/>
                <w:szCs w:val="18"/>
              </w:rPr>
            </w:pPr>
          </w:p>
        </w:tc>
        <w:tc>
          <w:tcPr>
            <w:tcW w:w="368" w:type="pct"/>
            <w:vAlign w:val="center"/>
          </w:tcPr>
          <w:p w14:paraId="6ECBC89B" w14:textId="77777777" w:rsidR="007D716A" w:rsidRPr="008033D8" w:rsidRDefault="007D716A" w:rsidP="001F1E24">
            <w:pPr>
              <w:pStyle w:val="af"/>
              <w:rPr>
                <w:sz w:val="18"/>
                <w:szCs w:val="18"/>
              </w:rPr>
            </w:pPr>
            <w:r w:rsidRPr="008033D8">
              <w:rPr>
                <w:sz w:val="18"/>
                <w:szCs w:val="18"/>
              </w:rPr>
              <w:t>30.79%</w:t>
            </w:r>
          </w:p>
        </w:tc>
        <w:tc>
          <w:tcPr>
            <w:tcW w:w="792" w:type="dxa"/>
            <w:vAlign w:val="center"/>
          </w:tcPr>
          <w:p w14:paraId="1ADBDC72" w14:textId="77777777" w:rsidR="007D716A" w:rsidRPr="008033D8" w:rsidRDefault="007D716A" w:rsidP="001F1E24">
            <w:pPr>
              <w:pStyle w:val="af"/>
              <w:rPr>
                <w:sz w:val="18"/>
                <w:szCs w:val="18"/>
              </w:rPr>
            </w:pPr>
            <w:r w:rsidRPr="008033D8">
              <w:rPr>
                <w:sz w:val="18"/>
                <w:szCs w:val="18"/>
              </w:rPr>
              <w:t>29.21%</w:t>
            </w:r>
          </w:p>
        </w:tc>
        <w:tc>
          <w:tcPr>
            <w:tcW w:w="792" w:type="dxa"/>
            <w:vAlign w:val="center"/>
          </w:tcPr>
          <w:p w14:paraId="7FA4B7E2" w14:textId="77777777" w:rsidR="007D716A" w:rsidRPr="008033D8" w:rsidRDefault="007D716A" w:rsidP="001F1E24">
            <w:pPr>
              <w:pStyle w:val="af"/>
              <w:rPr>
                <w:sz w:val="18"/>
                <w:szCs w:val="18"/>
              </w:rPr>
            </w:pPr>
            <w:r w:rsidRPr="008033D8">
              <w:rPr>
                <w:sz w:val="18"/>
                <w:szCs w:val="18"/>
              </w:rPr>
              <w:t>28.56%</w:t>
            </w:r>
          </w:p>
        </w:tc>
        <w:tc>
          <w:tcPr>
            <w:tcW w:w="792" w:type="dxa"/>
            <w:vAlign w:val="center"/>
          </w:tcPr>
          <w:p w14:paraId="6D2F5B53" w14:textId="77777777" w:rsidR="007D716A" w:rsidRPr="008033D8" w:rsidRDefault="007D716A" w:rsidP="001F1E24">
            <w:pPr>
              <w:pStyle w:val="af"/>
              <w:rPr>
                <w:sz w:val="18"/>
                <w:szCs w:val="18"/>
              </w:rPr>
            </w:pPr>
            <w:r w:rsidRPr="008033D8">
              <w:rPr>
                <w:sz w:val="18"/>
                <w:szCs w:val="18"/>
              </w:rPr>
              <w:t>45.24%</w:t>
            </w:r>
          </w:p>
        </w:tc>
        <w:tc>
          <w:tcPr>
            <w:tcW w:w="228" w:type="dxa"/>
            <w:vAlign w:val="center"/>
          </w:tcPr>
          <w:p w14:paraId="4CCF73AA" w14:textId="77777777" w:rsidR="007D716A" w:rsidRPr="008033D8" w:rsidRDefault="007D716A" w:rsidP="001F1E24">
            <w:pPr>
              <w:pStyle w:val="af"/>
              <w:rPr>
                <w:sz w:val="18"/>
                <w:szCs w:val="18"/>
              </w:rPr>
            </w:pPr>
          </w:p>
        </w:tc>
        <w:tc>
          <w:tcPr>
            <w:tcW w:w="776" w:type="dxa"/>
            <w:vAlign w:val="center"/>
          </w:tcPr>
          <w:p w14:paraId="4D952BFB" w14:textId="77777777" w:rsidR="007D716A" w:rsidRPr="008033D8" w:rsidRDefault="007D716A" w:rsidP="001F1E24">
            <w:pPr>
              <w:pStyle w:val="af"/>
              <w:rPr>
                <w:sz w:val="18"/>
                <w:szCs w:val="18"/>
              </w:rPr>
            </w:pPr>
            <w:r w:rsidRPr="008033D8">
              <w:rPr>
                <w:sz w:val="18"/>
                <w:szCs w:val="18"/>
              </w:rPr>
              <w:t xml:space="preserve">3.31 </w:t>
            </w:r>
          </w:p>
        </w:tc>
        <w:tc>
          <w:tcPr>
            <w:tcW w:w="776" w:type="dxa"/>
            <w:vAlign w:val="center"/>
          </w:tcPr>
          <w:p w14:paraId="6EC5133F" w14:textId="77777777" w:rsidR="007D716A" w:rsidRPr="008033D8" w:rsidRDefault="007D716A" w:rsidP="001F1E24">
            <w:pPr>
              <w:pStyle w:val="af"/>
              <w:rPr>
                <w:sz w:val="18"/>
                <w:szCs w:val="18"/>
              </w:rPr>
            </w:pPr>
            <w:r w:rsidRPr="008033D8">
              <w:rPr>
                <w:sz w:val="18"/>
                <w:szCs w:val="18"/>
              </w:rPr>
              <w:t xml:space="preserve">10.48 </w:t>
            </w:r>
          </w:p>
        </w:tc>
        <w:tc>
          <w:tcPr>
            <w:tcW w:w="776" w:type="dxa"/>
            <w:vAlign w:val="center"/>
          </w:tcPr>
          <w:p w14:paraId="19805AA4" w14:textId="77777777" w:rsidR="007D716A" w:rsidRPr="008033D8" w:rsidRDefault="007D716A" w:rsidP="001F1E24">
            <w:pPr>
              <w:pStyle w:val="af"/>
              <w:rPr>
                <w:sz w:val="18"/>
                <w:szCs w:val="18"/>
              </w:rPr>
            </w:pPr>
            <w:r w:rsidRPr="008033D8">
              <w:rPr>
                <w:sz w:val="18"/>
                <w:szCs w:val="18"/>
              </w:rPr>
              <w:t xml:space="preserve">17.64 </w:t>
            </w:r>
          </w:p>
        </w:tc>
        <w:tc>
          <w:tcPr>
            <w:tcW w:w="705" w:type="dxa"/>
            <w:vAlign w:val="center"/>
          </w:tcPr>
          <w:p w14:paraId="6C21F7B4" w14:textId="77777777" w:rsidR="007D716A" w:rsidRPr="008033D8" w:rsidRDefault="007D716A" w:rsidP="001F1E24">
            <w:pPr>
              <w:pStyle w:val="af"/>
              <w:rPr>
                <w:sz w:val="18"/>
                <w:szCs w:val="18"/>
              </w:rPr>
            </w:pPr>
            <w:r w:rsidRPr="008033D8">
              <w:rPr>
                <w:sz w:val="18"/>
                <w:szCs w:val="18"/>
              </w:rPr>
              <w:t xml:space="preserve">0.09 </w:t>
            </w:r>
          </w:p>
        </w:tc>
      </w:tr>
      <w:tr w:rsidR="007D716A" w:rsidRPr="008033D8" w14:paraId="5EAF5ABF" w14:textId="77777777" w:rsidTr="001F1E24">
        <w:trPr>
          <w:trHeight w:val="20"/>
          <w:jc w:val="center"/>
        </w:trPr>
        <w:tc>
          <w:tcPr>
            <w:tcW w:w="499" w:type="dxa"/>
            <w:vMerge w:val="restart"/>
            <w:vAlign w:val="center"/>
          </w:tcPr>
          <w:p w14:paraId="27DEFCD6" w14:textId="72996771" w:rsidR="007D716A" w:rsidRPr="007B0C54" w:rsidRDefault="007D716A">
            <w:pPr>
              <w:pStyle w:val="af"/>
              <w:rPr>
                <w:color w:val="0070C0"/>
                <w:sz w:val="18"/>
                <w:szCs w:val="18"/>
                <w:rPrChange w:id="2054" w:author="Windows 用户" w:date="2021-12-17T15:47:00Z">
                  <w:rPr>
                    <w:sz w:val="18"/>
                    <w:szCs w:val="18"/>
                  </w:rPr>
                </w:rPrChange>
              </w:rPr>
            </w:pPr>
            <w:del w:id="2055" w:author="Windows 用户" w:date="2021-12-17T15:46:00Z">
              <w:r w:rsidRPr="007B0C54" w:rsidDel="007B0C54">
                <w:rPr>
                  <w:color w:val="0070C0"/>
                  <w:sz w:val="18"/>
                  <w:szCs w:val="18"/>
                  <w:rPrChange w:id="2056" w:author="Windows 用户" w:date="2021-12-17T15:47:00Z">
                    <w:rPr>
                      <w:sz w:val="18"/>
                      <w:szCs w:val="18"/>
                    </w:rPr>
                  </w:rPrChange>
                </w:rPr>
                <w:delText>120</w:delText>
              </w:r>
            </w:del>
            <w:ins w:id="2057" w:author="Windows 用户" w:date="2021-12-17T15:46:00Z">
              <w:r w:rsidR="007B0C54" w:rsidRPr="007B0C54">
                <w:rPr>
                  <w:color w:val="0070C0"/>
                  <w:sz w:val="18"/>
                  <w:szCs w:val="18"/>
                  <w:rPrChange w:id="2058" w:author="Windows 用户" w:date="2021-12-17T15:47:00Z">
                    <w:rPr>
                      <w:sz w:val="18"/>
                      <w:szCs w:val="18"/>
                    </w:rPr>
                  </w:rPrChange>
                </w:rPr>
                <w:t>122</w:t>
              </w:r>
            </w:ins>
          </w:p>
        </w:tc>
        <w:tc>
          <w:tcPr>
            <w:tcW w:w="1122" w:type="dxa"/>
            <w:vAlign w:val="center"/>
          </w:tcPr>
          <w:p w14:paraId="3096654D" w14:textId="77777777" w:rsidR="007D716A" w:rsidRPr="008033D8" w:rsidRDefault="007D716A" w:rsidP="001F1E24">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14B9005C" w14:textId="77777777" w:rsidR="007D716A" w:rsidRPr="008033D8" w:rsidRDefault="007D716A" w:rsidP="001F1E24">
            <w:pPr>
              <w:pStyle w:val="af"/>
              <w:rPr>
                <w:sz w:val="18"/>
                <w:szCs w:val="18"/>
              </w:rPr>
            </w:pPr>
            <w:r w:rsidRPr="008033D8">
              <w:rPr>
                <w:sz w:val="18"/>
                <w:szCs w:val="18"/>
              </w:rPr>
              <w:t>10.96%</w:t>
            </w:r>
          </w:p>
        </w:tc>
        <w:tc>
          <w:tcPr>
            <w:tcW w:w="792" w:type="dxa"/>
            <w:vAlign w:val="center"/>
          </w:tcPr>
          <w:p w14:paraId="184F848B" w14:textId="77777777" w:rsidR="007D716A" w:rsidRPr="008033D8" w:rsidRDefault="007D716A" w:rsidP="001F1E24">
            <w:pPr>
              <w:pStyle w:val="af"/>
              <w:rPr>
                <w:sz w:val="18"/>
                <w:szCs w:val="18"/>
              </w:rPr>
            </w:pPr>
            <w:r w:rsidRPr="008033D8">
              <w:rPr>
                <w:sz w:val="18"/>
                <w:szCs w:val="18"/>
              </w:rPr>
              <w:t>11.73%</w:t>
            </w:r>
          </w:p>
        </w:tc>
        <w:tc>
          <w:tcPr>
            <w:tcW w:w="792" w:type="dxa"/>
            <w:vAlign w:val="center"/>
          </w:tcPr>
          <w:p w14:paraId="3D9C8809" w14:textId="77777777" w:rsidR="007D716A" w:rsidRPr="008033D8" w:rsidRDefault="007D716A" w:rsidP="001F1E24">
            <w:pPr>
              <w:pStyle w:val="af"/>
              <w:rPr>
                <w:sz w:val="18"/>
                <w:szCs w:val="18"/>
              </w:rPr>
            </w:pPr>
            <w:r w:rsidRPr="008033D8">
              <w:rPr>
                <w:sz w:val="18"/>
                <w:szCs w:val="18"/>
              </w:rPr>
              <w:t>12.01%</w:t>
            </w:r>
          </w:p>
        </w:tc>
        <w:tc>
          <w:tcPr>
            <w:tcW w:w="111" w:type="pct"/>
            <w:vAlign w:val="center"/>
          </w:tcPr>
          <w:p w14:paraId="391B9C4F" w14:textId="77777777" w:rsidR="007D716A" w:rsidRPr="008033D8" w:rsidRDefault="007D716A" w:rsidP="001F1E24">
            <w:pPr>
              <w:pStyle w:val="af"/>
              <w:rPr>
                <w:sz w:val="18"/>
                <w:szCs w:val="18"/>
              </w:rPr>
            </w:pPr>
          </w:p>
        </w:tc>
        <w:tc>
          <w:tcPr>
            <w:tcW w:w="368" w:type="pct"/>
            <w:vAlign w:val="center"/>
          </w:tcPr>
          <w:p w14:paraId="734850C6" w14:textId="77777777" w:rsidR="007D716A" w:rsidRPr="008033D8" w:rsidRDefault="007D716A" w:rsidP="001F1E24">
            <w:pPr>
              <w:pStyle w:val="af"/>
              <w:rPr>
                <w:sz w:val="18"/>
                <w:szCs w:val="18"/>
              </w:rPr>
            </w:pPr>
            <w:r w:rsidRPr="008033D8">
              <w:rPr>
                <w:sz w:val="18"/>
                <w:szCs w:val="18"/>
              </w:rPr>
              <w:t>13.28%</w:t>
            </w:r>
          </w:p>
        </w:tc>
        <w:tc>
          <w:tcPr>
            <w:tcW w:w="792" w:type="dxa"/>
            <w:vAlign w:val="center"/>
          </w:tcPr>
          <w:p w14:paraId="384FA01C" w14:textId="77777777" w:rsidR="007D716A" w:rsidRPr="008033D8" w:rsidRDefault="007D716A" w:rsidP="001F1E24">
            <w:pPr>
              <w:pStyle w:val="af"/>
              <w:rPr>
                <w:sz w:val="18"/>
                <w:szCs w:val="18"/>
              </w:rPr>
            </w:pPr>
            <w:r w:rsidRPr="008033D8">
              <w:rPr>
                <w:sz w:val="18"/>
                <w:szCs w:val="18"/>
              </w:rPr>
              <w:t>12.22%</w:t>
            </w:r>
          </w:p>
        </w:tc>
        <w:tc>
          <w:tcPr>
            <w:tcW w:w="792" w:type="dxa"/>
            <w:vAlign w:val="center"/>
          </w:tcPr>
          <w:p w14:paraId="61BE2677" w14:textId="77777777" w:rsidR="007D716A" w:rsidRPr="008033D8" w:rsidRDefault="007D716A" w:rsidP="001F1E24">
            <w:pPr>
              <w:pStyle w:val="af"/>
              <w:rPr>
                <w:sz w:val="18"/>
                <w:szCs w:val="18"/>
              </w:rPr>
            </w:pPr>
            <w:r w:rsidRPr="008033D8">
              <w:rPr>
                <w:sz w:val="18"/>
                <w:szCs w:val="18"/>
              </w:rPr>
              <w:t>11.85%</w:t>
            </w:r>
          </w:p>
        </w:tc>
        <w:tc>
          <w:tcPr>
            <w:tcW w:w="792" w:type="dxa"/>
            <w:vAlign w:val="center"/>
          </w:tcPr>
          <w:p w14:paraId="56D68A55" w14:textId="77777777" w:rsidR="007D716A" w:rsidRPr="008033D8" w:rsidRDefault="007D716A" w:rsidP="001F1E24">
            <w:pPr>
              <w:pStyle w:val="af"/>
              <w:rPr>
                <w:sz w:val="18"/>
                <w:szCs w:val="18"/>
              </w:rPr>
            </w:pPr>
            <w:r w:rsidRPr="008033D8">
              <w:rPr>
                <w:sz w:val="18"/>
                <w:szCs w:val="18"/>
              </w:rPr>
              <w:t>27.88%</w:t>
            </w:r>
          </w:p>
        </w:tc>
        <w:tc>
          <w:tcPr>
            <w:tcW w:w="228" w:type="dxa"/>
            <w:vAlign w:val="center"/>
          </w:tcPr>
          <w:p w14:paraId="7F85B651" w14:textId="77777777" w:rsidR="007D716A" w:rsidRPr="008033D8" w:rsidRDefault="007D716A" w:rsidP="001F1E24">
            <w:pPr>
              <w:pStyle w:val="af"/>
              <w:rPr>
                <w:sz w:val="18"/>
                <w:szCs w:val="18"/>
              </w:rPr>
            </w:pPr>
          </w:p>
        </w:tc>
        <w:tc>
          <w:tcPr>
            <w:tcW w:w="776" w:type="dxa"/>
            <w:vAlign w:val="center"/>
          </w:tcPr>
          <w:p w14:paraId="47B040A7" w14:textId="77777777" w:rsidR="007D716A" w:rsidRPr="008033D8" w:rsidRDefault="007D716A" w:rsidP="001F1E24">
            <w:pPr>
              <w:pStyle w:val="af"/>
              <w:rPr>
                <w:sz w:val="18"/>
                <w:szCs w:val="18"/>
                <w:highlight w:val="yellow"/>
              </w:rPr>
            </w:pPr>
            <w:r w:rsidRPr="008033D8">
              <w:rPr>
                <w:sz w:val="18"/>
                <w:szCs w:val="18"/>
              </w:rPr>
              <w:t xml:space="preserve">8.76 </w:t>
            </w:r>
          </w:p>
        </w:tc>
        <w:tc>
          <w:tcPr>
            <w:tcW w:w="776" w:type="dxa"/>
            <w:vAlign w:val="center"/>
          </w:tcPr>
          <w:p w14:paraId="4FAD30FE" w14:textId="77777777" w:rsidR="007D716A" w:rsidRPr="008033D8" w:rsidRDefault="007D716A" w:rsidP="001F1E24">
            <w:pPr>
              <w:pStyle w:val="af"/>
              <w:rPr>
                <w:sz w:val="18"/>
                <w:szCs w:val="18"/>
                <w:highlight w:val="yellow"/>
              </w:rPr>
            </w:pPr>
            <w:r w:rsidRPr="008033D8">
              <w:rPr>
                <w:sz w:val="18"/>
                <w:szCs w:val="18"/>
              </w:rPr>
              <w:t xml:space="preserve">27.86 </w:t>
            </w:r>
          </w:p>
        </w:tc>
        <w:tc>
          <w:tcPr>
            <w:tcW w:w="776" w:type="dxa"/>
            <w:vAlign w:val="center"/>
          </w:tcPr>
          <w:p w14:paraId="423D5072" w14:textId="77777777" w:rsidR="007D716A" w:rsidRPr="008033D8" w:rsidRDefault="007D716A" w:rsidP="001F1E24">
            <w:pPr>
              <w:pStyle w:val="af"/>
              <w:rPr>
                <w:sz w:val="18"/>
                <w:szCs w:val="18"/>
                <w:highlight w:val="yellow"/>
              </w:rPr>
            </w:pPr>
            <w:r w:rsidRPr="008033D8">
              <w:rPr>
                <w:sz w:val="18"/>
                <w:szCs w:val="18"/>
              </w:rPr>
              <w:t xml:space="preserve">46.93 </w:t>
            </w:r>
          </w:p>
        </w:tc>
        <w:tc>
          <w:tcPr>
            <w:tcW w:w="705" w:type="dxa"/>
            <w:vAlign w:val="center"/>
          </w:tcPr>
          <w:p w14:paraId="45440CE4" w14:textId="77777777" w:rsidR="007D716A" w:rsidRPr="008033D8" w:rsidRDefault="007D716A" w:rsidP="001F1E24">
            <w:pPr>
              <w:pStyle w:val="af"/>
              <w:rPr>
                <w:sz w:val="18"/>
                <w:szCs w:val="18"/>
              </w:rPr>
            </w:pPr>
            <w:r w:rsidRPr="008033D8">
              <w:rPr>
                <w:sz w:val="18"/>
                <w:szCs w:val="18"/>
              </w:rPr>
              <w:t xml:space="preserve">0.32 </w:t>
            </w:r>
          </w:p>
        </w:tc>
      </w:tr>
      <w:tr w:rsidR="007D716A" w:rsidRPr="008033D8" w14:paraId="2FE03A10" w14:textId="77777777" w:rsidTr="001F1E24">
        <w:trPr>
          <w:trHeight w:val="20"/>
          <w:jc w:val="center"/>
        </w:trPr>
        <w:tc>
          <w:tcPr>
            <w:tcW w:w="499" w:type="dxa"/>
            <w:vMerge/>
            <w:vAlign w:val="center"/>
          </w:tcPr>
          <w:p w14:paraId="08393C03" w14:textId="77777777" w:rsidR="007D716A" w:rsidRPr="008033D8" w:rsidRDefault="007D716A" w:rsidP="001F1E24">
            <w:pPr>
              <w:pStyle w:val="af"/>
              <w:rPr>
                <w:sz w:val="18"/>
                <w:szCs w:val="18"/>
              </w:rPr>
            </w:pPr>
          </w:p>
        </w:tc>
        <w:tc>
          <w:tcPr>
            <w:tcW w:w="1122" w:type="dxa"/>
            <w:vAlign w:val="center"/>
          </w:tcPr>
          <w:p w14:paraId="16C004C7" w14:textId="77777777" w:rsidR="007D716A" w:rsidRPr="008033D8" w:rsidRDefault="007D716A" w:rsidP="001F1E24">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792" w:type="dxa"/>
            <w:vAlign w:val="center"/>
          </w:tcPr>
          <w:p w14:paraId="5F83F6EB" w14:textId="77777777" w:rsidR="007D716A" w:rsidRPr="008033D8" w:rsidRDefault="007D716A" w:rsidP="001F1E24">
            <w:pPr>
              <w:pStyle w:val="af"/>
              <w:rPr>
                <w:sz w:val="18"/>
                <w:szCs w:val="18"/>
              </w:rPr>
            </w:pPr>
            <w:r w:rsidRPr="008033D8">
              <w:rPr>
                <w:sz w:val="18"/>
                <w:szCs w:val="18"/>
              </w:rPr>
              <w:t>13.05%</w:t>
            </w:r>
          </w:p>
        </w:tc>
        <w:tc>
          <w:tcPr>
            <w:tcW w:w="792" w:type="dxa"/>
            <w:vAlign w:val="center"/>
          </w:tcPr>
          <w:p w14:paraId="64A49127" w14:textId="77777777" w:rsidR="007D716A" w:rsidRPr="008033D8" w:rsidRDefault="007D716A" w:rsidP="001F1E24">
            <w:pPr>
              <w:pStyle w:val="af"/>
              <w:rPr>
                <w:sz w:val="18"/>
                <w:szCs w:val="18"/>
              </w:rPr>
            </w:pPr>
            <w:r w:rsidRPr="008033D8">
              <w:rPr>
                <w:sz w:val="18"/>
                <w:szCs w:val="18"/>
              </w:rPr>
              <w:t>13.60%</w:t>
            </w:r>
          </w:p>
        </w:tc>
        <w:tc>
          <w:tcPr>
            <w:tcW w:w="792" w:type="dxa"/>
            <w:vAlign w:val="center"/>
          </w:tcPr>
          <w:p w14:paraId="186161B5" w14:textId="77777777" w:rsidR="007D716A" w:rsidRPr="008033D8" w:rsidRDefault="007D716A" w:rsidP="001F1E24">
            <w:pPr>
              <w:pStyle w:val="af"/>
              <w:rPr>
                <w:sz w:val="18"/>
                <w:szCs w:val="18"/>
              </w:rPr>
            </w:pPr>
            <w:r w:rsidRPr="008033D8">
              <w:rPr>
                <w:sz w:val="18"/>
                <w:szCs w:val="18"/>
              </w:rPr>
              <w:t>13.94%</w:t>
            </w:r>
          </w:p>
        </w:tc>
        <w:tc>
          <w:tcPr>
            <w:tcW w:w="111" w:type="pct"/>
            <w:vAlign w:val="center"/>
          </w:tcPr>
          <w:p w14:paraId="6AEE1CBE" w14:textId="77777777" w:rsidR="007D716A" w:rsidRPr="008033D8" w:rsidRDefault="007D716A" w:rsidP="001F1E24">
            <w:pPr>
              <w:pStyle w:val="af"/>
              <w:rPr>
                <w:sz w:val="18"/>
                <w:szCs w:val="18"/>
              </w:rPr>
            </w:pPr>
          </w:p>
        </w:tc>
        <w:tc>
          <w:tcPr>
            <w:tcW w:w="368" w:type="pct"/>
            <w:vAlign w:val="center"/>
          </w:tcPr>
          <w:p w14:paraId="4BD18382" w14:textId="77777777" w:rsidR="007D716A" w:rsidRPr="008033D8" w:rsidRDefault="007D716A" w:rsidP="001F1E24">
            <w:pPr>
              <w:pStyle w:val="af"/>
              <w:rPr>
                <w:sz w:val="18"/>
                <w:szCs w:val="18"/>
              </w:rPr>
            </w:pPr>
            <w:r w:rsidRPr="008033D8">
              <w:rPr>
                <w:sz w:val="18"/>
                <w:szCs w:val="18"/>
              </w:rPr>
              <w:t>16.00%</w:t>
            </w:r>
          </w:p>
        </w:tc>
        <w:tc>
          <w:tcPr>
            <w:tcW w:w="792" w:type="dxa"/>
            <w:vAlign w:val="center"/>
          </w:tcPr>
          <w:p w14:paraId="3FAEEE04" w14:textId="77777777" w:rsidR="007D716A" w:rsidRPr="008033D8" w:rsidRDefault="007D716A" w:rsidP="001F1E24">
            <w:pPr>
              <w:pStyle w:val="af"/>
              <w:rPr>
                <w:sz w:val="18"/>
                <w:szCs w:val="18"/>
              </w:rPr>
            </w:pPr>
            <w:r w:rsidRPr="008033D8">
              <w:rPr>
                <w:sz w:val="18"/>
                <w:szCs w:val="18"/>
              </w:rPr>
              <w:t>15.23%</w:t>
            </w:r>
          </w:p>
        </w:tc>
        <w:tc>
          <w:tcPr>
            <w:tcW w:w="792" w:type="dxa"/>
            <w:vAlign w:val="center"/>
          </w:tcPr>
          <w:p w14:paraId="34EDD67C" w14:textId="77777777" w:rsidR="007D716A" w:rsidRPr="008033D8" w:rsidRDefault="007D716A" w:rsidP="001F1E24">
            <w:pPr>
              <w:pStyle w:val="af"/>
              <w:rPr>
                <w:sz w:val="18"/>
                <w:szCs w:val="18"/>
              </w:rPr>
            </w:pPr>
            <w:r w:rsidRPr="008033D8">
              <w:rPr>
                <w:sz w:val="18"/>
                <w:szCs w:val="18"/>
              </w:rPr>
              <w:t>14.73%</w:t>
            </w:r>
          </w:p>
        </w:tc>
        <w:tc>
          <w:tcPr>
            <w:tcW w:w="792" w:type="dxa"/>
            <w:vAlign w:val="center"/>
          </w:tcPr>
          <w:p w14:paraId="234A3461" w14:textId="77777777" w:rsidR="007D716A" w:rsidRPr="008033D8" w:rsidRDefault="007D716A" w:rsidP="001F1E24">
            <w:pPr>
              <w:pStyle w:val="af"/>
              <w:rPr>
                <w:sz w:val="18"/>
                <w:szCs w:val="18"/>
              </w:rPr>
            </w:pPr>
            <w:r w:rsidRPr="008033D8">
              <w:rPr>
                <w:sz w:val="18"/>
                <w:szCs w:val="18"/>
              </w:rPr>
              <w:t>34.17%</w:t>
            </w:r>
          </w:p>
        </w:tc>
        <w:tc>
          <w:tcPr>
            <w:tcW w:w="228" w:type="dxa"/>
            <w:vAlign w:val="center"/>
          </w:tcPr>
          <w:p w14:paraId="70C84534" w14:textId="77777777" w:rsidR="007D716A" w:rsidRPr="008033D8" w:rsidRDefault="007D716A" w:rsidP="001F1E24">
            <w:pPr>
              <w:pStyle w:val="af"/>
              <w:rPr>
                <w:sz w:val="18"/>
                <w:szCs w:val="18"/>
              </w:rPr>
            </w:pPr>
          </w:p>
        </w:tc>
        <w:tc>
          <w:tcPr>
            <w:tcW w:w="776" w:type="dxa"/>
            <w:vAlign w:val="center"/>
          </w:tcPr>
          <w:p w14:paraId="4E13BF2C" w14:textId="77777777" w:rsidR="007D716A" w:rsidRPr="008033D8" w:rsidRDefault="007D716A" w:rsidP="001F1E24">
            <w:pPr>
              <w:pStyle w:val="af"/>
              <w:rPr>
                <w:sz w:val="18"/>
                <w:szCs w:val="18"/>
                <w:highlight w:val="yellow"/>
              </w:rPr>
            </w:pPr>
            <w:r w:rsidRPr="008033D8">
              <w:rPr>
                <w:sz w:val="18"/>
                <w:szCs w:val="18"/>
              </w:rPr>
              <w:t xml:space="preserve">8.62 </w:t>
            </w:r>
          </w:p>
        </w:tc>
        <w:tc>
          <w:tcPr>
            <w:tcW w:w="776" w:type="dxa"/>
            <w:vAlign w:val="center"/>
          </w:tcPr>
          <w:p w14:paraId="6699C862" w14:textId="77777777" w:rsidR="007D716A" w:rsidRPr="008033D8" w:rsidRDefault="007D716A" w:rsidP="001F1E24">
            <w:pPr>
              <w:pStyle w:val="af"/>
              <w:rPr>
                <w:sz w:val="18"/>
                <w:szCs w:val="18"/>
                <w:highlight w:val="yellow"/>
              </w:rPr>
            </w:pPr>
            <w:r w:rsidRPr="008033D8">
              <w:rPr>
                <w:sz w:val="18"/>
                <w:szCs w:val="18"/>
              </w:rPr>
              <w:t xml:space="preserve">27.72 </w:t>
            </w:r>
          </w:p>
        </w:tc>
        <w:tc>
          <w:tcPr>
            <w:tcW w:w="776" w:type="dxa"/>
            <w:vAlign w:val="center"/>
          </w:tcPr>
          <w:p w14:paraId="34A949CB" w14:textId="77777777" w:rsidR="007D716A" w:rsidRPr="008033D8" w:rsidRDefault="007D716A" w:rsidP="001F1E24">
            <w:pPr>
              <w:pStyle w:val="af"/>
              <w:rPr>
                <w:sz w:val="18"/>
                <w:szCs w:val="18"/>
                <w:highlight w:val="yellow"/>
              </w:rPr>
            </w:pPr>
            <w:r w:rsidRPr="008033D8">
              <w:rPr>
                <w:sz w:val="18"/>
                <w:szCs w:val="18"/>
              </w:rPr>
              <w:t xml:space="preserve">46.82 </w:t>
            </w:r>
          </w:p>
        </w:tc>
        <w:tc>
          <w:tcPr>
            <w:tcW w:w="705" w:type="dxa"/>
            <w:vAlign w:val="center"/>
          </w:tcPr>
          <w:p w14:paraId="5D80C3B1" w14:textId="77777777" w:rsidR="007D716A" w:rsidRPr="008033D8" w:rsidRDefault="007D716A" w:rsidP="001F1E24">
            <w:pPr>
              <w:pStyle w:val="af"/>
              <w:rPr>
                <w:sz w:val="18"/>
                <w:szCs w:val="18"/>
              </w:rPr>
            </w:pPr>
            <w:r w:rsidRPr="008033D8">
              <w:rPr>
                <w:sz w:val="18"/>
                <w:szCs w:val="18"/>
              </w:rPr>
              <w:t xml:space="preserve">0.42 </w:t>
            </w:r>
          </w:p>
        </w:tc>
      </w:tr>
    </w:tbl>
    <w:p w14:paraId="48204CB5" w14:textId="3235CA7F" w:rsidR="000E3E9A" w:rsidRPr="00D46136" w:rsidRDefault="004E0903" w:rsidP="001F1E24">
      <w:pPr>
        <w:ind w:firstLine="420"/>
        <w:rPr>
          <w:ins w:id="2059" w:author="Windows 用户" w:date="2021-12-01T13:32:00Z"/>
          <w:rFonts w:cs="Times New Roman"/>
          <w:color w:val="0070C0"/>
          <w:rPrChange w:id="2060" w:author="Windows 用户" w:date="2021-12-03T15:37:00Z">
            <w:rPr>
              <w:ins w:id="2061" w:author="Windows 用户" w:date="2021-12-01T13:32:00Z"/>
              <w:rFonts w:cs="Times New Roman"/>
            </w:rPr>
          </w:rPrChange>
        </w:rPr>
      </w:pPr>
      <w:ins w:id="2062" w:author="Windows 用户" w:date="2022-01-11T15:23:00Z">
        <w:r>
          <w:rPr>
            <w:rFonts w:cs="Times New Roman" w:hint="eastAsia"/>
            <w:color w:val="0070C0"/>
          </w:rPr>
          <w:t>两种算法</w:t>
        </w:r>
      </w:ins>
      <w:ins w:id="2063" w:author="Windows 用户" w:date="2021-12-01T13:32:00Z">
        <w:r w:rsidR="00EB3A45" w:rsidRPr="00D46136">
          <w:rPr>
            <w:rFonts w:cs="Times New Roman" w:hint="eastAsia"/>
            <w:color w:val="0070C0"/>
            <w:rPrChange w:id="2064" w:author="Windows 用户" w:date="2021-12-03T15:37:00Z">
              <w:rPr>
                <w:rFonts w:cs="Times New Roman" w:hint="eastAsia"/>
              </w:rPr>
            </w:rPrChange>
          </w:rPr>
          <w:t>与</w:t>
        </w:r>
        <w:r w:rsidR="00EB3A45" w:rsidRPr="00D46136">
          <w:rPr>
            <w:rFonts w:cs="Times New Roman"/>
            <w:color w:val="0070C0"/>
            <w:rPrChange w:id="2065" w:author="Windows 用户" w:date="2021-12-03T15:37:00Z">
              <w:rPr>
                <w:rFonts w:cs="Times New Roman"/>
              </w:rPr>
            </w:rPrChange>
          </w:rPr>
          <w:t>CPLEX</w:t>
        </w:r>
        <w:r w:rsidR="00EB3A45" w:rsidRPr="00D46136">
          <w:rPr>
            <w:rFonts w:cs="Times New Roman" w:hint="eastAsia"/>
            <w:color w:val="0070C0"/>
            <w:rPrChange w:id="2066" w:author="Windows 用户" w:date="2021-12-03T15:37:00Z">
              <w:rPr>
                <w:rFonts w:cs="Times New Roman" w:hint="eastAsia"/>
              </w:rPr>
            </w:rPrChange>
          </w:rPr>
          <w:t>的可行解进行对比</w:t>
        </w:r>
      </w:ins>
      <w:ins w:id="2067" w:author="Windows 用户" w:date="2022-01-11T16:21:00Z">
        <w:r>
          <w:rPr>
            <w:rFonts w:cs="Times New Roman" w:hint="eastAsia"/>
            <w:color w:val="0070C0"/>
          </w:rPr>
          <w:t>，</w:t>
        </w:r>
        <w:r w:rsidRPr="004E0903">
          <w:rPr>
            <w:rFonts w:cs="Times New Roman" w:hint="eastAsia"/>
            <w:color w:val="0070C0"/>
            <w:highlight w:val="yellow"/>
            <w:rPrChange w:id="2068" w:author="Windows 用户" w:date="2022-01-11T16:22:00Z">
              <w:rPr>
                <w:rFonts w:cs="Times New Roman" w:hint="eastAsia"/>
                <w:color w:val="0070C0"/>
              </w:rPr>
            </w:rPrChange>
          </w:rPr>
          <w:t>指标</w:t>
        </w:r>
      </w:ins>
      <w:ins w:id="2069" w:author="Windows 用户" w:date="2022-01-11T16:22:00Z">
        <w:r w:rsidRPr="004E0903">
          <w:rPr>
            <w:rFonts w:cs="Times New Roman" w:hint="eastAsia"/>
            <w:color w:val="0070C0"/>
            <w:highlight w:val="yellow"/>
            <w:rPrChange w:id="2070" w:author="Windows 用户" w:date="2022-01-11T16:22:00Z">
              <w:rPr>
                <w:rFonts w:cs="Times New Roman" w:hint="eastAsia"/>
                <w:color w:val="0070C0"/>
              </w:rPr>
            </w:rPrChange>
          </w:rPr>
          <w:t>不要动，只在实验部分说清楚，用了什么指标</w:t>
        </w:r>
      </w:ins>
    </w:p>
    <w:tbl>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071" w:author="Windows 用户" w:date="2021-12-06T11:20:00Z">
          <w:tblPr>
            <w:tblStyle w:val="a5"/>
            <w:tblW w:w="5000"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668"/>
        <w:gridCol w:w="1498"/>
        <w:gridCol w:w="1662"/>
        <w:gridCol w:w="1276"/>
        <w:gridCol w:w="1703"/>
        <w:gridCol w:w="1697"/>
        <w:tblGridChange w:id="2072">
          <w:tblGrid>
            <w:gridCol w:w="668"/>
            <w:gridCol w:w="394"/>
            <w:gridCol w:w="1104"/>
            <w:gridCol w:w="1284"/>
            <w:gridCol w:w="1685"/>
            <w:gridCol w:w="1685"/>
            <w:gridCol w:w="1684"/>
            <w:gridCol w:w="5054"/>
          </w:tblGrid>
        </w:tblGridChange>
      </w:tblGrid>
      <w:tr w:rsidR="000E5975" w:rsidRPr="00D46136" w14:paraId="6C7520E7" w14:textId="32625B6D" w:rsidTr="000E5975">
        <w:trPr>
          <w:trHeight w:val="367"/>
          <w:jc w:val="center"/>
          <w:ins w:id="2073" w:author="Windows 用户" w:date="2021-12-01T16:24:00Z"/>
          <w:trPrChange w:id="2074" w:author="Windows 用户" w:date="2021-12-06T11:20:00Z">
            <w:trPr>
              <w:gridAfter w:val="0"/>
              <w:trHeight w:val="367"/>
              <w:jc w:val="center"/>
            </w:trPr>
          </w:trPrChange>
        </w:trPr>
        <w:tc>
          <w:tcPr>
            <w:tcW w:w="393" w:type="pct"/>
            <w:vAlign w:val="center"/>
            <w:tcPrChange w:id="2075" w:author="Windows 用户" w:date="2021-12-06T11:20:00Z">
              <w:tcPr>
                <w:tcW w:w="393" w:type="pct"/>
                <w:vAlign w:val="center"/>
              </w:tcPr>
            </w:tcPrChange>
          </w:tcPr>
          <w:p w14:paraId="12654308" w14:textId="77777777" w:rsidR="000E5975" w:rsidRPr="00D46136" w:rsidRDefault="000E5975" w:rsidP="00BB2B62">
            <w:pPr>
              <w:pStyle w:val="af"/>
              <w:rPr>
                <w:ins w:id="2076" w:author="Windows 用户" w:date="2021-12-01T16:24:00Z"/>
                <w:color w:val="0070C0"/>
                <w:szCs w:val="21"/>
                <w:rPrChange w:id="2077" w:author="Windows 用户" w:date="2021-12-03T15:37:00Z">
                  <w:rPr>
                    <w:ins w:id="2078" w:author="Windows 用户" w:date="2021-12-01T16:24:00Z"/>
                    <w:sz w:val="18"/>
                    <w:szCs w:val="18"/>
                  </w:rPr>
                </w:rPrChange>
              </w:rPr>
            </w:pPr>
            <w:bookmarkStart w:id="2079" w:name="OLE_LINK21"/>
          </w:p>
        </w:tc>
        <w:tc>
          <w:tcPr>
            <w:tcW w:w="881" w:type="pct"/>
            <w:vAlign w:val="center"/>
            <w:tcPrChange w:id="2080" w:author="Windows 用户" w:date="2021-12-06T11:20:00Z">
              <w:tcPr>
                <w:tcW w:w="881" w:type="pct"/>
                <w:gridSpan w:val="2"/>
                <w:vAlign w:val="center"/>
              </w:tcPr>
            </w:tcPrChange>
          </w:tcPr>
          <w:p w14:paraId="51C94F24" w14:textId="77777777" w:rsidR="000E5975" w:rsidRPr="00D46136" w:rsidRDefault="000E5975" w:rsidP="00BB2B62">
            <w:pPr>
              <w:pStyle w:val="af"/>
              <w:rPr>
                <w:ins w:id="2081" w:author="Windows 用户" w:date="2021-12-01T16:24:00Z"/>
                <w:color w:val="0070C0"/>
                <w:szCs w:val="21"/>
                <w:rPrChange w:id="2082" w:author="Windows 用户" w:date="2021-12-03T15:37:00Z">
                  <w:rPr>
                    <w:ins w:id="2083" w:author="Windows 用户" w:date="2021-12-01T16:24:00Z"/>
                    <w:sz w:val="18"/>
                    <w:szCs w:val="18"/>
                  </w:rPr>
                </w:rPrChange>
              </w:rPr>
            </w:pPr>
          </w:p>
        </w:tc>
        <w:tc>
          <w:tcPr>
            <w:tcW w:w="3726" w:type="pct"/>
            <w:gridSpan w:val="4"/>
            <w:tcBorders>
              <w:top w:val="single" w:sz="4" w:space="0" w:color="auto"/>
              <w:bottom w:val="single" w:sz="4" w:space="0" w:color="auto"/>
            </w:tcBorders>
            <w:vAlign w:val="center"/>
            <w:tcPrChange w:id="2084" w:author="Windows 用户" w:date="2021-12-06T11:20:00Z">
              <w:tcPr>
                <w:tcW w:w="3726" w:type="pct"/>
                <w:gridSpan w:val="4"/>
                <w:tcBorders>
                  <w:top w:val="single" w:sz="4" w:space="0" w:color="auto"/>
                  <w:bottom w:val="single" w:sz="4" w:space="0" w:color="auto"/>
                </w:tcBorders>
                <w:vAlign w:val="center"/>
              </w:tcPr>
            </w:tcPrChange>
          </w:tcPr>
          <w:p w14:paraId="025A3EBE" w14:textId="7263D3A0" w:rsidR="000E5975" w:rsidRPr="009348F2" w:rsidRDefault="000E5975" w:rsidP="00BB2B62">
            <w:pPr>
              <w:pStyle w:val="af"/>
              <w:rPr>
                <w:ins w:id="2085" w:author="Windows 用户" w:date="2021-12-06T11:19:00Z"/>
                <w:color w:val="0070C0"/>
                <w:szCs w:val="21"/>
              </w:rPr>
            </w:pPr>
            <w:ins w:id="2086" w:author="Windows 用户" w:date="2021-12-01T16:24:00Z">
              <w:r w:rsidRPr="00D46136">
                <w:rPr>
                  <w:color w:val="0070C0"/>
                  <w:szCs w:val="21"/>
                  <w:rPrChange w:id="2087" w:author="Windows 用户" w:date="2021-12-03T15:37:00Z">
                    <w:rPr>
                      <w:sz w:val="18"/>
                      <w:szCs w:val="18"/>
                    </w:rPr>
                  </w:rPrChange>
                </w:rPr>
                <w:t>ARD</w:t>
              </w:r>
            </w:ins>
          </w:p>
        </w:tc>
      </w:tr>
      <w:tr w:rsidR="000E5975" w:rsidRPr="00D46136" w14:paraId="731B8461" w14:textId="5B259FD7" w:rsidTr="000E5975">
        <w:trPr>
          <w:trHeight w:val="433"/>
          <w:jc w:val="center"/>
          <w:ins w:id="2088" w:author="Windows 用户" w:date="2021-12-01T16:24:00Z"/>
          <w:trPrChange w:id="2089" w:author="Windows 用户" w:date="2021-12-06T11:20:00Z">
            <w:trPr>
              <w:trHeight w:val="433"/>
              <w:jc w:val="center"/>
            </w:trPr>
          </w:trPrChange>
        </w:trPr>
        <w:tc>
          <w:tcPr>
            <w:tcW w:w="393" w:type="pct"/>
            <w:tcBorders>
              <w:bottom w:val="single" w:sz="4" w:space="0" w:color="auto"/>
            </w:tcBorders>
            <w:vAlign w:val="center"/>
            <w:tcPrChange w:id="2090" w:author="Windows 用户" w:date="2021-12-06T11:20:00Z">
              <w:tcPr>
                <w:tcW w:w="624" w:type="pct"/>
                <w:gridSpan w:val="2"/>
                <w:tcBorders>
                  <w:bottom w:val="single" w:sz="4" w:space="0" w:color="auto"/>
                </w:tcBorders>
                <w:vAlign w:val="center"/>
              </w:tcPr>
            </w:tcPrChange>
          </w:tcPr>
          <w:p w14:paraId="647C3E91" w14:textId="77777777" w:rsidR="000E5975" w:rsidRPr="00D46136" w:rsidRDefault="000E5975" w:rsidP="00BB2B62">
            <w:pPr>
              <w:pStyle w:val="af"/>
              <w:rPr>
                <w:ins w:id="2091" w:author="Windows 用户" w:date="2021-12-01T16:24:00Z"/>
                <w:color w:val="0070C0"/>
                <w:szCs w:val="21"/>
                <w:rPrChange w:id="2092" w:author="Windows 用户" w:date="2021-12-03T15:37:00Z">
                  <w:rPr>
                    <w:ins w:id="2093" w:author="Windows 用户" w:date="2021-12-01T16:24:00Z"/>
                    <w:sz w:val="18"/>
                    <w:szCs w:val="18"/>
                  </w:rPr>
                </w:rPrChange>
              </w:rPr>
            </w:pPr>
            <m:oMathPara>
              <m:oMath>
                <m:r>
                  <w:ins w:id="2094" w:author="Windows 用户" w:date="2021-12-01T16:24:00Z">
                    <w:rPr>
                      <w:rFonts w:ascii="Cambria Math" w:hAnsi="Cambria Math"/>
                      <w:color w:val="0070C0"/>
                      <w:szCs w:val="21"/>
                      <w:rPrChange w:id="2095" w:author="Windows 用户" w:date="2021-12-03T15:37:00Z">
                        <w:rPr>
                          <w:rFonts w:ascii="Cambria Math" w:hAnsi="Cambria Math"/>
                          <w:sz w:val="18"/>
                          <w:szCs w:val="18"/>
                        </w:rPr>
                      </w:rPrChange>
                    </w:rPr>
                    <m:t>|N|</m:t>
                  </w:ins>
                </m:r>
              </m:oMath>
            </m:oMathPara>
          </w:p>
        </w:tc>
        <w:tc>
          <w:tcPr>
            <w:tcW w:w="881" w:type="pct"/>
            <w:tcBorders>
              <w:bottom w:val="single" w:sz="4" w:space="0" w:color="auto"/>
            </w:tcBorders>
            <w:vAlign w:val="center"/>
            <w:tcPrChange w:id="2096" w:author="Windows 用户" w:date="2021-12-06T11:20:00Z">
              <w:tcPr>
                <w:tcW w:w="1404" w:type="pct"/>
                <w:gridSpan w:val="2"/>
                <w:tcBorders>
                  <w:bottom w:val="single" w:sz="4" w:space="0" w:color="auto"/>
                </w:tcBorders>
                <w:vAlign w:val="center"/>
              </w:tcPr>
            </w:tcPrChange>
          </w:tcPr>
          <w:p w14:paraId="0D793C3C" w14:textId="77777777" w:rsidR="000E5975" w:rsidRPr="00D46136" w:rsidRDefault="008C5715" w:rsidP="00BB2B62">
            <w:pPr>
              <w:pStyle w:val="af"/>
              <w:rPr>
                <w:ins w:id="2097" w:author="Windows 用户" w:date="2021-12-01T16:24:00Z"/>
                <w:color w:val="0070C0"/>
                <w:szCs w:val="21"/>
                <w:rPrChange w:id="2098" w:author="Windows 用户" w:date="2021-12-03T15:37:00Z">
                  <w:rPr>
                    <w:ins w:id="2099" w:author="Windows 用户" w:date="2021-12-01T16:24:00Z"/>
                    <w:sz w:val="18"/>
                    <w:szCs w:val="18"/>
                  </w:rPr>
                </w:rPrChange>
              </w:rPr>
            </w:pPr>
            <m:oMathPara>
              <m:oMath>
                <m:acc>
                  <m:accPr>
                    <m:chr m:val="̅"/>
                    <m:ctrlPr>
                      <w:ins w:id="2100" w:author="Windows 用户" w:date="2021-12-01T16:24:00Z">
                        <w:rPr>
                          <w:rFonts w:ascii="Cambria Math" w:hAnsi="Cambria Math"/>
                          <w:color w:val="0070C0"/>
                          <w:szCs w:val="21"/>
                        </w:rPr>
                      </w:ins>
                    </m:ctrlPr>
                  </m:accPr>
                  <m:e>
                    <m:r>
                      <w:ins w:id="2101" w:author="Windows 用户" w:date="2021-12-01T16:24:00Z">
                        <w:rPr>
                          <w:rFonts w:ascii="Cambria Math" w:hAnsi="Cambria Math"/>
                          <w:color w:val="0070C0"/>
                          <w:szCs w:val="21"/>
                          <w:rPrChange w:id="2102" w:author="Windows 用户" w:date="2021-12-03T15:37:00Z">
                            <w:rPr>
                              <w:rFonts w:ascii="Cambria Math" w:hAnsi="Cambria Math"/>
                              <w:sz w:val="18"/>
                              <w:szCs w:val="18"/>
                            </w:rPr>
                          </w:rPrChange>
                        </w:rPr>
                        <m:t>d</m:t>
                      </w:ins>
                    </m:r>
                  </m:e>
                </m:acc>
              </m:oMath>
            </m:oMathPara>
          </w:p>
        </w:tc>
        <w:tc>
          <w:tcPr>
            <w:tcW w:w="977" w:type="pct"/>
            <w:tcBorders>
              <w:top w:val="single" w:sz="4" w:space="0" w:color="auto"/>
              <w:bottom w:val="single" w:sz="4" w:space="0" w:color="auto"/>
            </w:tcBorders>
            <w:vAlign w:val="center"/>
            <w:tcPrChange w:id="2103" w:author="Windows 用户" w:date="2021-12-06T11:20:00Z">
              <w:tcPr>
                <w:tcW w:w="991" w:type="pct"/>
                <w:tcBorders>
                  <w:top w:val="single" w:sz="4" w:space="0" w:color="auto"/>
                  <w:bottom w:val="single" w:sz="4" w:space="0" w:color="auto"/>
                </w:tcBorders>
                <w:vAlign w:val="center"/>
              </w:tcPr>
            </w:tcPrChange>
          </w:tcPr>
          <w:p w14:paraId="7F08916D" w14:textId="77777777" w:rsidR="000E5975" w:rsidRPr="00D46136" w:rsidRDefault="000E5975" w:rsidP="00BB2B62">
            <w:pPr>
              <w:pStyle w:val="af"/>
              <w:rPr>
                <w:ins w:id="2104" w:author="Windows 用户" w:date="2021-12-01T16:24:00Z"/>
                <w:iCs/>
                <w:color w:val="0070C0"/>
                <w:szCs w:val="21"/>
                <w:rPrChange w:id="2105" w:author="Windows 用户" w:date="2021-12-03T15:37:00Z">
                  <w:rPr>
                    <w:ins w:id="2106" w:author="Windows 用户" w:date="2021-12-01T16:24:00Z"/>
                    <w:iCs/>
                    <w:sz w:val="18"/>
                    <w:szCs w:val="18"/>
                  </w:rPr>
                </w:rPrChange>
              </w:rPr>
            </w:pPr>
            <w:ins w:id="2107" w:author="Windows 用户" w:date="2021-12-01T16:24:00Z">
              <w:r w:rsidRPr="00D46136">
                <w:rPr>
                  <w:iCs/>
                  <w:color w:val="0070C0"/>
                  <w:szCs w:val="21"/>
                  <w:rPrChange w:id="2108" w:author="Windows 用户" w:date="2021-12-03T15:37:00Z">
                    <w:rPr>
                      <w:iCs/>
                      <w:sz w:val="18"/>
                      <w:szCs w:val="18"/>
                    </w:rPr>
                  </w:rPrChange>
                </w:rPr>
                <w:t>GA-1K</w:t>
              </w:r>
            </w:ins>
          </w:p>
        </w:tc>
        <w:tc>
          <w:tcPr>
            <w:tcW w:w="750" w:type="pct"/>
            <w:tcBorders>
              <w:top w:val="single" w:sz="4" w:space="0" w:color="auto"/>
              <w:bottom w:val="single" w:sz="4" w:space="0" w:color="auto"/>
            </w:tcBorders>
            <w:vAlign w:val="center"/>
            <w:tcPrChange w:id="2109" w:author="Windows 用户" w:date="2021-12-06T11:20:00Z">
              <w:tcPr>
                <w:tcW w:w="991" w:type="pct"/>
                <w:tcBorders>
                  <w:top w:val="single" w:sz="4" w:space="0" w:color="auto"/>
                  <w:bottom w:val="single" w:sz="4" w:space="0" w:color="auto"/>
                </w:tcBorders>
                <w:vAlign w:val="center"/>
              </w:tcPr>
            </w:tcPrChange>
          </w:tcPr>
          <w:p w14:paraId="06BFF551" w14:textId="77777777" w:rsidR="000E5975" w:rsidRPr="00D46136" w:rsidRDefault="000E5975" w:rsidP="00BB2B62">
            <w:pPr>
              <w:pStyle w:val="af"/>
              <w:rPr>
                <w:ins w:id="2110" w:author="Windows 用户" w:date="2021-12-01T16:24:00Z"/>
                <w:iCs/>
                <w:color w:val="0070C0"/>
                <w:szCs w:val="21"/>
                <w:rPrChange w:id="2111" w:author="Windows 用户" w:date="2021-12-03T15:37:00Z">
                  <w:rPr>
                    <w:ins w:id="2112" w:author="Windows 用户" w:date="2021-12-01T16:24:00Z"/>
                    <w:iCs/>
                    <w:sz w:val="18"/>
                    <w:szCs w:val="18"/>
                  </w:rPr>
                </w:rPrChange>
              </w:rPr>
            </w:pPr>
            <w:ins w:id="2113" w:author="Windows 用户" w:date="2021-12-01T16:24:00Z">
              <w:r w:rsidRPr="00D46136">
                <w:rPr>
                  <w:iCs/>
                  <w:color w:val="0070C0"/>
                  <w:szCs w:val="21"/>
                  <w:rPrChange w:id="2114" w:author="Windows 用户" w:date="2021-12-03T15:37:00Z">
                    <w:rPr>
                      <w:iCs/>
                      <w:sz w:val="18"/>
                      <w:szCs w:val="18"/>
                    </w:rPr>
                  </w:rPrChange>
                </w:rPr>
                <w:t>GA-3K</w:t>
              </w:r>
            </w:ins>
          </w:p>
        </w:tc>
        <w:tc>
          <w:tcPr>
            <w:tcW w:w="1001" w:type="pct"/>
            <w:tcBorders>
              <w:top w:val="single" w:sz="4" w:space="0" w:color="auto"/>
              <w:bottom w:val="single" w:sz="4" w:space="0" w:color="auto"/>
            </w:tcBorders>
            <w:vAlign w:val="center"/>
            <w:tcPrChange w:id="2115" w:author="Windows 用户" w:date="2021-12-06T11:20:00Z">
              <w:tcPr>
                <w:tcW w:w="990" w:type="pct"/>
                <w:tcBorders>
                  <w:top w:val="single" w:sz="4" w:space="0" w:color="auto"/>
                  <w:bottom w:val="single" w:sz="4" w:space="0" w:color="auto"/>
                </w:tcBorders>
                <w:vAlign w:val="center"/>
              </w:tcPr>
            </w:tcPrChange>
          </w:tcPr>
          <w:p w14:paraId="0D32DB80" w14:textId="77777777" w:rsidR="000E5975" w:rsidRPr="00D46136" w:rsidRDefault="000E5975" w:rsidP="00BB2B62">
            <w:pPr>
              <w:pStyle w:val="af"/>
              <w:rPr>
                <w:ins w:id="2116" w:author="Windows 用户" w:date="2021-12-01T16:24:00Z"/>
                <w:iCs/>
                <w:color w:val="0070C0"/>
                <w:szCs w:val="21"/>
                <w:rPrChange w:id="2117" w:author="Windows 用户" w:date="2021-12-03T15:37:00Z">
                  <w:rPr>
                    <w:ins w:id="2118" w:author="Windows 用户" w:date="2021-12-01T16:24:00Z"/>
                    <w:iCs/>
                    <w:sz w:val="18"/>
                    <w:szCs w:val="18"/>
                  </w:rPr>
                </w:rPrChange>
              </w:rPr>
            </w:pPr>
            <w:ins w:id="2119" w:author="Windows 用户" w:date="2021-12-01T16:24:00Z">
              <w:r w:rsidRPr="00D46136">
                <w:rPr>
                  <w:iCs/>
                  <w:color w:val="0070C0"/>
                  <w:szCs w:val="21"/>
                  <w:rPrChange w:id="2120" w:author="Windows 用户" w:date="2021-12-03T15:37:00Z">
                    <w:rPr>
                      <w:iCs/>
                      <w:sz w:val="18"/>
                      <w:szCs w:val="18"/>
                    </w:rPr>
                  </w:rPrChange>
                </w:rPr>
                <w:t>GA-5K</w:t>
              </w:r>
            </w:ins>
          </w:p>
        </w:tc>
        <w:tc>
          <w:tcPr>
            <w:tcW w:w="998" w:type="pct"/>
            <w:tcBorders>
              <w:top w:val="single" w:sz="4" w:space="0" w:color="auto"/>
              <w:bottom w:val="single" w:sz="4" w:space="0" w:color="auto"/>
            </w:tcBorders>
            <w:vAlign w:val="center"/>
            <w:tcPrChange w:id="2121" w:author="Windows 用户" w:date="2021-12-06T11:20:00Z">
              <w:tcPr>
                <w:tcW w:w="1" w:type="pct"/>
                <w:tcBorders>
                  <w:top w:val="single" w:sz="4" w:space="0" w:color="auto"/>
                  <w:bottom w:val="single" w:sz="4" w:space="0" w:color="auto"/>
                </w:tcBorders>
              </w:tcPr>
            </w:tcPrChange>
          </w:tcPr>
          <w:p w14:paraId="4D71EA60" w14:textId="7466BC45" w:rsidR="000E5975" w:rsidRPr="00B35284" w:rsidRDefault="000E5975" w:rsidP="00BB2B62">
            <w:pPr>
              <w:pStyle w:val="af"/>
              <w:rPr>
                <w:ins w:id="2122" w:author="Windows 用户" w:date="2021-12-06T11:19:00Z"/>
                <w:iCs/>
                <w:color w:val="0070C0"/>
                <w:szCs w:val="21"/>
              </w:rPr>
            </w:pPr>
            <w:ins w:id="2123" w:author="Windows 用户" w:date="2021-12-06T11:20:00Z">
              <w:r w:rsidRPr="009348F2">
                <w:rPr>
                  <w:rFonts w:hint="eastAsia"/>
                  <w:iCs/>
                  <w:color w:val="0070C0"/>
                  <w:szCs w:val="21"/>
                </w:rPr>
                <w:t>T</w:t>
              </w:r>
              <w:r w:rsidRPr="003A6BBC">
                <w:rPr>
                  <w:iCs/>
                  <w:color w:val="0070C0"/>
                  <w:szCs w:val="21"/>
                </w:rPr>
                <w:t>SH</w:t>
              </w:r>
              <w:r w:rsidRPr="00B35284">
                <w:rPr>
                  <w:iCs/>
                  <w:color w:val="0070C0"/>
                  <w:szCs w:val="21"/>
                </w:rPr>
                <w:t>A</w:t>
              </w:r>
            </w:ins>
          </w:p>
        </w:tc>
      </w:tr>
      <w:tr w:rsidR="00CE32DE" w:rsidRPr="00D46136" w14:paraId="6A3E6C77" w14:textId="26394B9B" w:rsidTr="00BB4D1C">
        <w:trPr>
          <w:trHeight w:val="20"/>
          <w:jc w:val="center"/>
          <w:ins w:id="2124" w:author="Windows 用户" w:date="2021-12-01T16:24:00Z"/>
          <w:trPrChange w:id="2125" w:author="Windows 用户" w:date="2021-12-06T11:24:00Z">
            <w:trPr>
              <w:trHeight w:val="20"/>
              <w:jc w:val="center"/>
            </w:trPr>
          </w:trPrChange>
        </w:trPr>
        <w:tc>
          <w:tcPr>
            <w:tcW w:w="393" w:type="pct"/>
            <w:vMerge w:val="restart"/>
            <w:tcBorders>
              <w:top w:val="single" w:sz="4" w:space="0" w:color="auto"/>
            </w:tcBorders>
            <w:vAlign w:val="center"/>
            <w:tcPrChange w:id="2126" w:author="Windows 用户" w:date="2021-12-06T11:24:00Z">
              <w:tcPr>
                <w:tcW w:w="624" w:type="pct"/>
                <w:gridSpan w:val="2"/>
                <w:vMerge w:val="restart"/>
                <w:tcBorders>
                  <w:top w:val="single" w:sz="4" w:space="0" w:color="auto"/>
                </w:tcBorders>
                <w:vAlign w:val="center"/>
              </w:tcPr>
            </w:tcPrChange>
          </w:tcPr>
          <w:p w14:paraId="01B27700" w14:textId="130BDD52" w:rsidR="00CE32DE" w:rsidRPr="00D46136" w:rsidRDefault="00CE32DE">
            <w:pPr>
              <w:pStyle w:val="af"/>
              <w:rPr>
                <w:ins w:id="2127" w:author="Windows 用户" w:date="2021-12-01T16:24:00Z"/>
                <w:color w:val="0070C0"/>
                <w:szCs w:val="21"/>
                <w:rPrChange w:id="2128" w:author="Windows 用户" w:date="2021-12-03T15:37:00Z">
                  <w:rPr>
                    <w:ins w:id="2129" w:author="Windows 用户" w:date="2021-12-01T16:24:00Z"/>
                    <w:sz w:val="18"/>
                    <w:szCs w:val="18"/>
                  </w:rPr>
                </w:rPrChange>
              </w:rPr>
            </w:pPr>
            <w:ins w:id="2130" w:author="Windows 用户" w:date="2021-12-01T16:24:00Z">
              <w:r w:rsidRPr="00D46136">
                <w:rPr>
                  <w:color w:val="0070C0"/>
                  <w:szCs w:val="21"/>
                  <w:rPrChange w:id="2131" w:author="Windows 用户" w:date="2021-12-03T15:37:00Z">
                    <w:rPr>
                      <w:sz w:val="18"/>
                      <w:szCs w:val="18"/>
                    </w:rPr>
                  </w:rPrChange>
                </w:rPr>
                <w:t>3</w:t>
              </w:r>
            </w:ins>
            <w:ins w:id="2132" w:author="Windows 用户" w:date="2021-12-17T15:46:00Z">
              <w:r w:rsidR="007B0C54">
                <w:rPr>
                  <w:color w:val="0070C0"/>
                  <w:szCs w:val="21"/>
                </w:rPr>
                <w:t>2</w:t>
              </w:r>
            </w:ins>
          </w:p>
        </w:tc>
        <w:tc>
          <w:tcPr>
            <w:tcW w:w="881" w:type="pct"/>
            <w:tcBorders>
              <w:top w:val="single" w:sz="4" w:space="0" w:color="auto"/>
            </w:tcBorders>
            <w:vAlign w:val="center"/>
            <w:tcPrChange w:id="2133" w:author="Windows 用户" w:date="2021-12-06T11:24:00Z">
              <w:tcPr>
                <w:tcW w:w="1404" w:type="pct"/>
                <w:gridSpan w:val="2"/>
                <w:tcBorders>
                  <w:top w:val="single" w:sz="4" w:space="0" w:color="auto"/>
                </w:tcBorders>
                <w:vAlign w:val="center"/>
              </w:tcPr>
            </w:tcPrChange>
          </w:tcPr>
          <w:p w14:paraId="368BF4EC" w14:textId="77777777" w:rsidR="00CE32DE" w:rsidRPr="00D46136" w:rsidRDefault="00CE32DE" w:rsidP="00CE32DE">
            <w:pPr>
              <w:pStyle w:val="af"/>
              <w:rPr>
                <w:ins w:id="2134" w:author="Windows 用户" w:date="2021-12-01T16:24:00Z"/>
                <w:color w:val="0070C0"/>
                <w:szCs w:val="21"/>
                <w:rPrChange w:id="2135" w:author="Windows 用户" w:date="2021-12-03T15:37:00Z">
                  <w:rPr>
                    <w:ins w:id="2136" w:author="Windows 用户" w:date="2021-12-01T16:24:00Z"/>
                    <w:sz w:val="18"/>
                    <w:szCs w:val="18"/>
                  </w:rPr>
                </w:rPrChange>
              </w:rPr>
            </w:pPr>
            <m:oMathPara>
              <m:oMath>
                <m:r>
                  <w:ins w:id="2137" w:author="Windows 用户" w:date="2021-12-01T16:24:00Z">
                    <m:rPr>
                      <m:sty m:val="p"/>
                    </m:rPr>
                    <w:rPr>
                      <w:rFonts w:ascii="Cambria Math" w:hAnsi="Cambria Math"/>
                      <w:color w:val="0070C0"/>
                      <w:szCs w:val="21"/>
                      <w:rPrChange w:id="2138" w:author="Windows 用户" w:date="2021-12-03T15:37:00Z">
                        <w:rPr>
                          <w:rFonts w:ascii="Cambria Math" w:hAnsi="Cambria Math"/>
                          <w:sz w:val="18"/>
                          <w:szCs w:val="18"/>
                        </w:rPr>
                      </w:rPrChange>
                    </w:rPr>
                    <m:t>1.0×</m:t>
                  </w:ins>
                </m:r>
                <m:sSub>
                  <m:sSubPr>
                    <m:ctrlPr>
                      <w:ins w:id="2139" w:author="Windows 用户" w:date="2021-12-01T16:24:00Z">
                        <w:rPr>
                          <w:rFonts w:ascii="Cambria Math" w:hAnsi="Cambria Math"/>
                          <w:color w:val="0070C0"/>
                          <w:szCs w:val="21"/>
                        </w:rPr>
                      </w:ins>
                    </m:ctrlPr>
                  </m:sSubPr>
                  <m:e>
                    <m:r>
                      <w:ins w:id="2140" w:author="Windows 用户" w:date="2021-12-01T16:24:00Z">
                        <w:rPr>
                          <w:rFonts w:ascii="Cambria Math" w:hAnsi="Cambria Math"/>
                          <w:color w:val="0070C0"/>
                          <w:szCs w:val="21"/>
                          <w:rPrChange w:id="2141" w:author="Windows 用户" w:date="2021-12-03T15:37:00Z">
                            <w:rPr>
                              <w:rFonts w:ascii="Cambria Math" w:hAnsi="Cambria Math"/>
                              <w:sz w:val="18"/>
                              <w:szCs w:val="18"/>
                            </w:rPr>
                          </w:rPrChange>
                        </w:rPr>
                        <m:t>es</m:t>
                      </w:ins>
                    </m:r>
                  </m:e>
                  <m:sub>
                    <m:r>
                      <w:ins w:id="2142" w:author="Windows 用户" w:date="2021-12-01T16:24:00Z">
                        <w:rPr>
                          <w:rFonts w:ascii="Cambria Math" w:hAnsi="Cambria Math"/>
                          <w:color w:val="0070C0"/>
                          <w:szCs w:val="21"/>
                          <w:rPrChange w:id="2143" w:author="Windows 用户" w:date="2021-12-03T15:37:00Z">
                            <w:rPr>
                              <w:rFonts w:ascii="Cambria Math" w:hAnsi="Cambria Math"/>
                              <w:sz w:val="18"/>
                              <w:szCs w:val="18"/>
                            </w:rPr>
                          </w:rPrChange>
                        </w:rPr>
                        <m:t>n</m:t>
                      </w:ins>
                    </m:r>
                    <m:r>
                      <w:ins w:id="2144" w:author="Windows 用户" w:date="2021-12-01T16:24:00Z">
                        <m:rPr>
                          <m:sty m:val="p"/>
                        </m:rPr>
                        <w:rPr>
                          <w:rFonts w:ascii="Cambria Math" w:hAnsi="Cambria Math"/>
                          <w:color w:val="0070C0"/>
                          <w:szCs w:val="21"/>
                          <w:rPrChange w:id="2145" w:author="Windows 用户" w:date="2021-12-03T15:37:00Z">
                            <w:rPr>
                              <w:rFonts w:ascii="Cambria Math" w:hAnsi="Cambria Math"/>
                              <w:sz w:val="18"/>
                              <w:szCs w:val="18"/>
                            </w:rPr>
                          </w:rPrChange>
                        </w:rPr>
                        <m:t>+1</m:t>
                      </w:ins>
                    </m:r>
                  </m:sub>
                </m:sSub>
              </m:oMath>
            </m:oMathPara>
          </w:p>
        </w:tc>
        <w:tc>
          <w:tcPr>
            <w:tcW w:w="977" w:type="pct"/>
            <w:tcBorders>
              <w:top w:val="single" w:sz="4" w:space="0" w:color="auto"/>
            </w:tcBorders>
            <w:vAlign w:val="center"/>
            <w:tcPrChange w:id="2146" w:author="Windows 用户" w:date="2021-12-06T11:24:00Z">
              <w:tcPr>
                <w:tcW w:w="991" w:type="pct"/>
                <w:tcBorders>
                  <w:top w:val="single" w:sz="4" w:space="0" w:color="auto"/>
                </w:tcBorders>
              </w:tcPr>
            </w:tcPrChange>
          </w:tcPr>
          <w:p w14:paraId="323FC4E0" w14:textId="6C1FD5CF" w:rsidR="00CE32DE" w:rsidRPr="00D46136" w:rsidRDefault="00CE32DE" w:rsidP="00CE32DE">
            <w:pPr>
              <w:pStyle w:val="af"/>
              <w:rPr>
                <w:ins w:id="2147" w:author="Windows 用户" w:date="2021-12-01T16:24:00Z"/>
                <w:color w:val="0070C0"/>
                <w:szCs w:val="21"/>
                <w:rPrChange w:id="2148" w:author="Windows 用户" w:date="2021-12-03T15:37:00Z">
                  <w:rPr>
                    <w:ins w:id="2149" w:author="Windows 用户" w:date="2021-12-01T16:24:00Z"/>
                    <w:sz w:val="18"/>
                    <w:szCs w:val="18"/>
                  </w:rPr>
                </w:rPrChange>
              </w:rPr>
            </w:pPr>
            <w:ins w:id="2150" w:author="Windows 用户" w:date="2021-12-01T16:25:00Z">
              <w:r w:rsidRPr="00D46136">
                <w:rPr>
                  <w:color w:val="0070C0"/>
                  <w:szCs w:val="21"/>
                  <w:rPrChange w:id="2151" w:author="Windows 用户" w:date="2021-12-03T15:37:00Z">
                    <w:rPr>
                      <w:szCs w:val="21"/>
                    </w:rPr>
                  </w:rPrChange>
                </w:rPr>
                <w:t>2.66%</w:t>
              </w:r>
            </w:ins>
          </w:p>
        </w:tc>
        <w:tc>
          <w:tcPr>
            <w:tcW w:w="750" w:type="pct"/>
            <w:tcBorders>
              <w:top w:val="single" w:sz="4" w:space="0" w:color="auto"/>
            </w:tcBorders>
            <w:vAlign w:val="center"/>
            <w:tcPrChange w:id="2152" w:author="Windows 用户" w:date="2021-12-06T11:24:00Z">
              <w:tcPr>
                <w:tcW w:w="991" w:type="pct"/>
                <w:tcBorders>
                  <w:top w:val="single" w:sz="4" w:space="0" w:color="auto"/>
                </w:tcBorders>
              </w:tcPr>
            </w:tcPrChange>
          </w:tcPr>
          <w:p w14:paraId="53708643" w14:textId="1C5A4F8D" w:rsidR="00CE32DE" w:rsidRPr="00D46136" w:rsidRDefault="00CE32DE" w:rsidP="00CE32DE">
            <w:pPr>
              <w:pStyle w:val="af"/>
              <w:rPr>
                <w:ins w:id="2153" w:author="Windows 用户" w:date="2021-12-01T16:24:00Z"/>
                <w:color w:val="0070C0"/>
                <w:szCs w:val="21"/>
                <w:rPrChange w:id="2154" w:author="Windows 用户" w:date="2021-12-03T15:37:00Z">
                  <w:rPr>
                    <w:ins w:id="2155" w:author="Windows 用户" w:date="2021-12-01T16:24:00Z"/>
                    <w:sz w:val="18"/>
                    <w:szCs w:val="18"/>
                  </w:rPr>
                </w:rPrChange>
              </w:rPr>
            </w:pPr>
            <w:ins w:id="2156" w:author="Windows 用户" w:date="2021-12-01T16:25:00Z">
              <w:r w:rsidRPr="00D46136">
                <w:rPr>
                  <w:color w:val="0070C0"/>
                  <w:szCs w:val="21"/>
                  <w:rPrChange w:id="2157" w:author="Windows 用户" w:date="2021-12-03T15:37:00Z">
                    <w:rPr>
                      <w:szCs w:val="21"/>
                    </w:rPr>
                  </w:rPrChange>
                </w:rPr>
                <w:t>1.75%</w:t>
              </w:r>
            </w:ins>
          </w:p>
        </w:tc>
        <w:tc>
          <w:tcPr>
            <w:tcW w:w="1001" w:type="pct"/>
            <w:tcBorders>
              <w:top w:val="single" w:sz="4" w:space="0" w:color="auto"/>
            </w:tcBorders>
            <w:vAlign w:val="center"/>
            <w:tcPrChange w:id="2158" w:author="Windows 用户" w:date="2021-12-06T11:24:00Z">
              <w:tcPr>
                <w:tcW w:w="990" w:type="pct"/>
                <w:tcBorders>
                  <w:top w:val="single" w:sz="4" w:space="0" w:color="auto"/>
                </w:tcBorders>
              </w:tcPr>
            </w:tcPrChange>
          </w:tcPr>
          <w:p w14:paraId="1EDB9DB8" w14:textId="4FAA96AF" w:rsidR="00CE32DE" w:rsidRPr="00D46136" w:rsidRDefault="00CE32DE" w:rsidP="00CE32DE">
            <w:pPr>
              <w:pStyle w:val="af"/>
              <w:rPr>
                <w:ins w:id="2159" w:author="Windows 用户" w:date="2021-12-01T16:24:00Z"/>
                <w:color w:val="0070C0"/>
                <w:szCs w:val="21"/>
                <w:rPrChange w:id="2160" w:author="Windows 用户" w:date="2021-12-03T15:37:00Z">
                  <w:rPr>
                    <w:ins w:id="2161" w:author="Windows 用户" w:date="2021-12-01T16:24:00Z"/>
                    <w:sz w:val="18"/>
                    <w:szCs w:val="18"/>
                  </w:rPr>
                </w:rPrChange>
              </w:rPr>
            </w:pPr>
            <w:ins w:id="2162" w:author="Windows 用户" w:date="2021-12-01T16:25:00Z">
              <w:r w:rsidRPr="00D46136">
                <w:rPr>
                  <w:color w:val="0070C0"/>
                  <w:szCs w:val="21"/>
                  <w:rPrChange w:id="2163" w:author="Windows 用户" w:date="2021-12-03T15:37:00Z">
                    <w:rPr>
                      <w:szCs w:val="21"/>
                    </w:rPr>
                  </w:rPrChange>
                </w:rPr>
                <w:t>1.52%</w:t>
              </w:r>
            </w:ins>
          </w:p>
        </w:tc>
        <w:tc>
          <w:tcPr>
            <w:tcW w:w="998" w:type="pct"/>
            <w:tcBorders>
              <w:top w:val="single" w:sz="4" w:space="0" w:color="auto"/>
            </w:tcBorders>
            <w:tcPrChange w:id="2164" w:author="Windows 用户" w:date="2021-12-06T11:24:00Z">
              <w:tcPr>
                <w:tcW w:w="1" w:type="pct"/>
                <w:tcBorders>
                  <w:top w:val="single" w:sz="4" w:space="0" w:color="auto"/>
                </w:tcBorders>
              </w:tcPr>
            </w:tcPrChange>
          </w:tcPr>
          <w:p w14:paraId="7F162DE8" w14:textId="6619CCD5" w:rsidR="00CE32DE" w:rsidRPr="009348F2" w:rsidRDefault="00CE32DE" w:rsidP="00CE32DE">
            <w:pPr>
              <w:pStyle w:val="af"/>
              <w:rPr>
                <w:ins w:id="2165" w:author="Windows 用户" w:date="2021-12-06T11:19:00Z"/>
                <w:color w:val="0070C0"/>
                <w:szCs w:val="21"/>
              </w:rPr>
            </w:pPr>
            <w:ins w:id="2166" w:author="Windows 用户" w:date="2021-12-06T11:24:00Z">
              <w:r w:rsidRPr="00CE32DE">
                <w:rPr>
                  <w:color w:val="0070C0"/>
                  <w:rPrChange w:id="2167" w:author="Windows 用户" w:date="2021-12-06T11:24:00Z">
                    <w:rPr/>
                  </w:rPrChange>
                </w:rPr>
                <w:t>12.58%</w:t>
              </w:r>
            </w:ins>
          </w:p>
        </w:tc>
      </w:tr>
      <w:tr w:rsidR="00CE32DE" w:rsidRPr="00D46136" w14:paraId="471603BE" w14:textId="10EC0AC1" w:rsidTr="00BB4D1C">
        <w:trPr>
          <w:trHeight w:val="20"/>
          <w:jc w:val="center"/>
          <w:ins w:id="2168" w:author="Windows 用户" w:date="2021-12-01T16:24:00Z"/>
          <w:trPrChange w:id="2169" w:author="Windows 用户" w:date="2021-12-06T11:24:00Z">
            <w:trPr>
              <w:trHeight w:val="20"/>
              <w:jc w:val="center"/>
            </w:trPr>
          </w:trPrChange>
        </w:trPr>
        <w:tc>
          <w:tcPr>
            <w:tcW w:w="393" w:type="pct"/>
            <w:vMerge/>
            <w:vAlign w:val="center"/>
            <w:tcPrChange w:id="2170" w:author="Windows 用户" w:date="2021-12-06T11:24:00Z">
              <w:tcPr>
                <w:tcW w:w="624" w:type="pct"/>
                <w:gridSpan w:val="2"/>
                <w:vMerge/>
                <w:vAlign w:val="center"/>
              </w:tcPr>
            </w:tcPrChange>
          </w:tcPr>
          <w:p w14:paraId="77D3FC26" w14:textId="77777777" w:rsidR="00CE32DE" w:rsidRPr="00D46136" w:rsidRDefault="00CE32DE" w:rsidP="00CE32DE">
            <w:pPr>
              <w:pStyle w:val="af"/>
              <w:rPr>
                <w:ins w:id="2171" w:author="Windows 用户" w:date="2021-12-01T16:24:00Z"/>
                <w:color w:val="0070C0"/>
                <w:szCs w:val="21"/>
                <w:rPrChange w:id="2172" w:author="Windows 用户" w:date="2021-12-03T15:37:00Z">
                  <w:rPr>
                    <w:ins w:id="2173" w:author="Windows 用户" w:date="2021-12-01T16:24:00Z"/>
                    <w:sz w:val="18"/>
                    <w:szCs w:val="18"/>
                  </w:rPr>
                </w:rPrChange>
              </w:rPr>
            </w:pPr>
          </w:p>
        </w:tc>
        <w:tc>
          <w:tcPr>
            <w:tcW w:w="881" w:type="pct"/>
            <w:vAlign w:val="center"/>
            <w:tcPrChange w:id="2174" w:author="Windows 用户" w:date="2021-12-06T11:24:00Z">
              <w:tcPr>
                <w:tcW w:w="1404" w:type="pct"/>
                <w:gridSpan w:val="2"/>
                <w:vAlign w:val="center"/>
              </w:tcPr>
            </w:tcPrChange>
          </w:tcPr>
          <w:p w14:paraId="1A7D45BA" w14:textId="77777777" w:rsidR="00CE32DE" w:rsidRPr="00D46136" w:rsidRDefault="00CE32DE" w:rsidP="00CE32DE">
            <w:pPr>
              <w:pStyle w:val="af"/>
              <w:rPr>
                <w:ins w:id="2175" w:author="Windows 用户" w:date="2021-12-01T16:24:00Z"/>
                <w:color w:val="0070C0"/>
                <w:szCs w:val="21"/>
                <w:rPrChange w:id="2176" w:author="Windows 用户" w:date="2021-12-03T15:37:00Z">
                  <w:rPr>
                    <w:ins w:id="2177" w:author="Windows 用户" w:date="2021-12-01T16:24:00Z"/>
                    <w:sz w:val="18"/>
                    <w:szCs w:val="18"/>
                  </w:rPr>
                </w:rPrChange>
              </w:rPr>
            </w:pPr>
            <m:oMathPara>
              <m:oMath>
                <m:r>
                  <w:ins w:id="2178" w:author="Windows 用户" w:date="2021-12-01T16:24:00Z">
                    <m:rPr>
                      <m:sty m:val="p"/>
                    </m:rPr>
                    <w:rPr>
                      <w:rFonts w:ascii="Cambria Math" w:hAnsi="Cambria Math"/>
                      <w:color w:val="0070C0"/>
                      <w:szCs w:val="21"/>
                      <w:rPrChange w:id="2179" w:author="Windows 用户" w:date="2021-12-03T15:37:00Z">
                        <w:rPr>
                          <w:rFonts w:ascii="Cambria Math" w:hAnsi="Cambria Math"/>
                          <w:sz w:val="18"/>
                          <w:szCs w:val="18"/>
                        </w:rPr>
                      </w:rPrChange>
                    </w:rPr>
                    <m:t>1.2×</m:t>
                  </w:ins>
                </m:r>
                <m:sSub>
                  <m:sSubPr>
                    <m:ctrlPr>
                      <w:ins w:id="2180" w:author="Windows 用户" w:date="2021-12-01T16:24:00Z">
                        <w:rPr>
                          <w:rFonts w:ascii="Cambria Math" w:hAnsi="Cambria Math"/>
                          <w:color w:val="0070C0"/>
                          <w:szCs w:val="21"/>
                        </w:rPr>
                      </w:ins>
                    </m:ctrlPr>
                  </m:sSubPr>
                  <m:e>
                    <m:r>
                      <w:ins w:id="2181" w:author="Windows 用户" w:date="2021-12-01T16:24:00Z">
                        <w:rPr>
                          <w:rFonts w:ascii="Cambria Math" w:hAnsi="Cambria Math"/>
                          <w:color w:val="0070C0"/>
                          <w:szCs w:val="21"/>
                          <w:rPrChange w:id="2182" w:author="Windows 用户" w:date="2021-12-03T15:37:00Z">
                            <w:rPr>
                              <w:rFonts w:ascii="Cambria Math" w:hAnsi="Cambria Math"/>
                              <w:sz w:val="18"/>
                              <w:szCs w:val="18"/>
                            </w:rPr>
                          </w:rPrChange>
                        </w:rPr>
                        <m:t>es</m:t>
                      </w:ins>
                    </m:r>
                  </m:e>
                  <m:sub>
                    <m:r>
                      <w:ins w:id="2183" w:author="Windows 用户" w:date="2021-12-01T16:24:00Z">
                        <w:rPr>
                          <w:rFonts w:ascii="Cambria Math" w:hAnsi="Cambria Math"/>
                          <w:color w:val="0070C0"/>
                          <w:szCs w:val="21"/>
                          <w:rPrChange w:id="2184" w:author="Windows 用户" w:date="2021-12-03T15:37:00Z">
                            <w:rPr>
                              <w:rFonts w:ascii="Cambria Math" w:hAnsi="Cambria Math"/>
                              <w:sz w:val="18"/>
                              <w:szCs w:val="18"/>
                            </w:rPr>
                          </w:rPrChange>
                        </w:rPr>
                        <m:t>n</m:t>
                      </w:ins>
                    </m:r>
                    <m:r>
                      <w:ins w:id="2185" w:author="Windows 用户" w:date="2021-12-01T16:24:00Z">
                        <m:rPr>
                          <m:sty m:val="p"/>
                        </m:rPr>
                        <w:rPr>
                          <w:rFonts w:ascii="Cambria Math" w:hAnsi="Cambria Math"/>
                          <w:color w:val="0070C0"/>
                          <w:szCs w:val="21"/>
                          <w:rPrChange w:id="2186" w:author="Windows 用户" w:date="2021-12-03T15:37:00Z">
                            <w:rPr>
                              <w:rFonts w:ascii="Cambria Math" w:hAnsi="Cambria Math"/>
                              <w:sz w:val="18"/>
                              <w:szCs w:val="18"/>
                            </w:rPr>
                          </w:rPrChange>
                        </w:rPr>
                        <m:t>+1</m:t>
                      </w:ins>
                    </m:r>
                  </m:sub>
                </m:sSub>
              </m:oMath>
            </m:oMathPara>
          </w:p>
        </w:tc>
        <w:tc>
          <w:tcPr>
            <w:tcW w:w="977" w:type="pct"/>
            <w:vAlign w:val="center"/>
            <w:tcPrChange w:id="2187" w:author="Windows 用户" w:date="2021-12-06T11:24:00Z">
              <w:tcPr>
                <w:tcW w:w="991" w:type="pct"/>
              </w:tcPr>
            </w:tcPrChange>
          </w:tcPr>
          <w:p w14:paraId="52E8B73A" w14:textId="5E6395D5" w:rsidR="00CE32DE" w:rsidRPr="00D46136" w:rsidRDefault="00CE32DE" w:rsidP="00CE32DE">
            <w:pPr>
              <w:pStyle w:val="af"/>
              <w:rPr>
                <w:ins w:id="2188" w:author="Windows 用户" w:date="2021-12-01T16:24:00Z"/>
                <w:color w:val="0070C0"/>
                <w:szCs w:val="21"/>
                <w:rPrChange w:id="2189" w:author="Windows 用户" w:date="2021-12-03T15:37:00Z">
                  <w:rPr>
                    <w:ins w:id="2190" w:author="Windows 用户" w:date="2021-12-01T16:24:00Z"/>
                    <w:sz w:val="18"/>
                    <w:szCs w:val="18"/>
                  </w:rPr>
                </w:rPrChange>
              </w:rPr>
            </w:pPr>
            <w:ins w:id="2191" w:author="Windows 用户" w:date="2021-12-01T16:25:00Z">
              <w:r w:rsidRPr="00D46136">
                <w:rPr>
                  <w:color w:val="0070C0"/>
                  <w:szCs w:val="21"/>
                  <w:rPrChange w:id="2192" w:author="Windows 用户" w:date="2021-12-03T15:37:00Z">
                    <w:rPr>
                      <w:szCs w:val="21"/>
                    </w:rPr>
                  </w:rPrChange>
                </w:rPr>
                <w:t>2.99%</w:t>
              </w:r>
            </w:ins>
          </w:p>
        </w:tc>
        <w:tc>
          <w:tcPr>
            <w:tcW w:w="750" w:type="pct"/>
            <w:vAlign w:val="center"/>
            <w:tcPrChange w:id="2193" w:author="Windows 用户" w:date="2021-12-06T11:24:00Z">
              <w:tcPr>
                <w:tcW w:w="991" w:type="pct"/>
              </w:tcPr>
            </w:tcPrChange>
          </w:tcPr>
          <w:p w14:paraId="44CA10EC" w14:textId="2D77F98D" w:rsidR="00CE32DE" w:rsidRPr="00D46136" w:rsidRDefault="00CE32DE" w:rsidP="00CE32DE">
            <w:pPr>
              <w:pStyle w:val="af"/>
              <w:rPr>
                <w:ins w:id="2194" w:author="Windows 用户" w:date="2021-12-01T16:24:00Z"/>
                <w:color w:val="0070C0"/>
                <w:szCs w:val="21"/>
                <w:rPrChange w:id="2195" w:author="Windows 用户" w:date="2021-12-03T15:37:00Z">
                  <w:rPr>
                    <w:ins w:id="2196" w:author="Windows 用户" w:date="2021-12-01T16:24:00Z"/>
                    <w:sz w:val="18"/>
                    <w:szCs w:val="18"/>
                  </w:rPr>
                </w:rPrChange>
              </w:rPr>
            </w:pPr>
            <w:ins w:id="2197" w:author="Windows 用户" w:date="2021-12-01T16:25:00Z">
              <w:r w:rsidRPr="00D46136">
                <w:rPr>
                  <w:color w:val="0070C0"/>
                  <w:szCs w:val="21"/>
                  <w:rPrChange w:id="2198" w:author="Windows 用户" w:date="2021-12-03T15:37:00Z">
                    <w:rPr>
                      <w:szCs w:val="21"/>
                    </w:rPr>
                  </w:rPrChange>
                </w:rPr>
                <w:t>1.87%</w:t>
              </w:r>
            </w:ins>
          </w:p>
        </w:tc>
        <w:tc>
          <w:tcPr>
            <w:tcW w:w="1001" w:type="pct"/>
            <w:vAlign w:val="center"/>
            <w:tcPrChange w:id="2199" w:author="Windows 用户" w:date="2021-12-06T11:24:00Z">
              <w:tcPr>
                <w:tcW w:w="990" w:type="pct"/>
              </w:tcPr>
            </w:tcPrChange>
          </w:tcPr>
          <w:p w14:paraId="16F81A4F" w14:textId="6EAD62A6" w:rsidR="00CE32DE" w:rsidRPr="00D46136" w:rsidRDefault="00CE32DE" w:rsidP="00CE32DE">
            <w:pPr>
              <w:pStyle w:val="af"/>
              <w:rPr>
                <w:ins w:id="2200" w:author="Windows 用户" w:date="2021-12-01T16:24:00Z"/>
                <w:color w:val="0070C0"/>
                <w:szCs w:val="21"/>
                <w:rPrChange w:id="2201" w:author="Windows 用户" w:date="2021-12-03T15:37:00Z">
                  <w:rPr>
                    <w:ins w:id="2202" w:author="Windows 用户" w:date="2021-12-01T16:24:00Z"/>
                    <w:sz w:val="18"/>
                    <w:szCs w:val="18"/>
                  </w:rPr>
                </w:rPrChange>
              </w:rPr>
            </w:pPr>
            <w:ins w:id="2203" w:author="Windows 用户" w:date="2021-12-01T16:25:00Z">
              <w:r w:rsidRPr="00D46136">
                <w:rPr>
                  <w:color w:val="0070C0"/>
                  <w:szCs w:val="21"/>
                  <w:rPrChange w:id="2204" w:author="Windows 用户" w:date="2021-12-03T15:37:00Z">
                    <w:rPr>
                      <w:szCs w:val="21"/>
                    </w:rPr>
                  </w:rPrChange>
                </w:rPr>
                <w:t>1.49%</w:t>
              </w:r>
            </w:ins>
          </w:p>
        </w:tc>
        <w:tc>
          <w:tcPr>
            <w:tcW w:w="998" w:type="pct"/>
            <w:tcPrChange w:id="2205" w:author="Windows 用户" w:date="2021-12-06T11:24:00Z">
              <w:tcPr>
                <w:tcW w:w="1" w:type="pct"/>
              </w:tcPr>
            </w:tcPrChange>
          </w:tcPr>
          <w:p w14:paraId="4A655020" w14:textId="06D3F9E0" w:rsidR="00CE32DE" w:rsidRPr="009348F2" w:rsidRDefault="00CE32DE" w:rsidP="00CE32DE">
            <w:pPr>
              <w:pStyle w:val="af"/>
              <w:rPr>
                <w:ins w:id="2206" w:author="Windows 用户" w:date="2021-12-06T11:19:00Z"/>
                <w:color w:val="0070C0"/>
                <w:szCs w:val="21"/>
              </w:rPr>
            </w:pPr>
            <w:ins w:id="2207" w:author="Windows 用户" w:date="2021-12-06T11:24:00Z">
              <w:r w:rsidRPr="00CE32DE">
                <w:rPr>
                  <w:color w:val="0070C0"/>
                  <w:rPrChange w:id="2208" w:author="Windows 用户" w:date="2021-12-06T11:24:00Z">
                    <w:rPr/>
                  </w:rPrChange>
                </w:rPr>
                <w:t>15.21%</w:t>
              </w:r>
            </w:ins>
          </w:p>
        </w:tc>
      </w:tr>
      <w:tr w:rsidR="00CE32DE" w:rsidRPr="00D46136" w14:paraId="686E0850" w14:textId="2BBFB671" w:rsidTr="00BB4D1C">
        <w:trPr>
          <w:trHeight w:val="20"/>
          <w:jc w:val="center"/>
          <w:ins w:id="2209" w:author="Windows 用户" w:date="2021-12-01T16:24:00Z"/>
          <w:trPrChange w:id="2210" w:author="Windows 用户" w:date="2021-12-06T11:24:00Z">
            <w:trPr>
              <w:trHeight w:val="20"/>
              <w:jc w:val="center"/>
            </w:trPr>
          </w:trPrChange>
        </w:trPr>
        <w:tc>
          <w:tcPr>
            <w:tcW w:w="393" w:type="pct"/>
            <w:vMerge w:val="restart"/>
            <w:vAlign w:val="center"/>
            <w:tcPrChange w:id="2211" w:author="Windows 用户" w:date="2021-12-06T11:24:00Z">
              <w:tcPr>
                <w:tcW w:w="624" w:type="pct"/>
                <w:gridSpan w:val="2"/>
                <w:vMerge w:val="restart"/>
                <w:vAlign w:val="center"/>
              </w:tcPr>
            </w:tcPrChange>
          </w:tcPr>
          <w:p w14:paraId="329A6EF5" w14:textId="40A82F98" w:rsidR="00CE32DE" w:rsidRPr="00D46136" w:rsidRDefault="00CE32DE">
            <w:pPr>
              <w:pStyle w:val="af"/>
              <w:rPr>
                <w:ins w:id="2212" w:author="Windows 用户" w:date="2021-12-01T16:24:00Z"/>
                <w:color w:val="0070C0"/>
                <w:szCs w:val="21"/>
                <w:rPrChange w:id="2213" w:author="Windows 用户" w:date="2021-12-03T15:37:00Z">
                  <w:rPr>
                    <w:ins w:id="2214" w:author="Windows 用户" w:date="2021-12-01T16:24:00Z"/>
                    <w:sz w:val="18"/>
                    <w:szCs w:val="18"/>
                  </w:rPr>
                </w:rPrChange>
              </w:rPr>
            </w:pPr>
            <w:ins w:id="2215" w:author="Windows 用户" w:date="2021-12-01T16:24:00Z">
              <w:r w:rsidRPr="00D46136">
                <w:rPr>
                  <w:color w:val="0070C0"/>
                  <w:szCs w:val="21"/>
                  <w:rPrChange w:id="2216" w:author="Windows 用户" w:date="2021-12-03T15:37:00Z">
                    <w:rPr>
                      <w:sz w:val="18"/>
                      <w:szCs w:val="18"/>
                    </w:rPr>
                  </w:rPrChange>
                </w:rPr>
                <w:t>6</w:t>
              </w:r>
            </w:ins>
            <w:ins w:id="2217" w:author="Windows 用户" w:date="2021-12-17T15:46:00Z">
              <w:r w:rsidR="007B0C54">
                <w:rPr>
                  <w:color w:val="0070C0"/>
                  <w:szCs w:val="21"/>
                </w:rPr>
                <w:t>2</w:t>
              </w:r>
            </w:ins>
          </w:p>
        </w:tc>
        <w:tc>
          <w:tcPr>
            <w:tcW w:w="881" w:type="pct"/>
            <w:vAlign w:val="center"/>
            <w:tcPrChange w:id="2218" w:author="Windows 用户" w:date="2021-12-06T11:24:00Z">
              <w:tcPr>
                <w:tcW w:w="1404" w:type="pct"/>
                <w:gridSpan w:val="2"/>
                <w:vAlign w:val="center"/>
              </w:tcPr>
            </w:tcPrChange>
          </w:tcPr>
          <w:p w14:paraId="699F8C29" w14:textId="77777777" w:rsidR="00CE32DE" w:rsidRPr="00D46136" w:rsidRDefault="00CE32DE" w:rsidP="00CE32DE">
            <w:pPr>
              <w:pStyle w:val="af"/>
              <w:rPr>
                <w:ins w:id="2219" w:author="Windows 用户" w:date="2021-12-01T16:24:00Z"/>
                <w:color w:val="0070C0"/>
                <w:szCs w:val="21"/>
                <w:rPrChange w:id="2220" w:author="Windows 用户" w:date="2021-12-03T15:37:00Z">
                  <w:rPr>
                    <w:ins w:id="2221" w:author="Windows 用户" w:date="2021-12-01T16:24:00Z"/>
                    <w:sz w:val="18"/>
                    <w:szCs w:val="18"/>
                  </w:rPr>
                </w:rPrChange>
              </w:rPr>
            </w:pPr>
            <m:oMathPara>
              <m:oMath>
                <m:r>
                  <w:ins w:id="2222" w:author="Windows 用户" w:date="2021-12-01T16:24:00Z">
                    <m:rPr>
                      <m:sty m:val="p"/>
                    </m:rPr>
                    <w:rPr>
                      <w:rFonts w:ascii="Cambria Math" w:hAnsi="Cambria Math"/>
                      <w:color w:val="0070C0"/>
                      <w:szCs w:val="21"/>
                      <w:rPrChange w:id="2223" w:author="Windows 用户" w:date="2021-12-03T15:37:00Z">
                        <w:rPr>
                          <w:rFonts w:ascii="Cambria Math" w:hAnsi="Cambria Math"/>
                          <w:sz w:val="18"/>
                          <w:szCs w:val="18"/>
                        </w:rPr>
                      </w:rPrChange>
                    </w:rPr>
                    <m:t>1.0×</m:t>
                  </w:ins>
                </m:r>
                <m:sSub>
                  <m:sSubPr>
                    <m:ctrlPr>
                      <w:ins w:id="2224" w:author="Windows 用户" w:date="2021-12-01T16:24:00Z">
                        <w:rPr>
                          <w:rFonts w:ascii="Cambria Math" w:hAnsi="Cambria Math"/>
                          <w:color w:val="0070C0"/>
                          <w:szCs w:val="21"/>
                        </w:rPr>
                      </w:ins>
                    </m:ctrlPr>
                  </m:sSubPr>
                  <m:e>
                    <m:r>
                      <w:ins w:id="2225" w:author="Windows 用户" w:date="2021-12-01T16:24:00Z">
                        <w:rPr>
                          <w:rFonts w:ascii="Cambria Math" w:hAnsi="Cambria Math"/>
                          <w:color w:val="0070C0"/>
                          <w:szCs w:val="21"/>
                          <w:rPrChange w:id="2226" w:author="Windows 用户" w:date="2021-12-03T15:37:00Z">
                            <w:rPr>
                              <w:rFonts w:ascii="Cambria Math" w:hAnsi="Cambria Math"/>
                              <w:sz w:val="18"/>
                              <w:szCs w:val="18"/>
                            </w:rPr>
                          </w:rPrChange>
                        </w:rPr>
                        <m:t>es</m:t>
                      </w:ins>
                    </m:r>
                  </m:e>
                  <m:sub>
                    <m:r>
                      <w:ins w:id="2227" w:author="Windows 用户" w:date="2021-12-01T16:24:00Z">
                        <w:rPr>
                          <w:rFonts w:ascii="Cambria Math" w:hAnsi="Cambria Math"/>
                          <w:color w:val="0070C0"/>
                          <w:szCs w:val="21"/>
                          <w:rPrChange w:id="2228" w:author="Windows 用户" w:date="2021-12-03T15:37:00Z">
                            <w:rPr>
                              <w:rFonts w:ascii="Cambria Math" w:hAnsi="Cambria Math"/>
                              <w:sz w:val="18"/>
                              <w:szCs w:val="18"/>
                            </w:rPr>
                          </w:rPrChange>
                        </w:rPr>
                        <m:t>n</m:t>
                      </w:ins>
                    </m:r>
                    <m:r>
                      <w:ins w:id="2229" w:author="Windows 用户" w:date="2021-12-01T16:24:00Z">
                        <m:rPr>
                          <m:sty m:val="p"/>
                        </m:rPr>
                        <w:rPr>
                          <w:rFonts w:ascii="Cambria Math" w:hAnsi="Cambria Math"/>
                          <w:color w:val="0070C0"/>
                          <w:szCs w:val="21"/>
                          <w:rPrChange w:id="2230" w:author="Windows 用户" w:date="2021-12-03T15:37:00Z">
                            <w:rPr>
                              <w:rFonts w:ascii="Cambria Math" w:hAnsi="Cambria Math"/>
                              <w:sz w:val="18"/>
                              <w:szCs w:val="18"/>
                            </w:rPr>
                          </w:rPrChange>
                        </w:rPr>
                        <m:t>+1</m:t>
                      </w:ins>
                    </m:r>
                  </m:sub>
                </m:sSub>
              </m:oMath>
            </m:oMathPara>
          </w:p>
        </w:tc>
        <w:tc>
          <w:tcPr>
            <w:tcW w:w="977" w:type="pct"/>
            <w:vAlign w:val="center"/>
            <w:tcPrChange w:id="2231" w:author="Windows 用户" w:date="2021-12-06T11:24:00Z">
              <w:tcPr>
                <w:tcW w:w="991" w:type="pct"/>
              </w:tcPr>
            </w:tcPrChange>
          </w:tcPr>
          <w:p w14:paraId="28D0F4F6" w14:textId="055C5962" w:rsidR="00CE32DE" w:rsidRPr="00D46136" w:rsidRDefault="00CE32DE" w:rsidP="00CE32DE">
            <w:pPr>
              <w:pStyle w:val="af"/>
              <w:rPr>
                <w:ins w:id="2232" w:author="Windows 用户" w:date="2021-12-01T16:24:00Z"/>
                <w:color w:val="0070C0"/>
                <w:szCs w:val="21"/>
                <w:rPrChange w:id="2233" w:author="Windows 用户" w:date="2021-12-03T15:37:00Z">
                  <w:rPr>
                    <w:ins w:id="2234" w:author="Windows 用户" w:date="2021-12-01T16:24:00Z"/>
                    <w:sz w:val="18"/>
                    <w:szCs w:val="18"/>
                  </w:rPr>
                </w:rPrChange>
              </w:rPr>
            </w:pPr>
            <w:ins w:id="2235" w:author="Windows 用户" w:date="2021-12-01T16:25:00Z">
              <w:r w:rsidRPr="00D46136">
                <w:rPr>
                  <w:color w:val="0070C0"/>
                  <w:szCs w:val="21"/>
                  <w:rPrChange w:id="2236" w:author="Windows 用户" w:date="2021-12-03T15:37:00Z">
                    <w:rPr>
                      <w:szCs w:val="21"/>
                    </w:rPr>
                  </w:rPrChange>
                </w:rPr>
                <w:t>3.25%</w:t>
              </w:r>
            </w:ins>
          </w:p>
        </w:tc>
        <w:tc>
          <w:tcPr>
            <w:tcW w:w="750" w:type="pct"/>
            <w:vAlign w:val="center"/>
            <w:tcPrChange w:id="2237" w:author="Windows 用户" w:date="2021-12-06T11:24:00Z">
              <w:tcPr>
                <w:tcW w:w="991" w:type="pct"/>
              </w:tcPr>
            </w:tcPrChange>
          </w:tcPr>
          <w:p w14:paraId="735242B4" w14:textId="42DDACD7" w:rsidR="00CE32DE" w:rsidRPr="00D46136" w:rsidRDefault="00CE32DE" w:rsidP="00CE32DE">
            <w:pPr>
              <w:pStyle w:val="af"/>
              <w:rPr>
                <w:ins w:id="2238" w:author="Windows 用户" w:date="2021-12-01T16:24:00Z"/>
                <w:color w:val="0070C0"/>
                <w:szCs w:val="21"/>
                <w:rPrChange w:id="2239" w:author="Windows 用户" w:date="2021-12-03T15:37:00Z">
                  <w:rPr>
                    <w:ins w:id="2240" w:author="Windows 用户" w:date="2021-12-01T16:24:00Z"/>
                    <w:sz w:val="18"/>
                    <w:szCs w:val="18"/>
                  </w:rPr>
                </w:rPrChange>
              </w:rPr>
            </w:pPr>
            <w:ins w:id="2241" w:author="Windows 用户" w:date="2021-12-01T16:25:00Z">
              <w:r w:rsidRPr="00D46136">
                <w:rPr>
                  <w:color w:val="0070C0"/>
                  <w:szCs w:val="21"/>
                  <w:rPrChange w:id="2242" w:author="Windows 用户" w:date="2021-12-03T15:37:00Z">
                    <w:rPr>
                      <w:szCs w:val="21"/>
                    </w:rPr>
                  </w:rPrChange>
                </w:rPr>
                <w:t>2.28%</w:t>
              </w:r>
            </w:ins>
          </w:p>
        </w:tc>
        <w:tc>
          <w:tcPr>
            <w:tcW w:w="1001" w:type="pct"/>
            <w:vAlign w:val="center"/>
            <w:tcPrChange w:id="2243" w:author="Windows 用户" w:date="2021-12-06T11:24:00Z">
              <w:tcPr>
                <w:tcW w:w="990" w:type="pct"/>
              </w:tcPr>
            </w:tcPrChange>
          </w:tcPr>
          <w:p w14:paraId="35D5DC37" w14:textId="4D3C7C56" w:rsidR="00CE32DE" w:rsidRPr="00D46136" w:rsidRDefault="00CE32DE" w:rsidP="00CE32DE">
            <w:pPr>
              <w:pStyle w:val="af"/>
              <w:rPr>
                <w:ins w:id="2244" w:author="Windows 用户" w:date="2021-12-01T16:24:00Z"/>
                <w:color w:val="0070C0"/>
                <w:szCs w:val="21"/>
                <w:rPrChange w:id="2245" w:author="Windows 用户" w:date="2021-12-03T15:37:00Z">
                  <w:rPr>
                    <w:ins w:id="2246" w:author="Windows 用户" w:date="2021-12-01T16:24:00Z"/>
                    <w:sz w:val="18"/>
                    <w:szCs w:val="18"/>
                  </w:rPr>
                </w:rPrChange>
              </w:rPr>
            </w:pPr>
            <w:ins w:id="2247" w:author="Windows 用户" w:date="2021-12-01T16:25:00Z">
              <w:r w:rsidRPr="00D46136">
                <w:rPr>
                  <w:color w:val="0070C0"/>
                  <w:szCs w:val="21"/>
                  <w:rPrChange w:id="2248" w:author="Windows 用户" w:date="2021-12-03T15:37:00Z">
                    <w:rPr>
                      <w:szCs w:val="21"/>
                    </w:rPr>
                  </w:rPrChange>
                </w:rPr>
                <w:t>1.86%</w:t>
              </w:r>
            </w:ins>
          </w:p>
        </w:tc>
        <w:tc>
          <w:tcPr>
            <w:tcW w:w="998" w:type="pct"/>
            <w:tcPrChange w:id="2249" w:author="Windows 用户" w:date="2021-12-06T11:24:00Z">
              <w:tcPr>
                <w:tcW w:w="1" w:type="pct"/>
              </w:tcPr>
            </w:tcPrChange>
          </w:tcPr>
          <w:p w14:paraId="74C6C638" w14:textId="0D25A879" w:rsidR="00CE32DE" w:rsidRPr="009348F2" w:rsidRDefault="00CE32DE" w:rsidP="00CE32DE">
            <w:pPr>
              <w:pStyle w:val="af"/>
              <w:rPr>
                <w:ins w:id="2250" w:author="Windows 用户" w:date="2021-12-06T11:19:00Z"/>
                <w:color w:val="0070C0"/>
                <w:szCs w:val="21"/>
              </w:rPr>
            </w:pPr>
            <w:ins w:id="2251" w:author="Windows 用户" w:date="2021-12-06T11:24:00Z">
              <w:r w:rsidRPr="00CE32DE">
                <w:rPr>
                  <w:color w:val="0070C0"/>
                  <w:rPrChange w:id="2252" w:author="Windows 用户" w:date="2021-12-06T11:24:00Z">
                    <w:rPr/>
                  </w:rPrChange>
                </w:rPr>
                <w:t>11.96%</w:t>
              </w:r>
            </w:ins>
          </w:p>
        </w:tc>
      </w:tr>
      <w:tr w:rsidR="00CE32DE" w:rsidRPr="00D46136" w14:paraId="6EA31105" w14:textId="08AF42E4" w:rsidTr="00BB4D1C">
        <w:trPr>
          <w:trHeight w:val="20"/>
          <w:jc w:val="center"/>
          <w:ins w:id="2253" w:author="Windows 用户" w:date="2021-12-01T16:24:00Z"/>
          <w:trPrChange w:id="2254" w:author="Windows 用户" w:date="2021-12-06T11:24:00Z">
            <w:trPr>
              <w:trHeight w:val="20"/>
              <w:jc w:val="center"/>
            </w:trPr>
          </w:trPrChange>
        </w:trPr>
        <w:tc>
          <w:tcPr>
            <w:tcW w:w="393" w:type="pct"/>
            <w:vMerge/>
            <w:vAlign w:val="center"/>
            <w:tcPrChange w:id="2255" w:author="Windows 用户" w:date="2021-12-06T11:24:00Z">
              <w:tcPr>
                <w:tcW w:w="624" w:type="pct"/>
                <w:gridSpan w:val="2"/>
                <w:vMerge/>
                <w:vAlign w:val="center"/>
              </w:tcPr>
            </w:tcPrChange>
          </w:tcPr>
          <w:p w14:paraId="6041D933" w14:textId="77777777" w:rsidR="00CE32DE" w:rsidRPr="00D46136" w:rsidRDefault="00CE32DE" w:rsidP="00CE32DE">
            <w:pPr>
              <w:pStyle w:val="af"/>
              <w:rPr>
                <w:ins w:id="2256" w:author="Windows 用户" w:date="2021-12-01T16:24:00Z"/>
                <w:color w:val="0070C0"/>
                <w:szCs w:val="21"/>
                <w:rPrChange w:id="2257" w:author="Windows 用户" w:date="2021-12-03T15:37:00Z">
                  <w:rPr>
                    <w:ins w:id="2258" w:author="Windows 用户" w:date="2021-12-01T16:24:00Z"/>
                    <w:sz w:val="18"/>
                    <w:szCs w:val="18"/>
                  </w:rPr>
                </w:rPrChange>
              </w:rPr>
            </w:pPr>
          </w:p>
        </w:tc>
        <w:tc>
          <w:tcPr>
            <w:tcW w:w="881" w:type="pct"/>
            <w:vAlign w:val="center"/>
            <w:tcPrChange w:id="2259" w:author="Windows 用户" w:date="2021-12-06T11:24:00Z">
              <w:tcPr>
                <w:tcW w:w="1404" w:type="pct"/>
                <w:gridSpan w:val="2"/>
                <w:vAlign w:val="center"/>
              </w:tcPr>
            </w:tcPrChange>
          </w:tcPr>
          <w:p w14:paraId="59366832" w14:textId="77777777" w:rsidR="00CE32DE" w:rsidRPr="00D46136" w:rsidRDefault="00CE32DE" w:rsidP="00CE32DE">
            <w:pPr>
              <w:pStyle w:val="af"/>
              <w:rPr>
                <w:ins w:id="2260" w:author="Windows 用户" w:date="2021-12-01T16:24:00Z"/>
                <w:color w:val="0070C0"/>
                <w:szCs w:val="21"/>
                <w:rPrChange w:id="2261" w:author="Windows 用户" w:date="2021-12-03T15:37:00Z">
                  <w:rPr>
                    <w:ins w:id="2262" w:author="Windows 用户" w:date="2021-12-01T16:24:00Z"/>
                    <w:sz w:val="18"/>
                    <w:szCs w:val="18"/>
                  </w:rPr>
                </w:rPrChange>
              </w:rPr>
            </w:pPr>
            <m:oMathPara>
              <m:oMath>
                <m:r>
                  <w:ins w:id="2263" w:author="Windows 用户" w:date="2021-12-01T16:24:00Z">
                    <m:rPr>
                      <m:sty m:val="p"/>
                    </m:rPr>
                    <w:rPr>
                      <w:rFonts w:ascii="Cambria Math" w:hAnsi="Cambria Math"/>
                      <w:color w:val="0070C0"/>
                      <w:szCs w:val="21"/>
                      <w:rPrChange w:id="2264" w:author="Windows 用户" w:date="2021-12-03T15:37:00Z">
                        <w:rPr>
                          <w:rFonts w:ascii="Cambria Math" w:hAnsi="Cambria Math"/>
                          <w:sz w:val="18"/>
                          <w:szCs w:val="18"/>
                        </w:rPr>
                      </w:rPrChange>
                    </w:rPr>
                    <m:t>1.2×</m:t>
                  </w:ins>
                </m:r>
                <m:sSub>
                  <m:sSubPr>
                    <m:ctrlPr>
                      <w:ins w:id="2265" w:author="Windows 用户" w:date="2021-12-01T16:24:00Z">
                        <w:rPr>
                          <w:rFonts w:ascii="Cambria Math" w:hAnsi="Cambria Math"/>
                          <w:color w:val="0070C0"/>
                          <w:szCs w:val="21"/>
                        </w:rPr>
                      </w:ins>
                    </m:ctrlPr>
                  </m:sSubPr>
                  <m:e>
                    <m:r>
                      <w:ins w:id="2266" w:author="Windows 用户" w:date="2021-12-01T16:24:00Z">
                        <w:rPr>
                          <w:rFonts w:ascii="Cambria Math" w:hAnsi="Cambria Math"/>
                          <w:color w:val="0070C0"/>
                          <w:szCs w:val="21"/>
                          <w:rPrChange w:id="2267" w:author="Windows 用户" w:date="2021-12-03T15:37:00Z">
                            <w:rPr>
                              <w:rFonts w:ascii="Cambria Math" w:hAnsi="Cambria Math"/>
                              <w:sz w:val="18"/>
                              <w:szCs w:val="18"/>
                            </w:rPr>
                          </w:rPrChange>
                        </w:rPr>
                        <m:t>es</m:t>
                      </w:ins>
                    </m:r>
                  </m:e>
                  <m:sub>
                    <m:r>
                      <w:ins w:id="2268" w:author="Windows 用户" w:date="2021-12-01T16:24:00Z">
                        <w:rPr>
                          <w:rFonts w:ascii="Cambria Math" w:hAnsi="Cambria Math"/>
                          <w:color w:val="0070C0"/>
                          <w:szCs w:val="21"/>
                          <w:rPrChange w:id="2269" w:author="Windows 用户" w:date="2021-12-03T15:37:00Z">
                            <w:rPr>
                              <w:rFonts w:ascii="Cambria Math" w:hAnsi="Cambria Math"/>
                              <w:sz w:val="18"/>
                              <w:szCs w:val="18"/>
                            </w:rPr>
                          </w:rPrChange>
                        </w:rPr>
                        <m:t>n</m:t>
                      </w:ins>
                    </m:r>
                    <m:r>
                      <w:ins w:id="2270" w:author="Windows 用户" w:date="2021-12-01T16:24:00Z">
                        <m:rPr>
                          <m:sty m:val="p"/>
                        </m:rPr>
                        <w:rPr>
                          <w:rFonts w:ascii="Cambria Math" w:hAnsi="Cambria Math"/>
                          <w:color w:val="0070C0"/>
                          <w:szCs w:val="21"/>
                          <w:rPrChange w:id="2271" w:author="Windows 用户" w:date="2021-12-03T15:37:00Z">
                            <w:rPr>
                              <w:rFonts w:ascii="Cambria Math" w:hAnsi="Cambria Math"/>
                              <w:sz w:val="18"/>
                              <w:szCs w:val="18"/>
                            </w:rPr>
                          </w:rPrChange>
                        </w:rPr>
                        <m:t>+1</m:t>
                      </w:ins>
                    </m:r>
                  </m:sub>
                </m:sSub>
              </m:oMath>
            </m:oMathPara>
          </w:p>
        </w:tc>
        <w:tc>
          <w:tcPr>
            <w:tcW w:w="977" w:type="pct"/>
            <w:vAlign w:val="center"/>
            <w:tcPrChange w:id="2272" w:author="Windows 用户" w:date="2021-12-06T11:24:00Z">
              <w:tcPr>
                <w:tcW w:w="991" w:type="pct"/>
              </w:tcPr>
            </w:tcPrChange>
          </w:tcPr>
          <w:p w14:paraId="17482ADF" w14:textId="247ACCFB" w:rsidR="00CE32DE" w:rsidRPr="00D46136" w:rsidRDefault="00CE32DE" w:rsidP="00CE32DE">
            <w:pPr>
              <w:pStyle w:val="af"/>
              <w:rPr>
                <w:ins w:id="2273" w:author="Windows 用户" w:date="2021-12-01T16:24:00Z"/>
                <w:color w:val="0070C0"/>
                <w:szCs w:val="21"/>
                <w:rPrChange w:id="2274" w:author="Windows 用户" w:date="2021-12-03T15:37:00Z">
                  <w:rPr>
                    <w:ins w:id="2275" w:author="Windows 用户" w:date="2021-12-01T16:24:00Z"/>
                    <w:sz w:val="18"/>
                    <w:szCs w:val="18"/>
                  </w:rPr>
                </w:rPrChange>
              </w:rPr>
            </w:pPr>
            <w:ins w:id="2276" w:author="Windows 用户" w:date="2021-12-01T16:25:00Z">
              <w:r w:rsidRPr="00D46136">
                <w:rPr>
                  <w:color w:val="0070C0"/>
                  <w:szCs w:val="21"/>
                  <w:rPrChange w:id="2277" w:author="Windows 用户" w:date="2021-12-03T15:37:00Z">
                    <w:rPr>
                      <w:szCs w:val="21"/>
                    </w:rPr>
                  </w:rPrChange>
                </w:rPr>
                <w:t>3.43%</w:t>
              </w:r>
            </w:ins>
          </w:p>
        </w:tc>
        <w:tc>
          <w:tcPr>
            <w:tcW w:w="750" w:type="pct"/>
            <w:vAlign w:val="center"/>
            <w:tcPrChange w:id="2278" w:author="Windows 用户" w:date="2021-12-06T11:24:00Z">
              <w:tcPr>
                <w:tcW w:w="991" w:type="pct"/>
              </w:tcPr>
            </w:tcPrChange>
          </w:tcPr>
          <w:p w14:paraId="46A16548" w14:textId="16167594" w:rsidR="00CE32DE" w:rsidRPr="00D46136" w:rsidRDefault="00CE32DE" w:rsidP="00CE32DE">
            <w:pPr>
              <w:pStyle w:val="af"/>
              <w:rPr>
                <w:ins w:id="2279" w:author="Windows 用户" w:date="2021-12-01T16:24:00Z"/>
                <w:color w:val="0070C0"/>
                <w:szCs w:val="21"/>
                <w:rPrChange w:id="2280" w:author="Windows 用户" w:date="2021-12-03T15:37:00Z">
                  <w:rPr>
                    <w:ins w:id="2281" w:author="Windows 用户" w:date="2021-12-01T16:24:00Z"/>
                    <w:sz w:val="18"/>
                    <w:szCs w:val="18"/>
                  </w:rPr>
                </w:rPrChange>
              </w:rPr>
            </w:pPr>
            <w:ins w:id="2282" w:author="Windows 用户" w:date="2021-12-01T16:25:00Z">
              <w:r w:rsidRPr="00D46136">
                <w:rPr>
                  <w:color w:val="0070C0"/>
                  <w:szCs w:val="21"/>
                  <w:rPrChange w:id="2283" w:author="Windows 用户" w:date="2021-12-03T15:37:00Z">
                    <w:rPr>
                      <w:szCs w:val="21"/>
                    </w:rPr>
                  </w:rPrChange>
                </w:rPr>
                <w:t>2.23%</w:t>
              </w:r>
            </w:ins>
          </w:p>
        </w:tc>
        <w:tc>
          <w:tcPr>
            <w:tcW w:w="1001" w:type="pct"/>
            <w:vAlign w:val="center"/>
            <w:tcPrChange w:id="2284" w:author="Windows 用户" w:date="2021-12-06T11:24:00Z">
              <w:tcPr>
                <w:tcW w:w="990" w:type="pct"/>
              </w:tcPr>
            </w:tcPrChange>
          </w:tcPr>
          <w:p w14:paraId="38B764CE" w14:textId="76A971AC" w:rsidR="00CE32DE" w:rsidRPr="00D46136" w:rsidRDefault="00CE32DE" w:rsidP="00CE32DE">
            <w:pPr>
              <w:pStyle w:val="af"/>
              <w:rPr>
                <w:ins w:id="2285" w:author="Windows 用户" w:date="2021-12-01T16:24:00Z"/>
                <w:color w:val="0070C0"/>
                <w:szCs w:val="21"/>
                <w:rPrChange w:id="2286" w:author="Windows 用户" w:date="2021-12-03T15:37:00Z">
                  <w:rPr>
                    <w:ins w:id="2287" w:author="Windows 用户" w:date="2021-12-01T16:24:00Z"/>
                    <w:sz w:val="18"/>
                    <w:szCs w:val="18"/>
                  </w:rPr>
                </w:rPrChange>
              </w:rPr>
            </w:pPr>
            <w:ins w:id="2288" w:author="Windows 用户" w:date="2021-12-01T16:25:00Z">
              <w:r w:rsidRPr="00D46136">
                <w:rPr>
                  <w:color w:val="0070C0"/>
                  <w:szCs w:val="21"/>
                  <w:rPrChange w:id="2289" w:author="Windows 用户" w:date="2021-12-03T15:37:00Z">
                    <w:rPr>
                      <w:szCs w:val="21"/>
                    </w:rPr>
                  </w:rPrChange>
                </w:rPr>
                <w:t>1.73%</w:t>
              </w:r>
            </w:ins>
          </w:p>
        </w:tc>
        <w:tc>
          <w:tcPr>
            <w:tcW w:w="998" w:type="pct"/>
            <w:tcPrChange w:id="2290" w:author="Windows 用户" w:date="2021-12-06T11:24:00Z">
              <w:tcPr>
                <w:tcW w:w="1" w:type="pct"/>
              </w:tcPr>
            </w:tcPrChange>
          </w:tcPr>
          <w:p w14:paraId="46A5D1B6" w14:textId="78BCCFDE" w:rsidR="00CE32DE" w:rsidRPr="009348F2" w:rsidRDefault="00CE32DE" w:rsidP="00CE32DE">
            <w:pPr>
              <w:pStyle w:val="af"/>
              <w:rPr>
                <w:ins w:id="2291" w:author="Windows 用户" w:date="2021-12-06T11:19:00Z"/>
                <w:color w:val="0070C0"/>
                <w:szCs w:val="21"/>
              </w:rPr>
            </w:pPr>
            <w:ins w:id="2292" w:author="Windows 用户" w:date="2021-12-06T11:24:00Z">
              <w:r w:rsidRPr="00CE32DE">
                <w:rPr>
                  <w:color w:val="0070C0"/>
                  <w:rPrChange w:id="2293" w:author="Windows 用户" w:date="2021-12-06T11:24:00Z">
                    <w:rPr/>
                  </w:rPrChange>
                </w:rPr>
                <w:t>15.44%</w:t>
              </w:r>
            </w:ins>
          </w:p>
        </w:tc>
      </w:tr>
      <w:tr w:rsidR="00CE32DE" w:rsidRPr="00D46136" w14:paraId="30B5A75F" w14:textId="626B0563" w:rsidTr="00BB4D1C">
        <w:trPr>
          <w:trHeight w:val="20"/>
          <w:jc w:val="center"/>
          <w:ins w:id="2294" w:author="Windows 用户" w:date="2021-12-01T16:24:00Z"/>
          <w:trPrChange w:id="2295" w:author="Windows 用户" w:date="2021-12-06T11:24:00Z">
            <w:trPr>
              <w:trHeight w:val="20"/>
              <w:jc w:val="center"/>
            </w:trPr>
          </w:trPrChange>
        </w:trPr>
        <w:tc>
          <w:tcPr>
            <w:tcW w:w="393" w:type="pct"/>
            <w:vMerge w:val="restart"/>
            <w:vAlign w:val="center"/>
            <w:tcPrChange w:id="2296" w:author="Windows 用户" w:date="2021-12-06T11:24:00Z">
              <w:tcPr>
                <w:tcW w:w="624" w:type="pct"/>
                <w:gridSpan w:val="2"/>
                <w:vMerge w:val="restart"/>
                <w:vAlign w:val="center"/>
              </w:tcPr>
            </w:tcPrChange>
          </w:tcPr>
          <w:p w14:paraId="00D0D306" w14:textId="0548C440" w:rsidR="00CE32DE" w:rsidRPr="00D46136" w:rsidRDefault="00CE32DE">
            <w:pPr>
              <w:pStyle w:val="af"/>
              <w:rPr>
                <w:ins w:id="2297" w:author="Windows 用户" w:date="2021-12-01T16:24:00Z"/>
                <w:color w:val="0070C0"/>
                <w:szCs w:val="21"/>
                <w:rPrChange w:id="2298" w:author="Windows 用户" w:date="2021-12-03T15:37:00Z">
                  <w:rPr>
                    <w:ins w:id="2299" w:author="Windows 用户" w:date="2021-12-01T16:24:00Z"/>
                    <w:sz w:val="18"/>
                    <w:szCs w:val="18"/>
                  </w:rPr>
                </w:rPrChange>
              </w:rPr>
            </w:pPr>
            <w:ins w:id="2300" w:author="Windows 用户" w:date="2021-12-01T16:24:00Z">
              <w:r w:rsidRPr="00D46136">
                <w:rPr>
                  <w:color w:val="0070C0"/>
                  <w:szCs w:val="21"/>
                  <w:rPrChange w:id="2301" w:author="Windows 用户" w:date="2021-12-03T15:37:00Z">
                    <w:rPr>
                      <w:sz w:val="18"/>
                      <w:szCs w:val="18"/>
                    </w:rPr>
                  </w:rPrChange>
                </w:rPr>
                <w:t>12</w:t>
              </w:r>
            </w:ins>
            <w:ins w:id="2302" w:author="Windows 用户" w:date="2021-12-17T15:46:00Z">
              <w:r w:rsidR="007B0C54">
                <w:rPr>
                  <w:color w:val="0070C0"/>
                  <w:szCs w:val="21"/>
                </w:rPr>
                <w:t>2</w:t>
              </w:r>
            </w:ins>
          </w:p>
        </w:tc>
        <w:tc>
          <w:tcPr>
            <w:tcW w:w="881" w:type="pct"/>
            <w:vAlign w:val="center"/>
            <w:tcPrChange w:id="2303" w:author="Windows 用户" w:date="2021-12-06T11:24:00Z">
              <w:tcPr>
                <w:tcW w:w="1404" w:type="pct"/>
                <w:gridSpan w:val="2"/>
                <w:vAlign w:val="center"/>
              </w:tcPr>
            </w:tcPrChange>
          </w:tcPr>
          <w:p w14:paraId="663C375D" w14:textId="77777777" w:rsidR="00CE32DE" w:rsidRPr="00D46136" w:rsidRDefault="00CE32DE" w:rsidP="00CE32DE">
            <w:pPr>
              <w:pStyle w:val="af"/>
              <w:rPr>
                <w:ins w:id="2304" w:author="Windows 用户" w:date="2021-12-01T16:24:00Z"/>
                <w:color w:val="0070C0"/>
                <w:szCs w:val="21"/>
                <w:rPrChange w:id="2305" w:author="Windows 用户" w:date="2021-12-03T15:37:00Z">
                  <w:rPr>
                    <w:ins w:id="2306" w:author="Windows 用户" w:date="2021-12-01T16:24:00Z"/>
                    <w:sz w:val="18"/>
                    <w:szCs w:val="18"/>
                  </w:rPr>
                </w:rPrChange>
              </w:rPr>
            </w:pPr>
            <m:oMathPara>
              <m:oMath>
                <m:r>
                  <w:ins w:id="2307" w:author="Windows 用户" w:date="2021-12-01T16:24:00Z">
                    <m:rPr>
                      <m:sty m:val="p"/>
                    </m:rPr>
                    <w:rPr>
                      <w:rFonts w:ascii="Cambria Math" w:hAnsi="Cambria Math"/>
                      <w:color w:val="0070C0"/>
                      <w:szCs w:val="21"/>
                      <w:rPrChange w:id="2308" w:author="Windows 用户" w:date="2021-12-03T15:37:00Z">
                        <w:rPr>
                          <w:rFonts w:ascii="Cambria Math" w:hAnsi="Cambria Math"/>
                          <w:sz w:val="18"/>
                          <w:szCs w:val="18"/>
                        </w:rPr>
                      </w:rPrChange>
                    </w:rPr>
                    <m:t>1.0×</m:t>
                  </w:ins>
                </m:r>
                <m:sSub>
                  <m:sSubPr>
                    <m:ctrlPr>
                      <w:ins w:id="2309" w:author="Windows 用户" w:date="2021-12-01T16:24:00Z">
                        <w:rPr>
                          <w:rFonts w:ascii="Cambria Math" w:hAnsi="Cambria Math"/>
                          <w:color w:val="0070C0"/>
                          <w:szCs w:val="21"/>
                        </w:rPr>
                      </w:ins>
                    </m:ctrlPr>
                  </m:sSubPr>
                  <m:e>
                    <m:r>
                      <w:ins w:id="2310" w:author="Windows 用户" w:date="2021-12-01T16:24:00Z">
                        <w:rPr>
                          <w:rFonts w:ascii="Cambria Math" w:hAnsi="Cambria Math"/>
                          <w:color w:val="0070C0"/>
                          <w:szCs w:val="21"/>
                          <w:rPrChange w:id="2311" w:author="Windows 用户" w:date="2021-12-03T15:37:00Z">
                            <w:rPr>
                              <w:rFonts w:ascii="Cambria Math" w:hAnsi="Cambria Math"/>
                              <w:sz w:val="18"/>
                              <w:szCs w:val="18"/>
                            </w:rPr>
                          </w:rPrChange>
                        </w:rPr>
                        <m:t>es</m:t>
                      </w:ins>
                    </m:r>
                  </m:e>
                  <m:sub>
                    <m:r>
                      <w:ins w:id="2312" w:author="Windows 用户" w:date="2021-12-01T16:24:00Z">
                        <w:rPr>
                          <w:rFonts w:ascii="Cambria Math" w:hAnsi="Cambria Math"/>
                          <w:color w:val="0070C0"/>
                          <w:szCs w:val="21"/>
                          <w:rPrChange w:id="2313" w:author="Windows 用户" w:date="2021-12-03T15:37:00Z">
                            <w:rPr>
                              <w:rFonts w:ascii="Cambria Math" w:hAnsi="Cambria Math"/>
                              <w:sz w:val="18"/>
                              <w:szCs w:val="18"/>
                            </w:rPr>
                          </w:rPrChange>
                        </w:rPr>
                        <m:t>n</m:t>
                      </w:ins>
                    </m:r>
                    <m:r>
                      <w:ins w:id="2314" w:author="Windows 用户" w:date="2021-12-01T16:24:00Z">
                        <m:rPr>
                          <m:sty m:val="p"/>
                        </m:rPr>
                        <w:rPr>
                          <w:rFonts w:ascii="Cambria Math" w:hAnsi="Cambria Math"/>
                          <w:color w:val="0070C0"/>
                          <w:szCs w:val="21"/>
                          <w:rPrChange w:id="2315" w:author="Windows 用户" w:date="2021-12-03T15:37:00Z">
                            <w:rPr>
                              <w:rFonts w:ascii="Cambria Math" w:hAnsi="Cambria Math"/>
                              <w:sz w:val="18"/>
                              <w:szCs w:val="18"/>
                            </w:rPr>
                          </w:rPrChange>
                        </w:rPr>
                        <m:t>+1</m:t>
                      </w:ins>
                    </m:r>
                  </m:sub>
                </m:sSub>
              </m:oMath>
            </m:oMathPara>
          </w:p>
        </w:tc>
        <w:tc>
          <w:tcPr>
            <w:tcW w:w="977" w:type="pct"/>
            <w:vAlign w:val="center"/>
            <w:tcPrChange w:id="2316" w:author="Windows 用户" w:date="2021-12-06T11:24:00Z">
              <w:tcPr>
                <w:tcW w:w="991" w:type="pct"/>
              </w:tcPr>
            </w:tcPrChange>
          </w:tcPr>
          <w:p w14:paraId="2F24CEBE" w14:textId="263359AC" w:rsidR="00CE32DE" w:rsidRPr="00D46136" w:rsidRDefault="00CE32DE" w:rsidP="00CE32DE">
            <w:pPr>
              <w:pStyle w:val="af"/>
              <w:rPr>
                <w:ins w:id="2317" w:author="Windows 用户" w:date="2021-12-01T16:24:00Z"/>
                <w:color w:val="0070C0"/>
                <w:szCs w:val="21"/>
                <w:rPrChange w:id="2318" w:author="Windows 用户" w:date="2021-12-03T15:37:00Z">
                  <w:rPr>
                    <w:ins w:id="2319" w:author="Windows 用户" w:date="2021-12-01T16:24:00Z"/>
                    <w:sz w:val="18"/>
                    <w:szCs w:val="18"/>
                  </w:rPr>
                </w:rPrChange>
              </w:rPr>
            </w:pPr>
            <w:ins w:id="2320" w:author="Windows 用户" w:date="2021-12-01T16:26:00Z">
              <w:r w:rsidRPr="00D46136">
                <w:rPr>
                  <w:color w:val="0070C0"/>
                  <w:szCs w:val="21"/>
                  <w:rPrChange w:id="2321" w:author="Windows 用户" w:date="2021-12-03T15:37:00Z">
                    <w:rPr>
                      <w:szCs w:val="21"/>
                    </w:rPr>
                  </w:rPrChange>
                </w:rPr>
                <w:t>-6.09%</w:t>
              </w:r>
            </w:ins>
          </w:p>
        </w:tc>
        <w:tc>
          <w:tcPr>
            <w:tcW w:w="750" w:type="pct"/>
            <w:vAlign w:val="center"/>
            <w:tcPrChange w:id="2322" w:author="Windows 用户" w:date="2021-12-06T11:24:00Z">
              <w:tcPr>
                <w:tcW w:w="991" w:type="pct"/>
              </w:tcPr>
            </w:tcPrChange>
          </w:tcPr>
          <w:p w14:paraId="321C19CE" w14:textId="1B03DF5F" w:rsidR="00CE32DE" w:rsidRPr="00D46136" w:rsidRDefault="00CE32DE" w:rsidP="00CE32DE">
            <w:pPr>
              <w:pStyle w:val="af"/>
              <w:rPr>
                <w:ins w:id="2323" w:author="Windows 用户" w:date="2021-12-01T16:24:00Z"/>
                <w:color w:val="0070C0"/>
                <w:szCs w:val="21"/>
                <w:rPrChange w:id="2324" w:author="Windows 用户" w:date="2021-12-03T15:37:00Z">
                  <w:rPr>
                    <w:ins w:id="2325" w:author="Windows 用户" w:date="2021-12-01T16:24:00Z"/>
                    <w:sz w:val="18"/>
                    <w:szCs w:val="18"/>
                  </w:rPr>
                </w:rPrChange>
              </w:rPr>
            </w:pPr>
            <w:ins w:id="2326" w:author="Windows 用户" w:date="2021-12-01T16:26:00Z">
              <w:r w:rsidRPr="00D46136">
                <w:rPr>
                  <w:color w:val="0070C0"/>
                  <w:szCs w:val="21"/>
                  <w:rPrChange w:id="2327" w:author="Windows 用户" w:date="2021-12-03T15:37:00Z">
                    <w:rPr>
                      <w:szCs w:val="21"/>
                    </w:rPr>
                  </w:rPrChange>
                </w:rPr>
                <w:t>-6.95%</w:t>
              </w:r>
            </w:ins>
          </w:p>
        </w:tc>
        <w:tc>
          <w:tcPr>
            <w:tcW w:w="1001" w:type="pct"/>
            <w:vAlign w:val="center"/>
            <w:tcPrChange w:id="2328" w:author="Windows 用户" w:date="2021-12-06T11:24:00Z">
              <w:tcPr>
                <w:tcW w:w="990" w:type="pct"/>
              </w:tcPr>
            </w:tcPrChange>
          </w:tcPr>
          <w:p w14:paraId="7B16B1F3" w14:textId="7E9D08B7" w:rsidR="00CE32DE" w:rsidRPr="00D46136" w:rsidRDefault="00CE32DE" w:rsidP="00CE32DE">
            <w:pPr>
              <w:pStyle w:val="af"/>
              <w:rPr>
                <w:ins w:id="2329" w:author="Windows 用户" w:date="2021-12-01T16:24:00Z"/>
                <w:color w:val="0070C0"/>
                <w:szCs w:val="21"/>
                <w:rPrChange w:id="2330" w:author="Windows 用户" w:date="2021-12-03T15:37:00Z">
                  <w:rPr>
                    <w:ins w:id="2331" w:author="Windows 用户" w:date="2021-12-01T16:24:00Z"/>
                    <w:sz w:val="18"/>
                    <w:szCs w:val="18"/>
                  </w:rPr>
                </w:rPrChange>
              </w:rPr>
            </w:pPr>
            <w:ins w:id="2332" w:author="Windows 用户" w:date="2021-12-01T16:26:00Z">
              <w:r w:rsidRPr="00D46136">
                <w:rPr>
                  <w:color w:val="0070C0"/>
                  <w:szCs w:val="21"/>
                  <w:rPrChange w:id="2333" w:author="Windows 用户" w:date="2021-12-03T15:37:00Z">
                    <w:rPr>
                      <w:szCs w:val="21"/>
                    </w:rPr>
                  </w:rPrChange>
                </w:rPr>
                <w:t>-7.28%</w:t>
              </w:r>
            </w:ins>
          </w:p>
        </w:tc>
        <w:tc>
          <w:tcPr>
            <w:tcW w:w="998" w:type="pct"/>
            <w:tcPrChange w:id="2334" w:author="Windows 用户" w:date="2021-12-06T11:24:00Z">
              <w:tcPr>
                <w:tcW w:w="1" w:type="pct"/>
              </w:tcPr>
            </w:tcPrChange>
          </w:tcPr>
          <w:p w14:paraId="3EBA91BD" w14:textId="7E7F7467" w:rsidR="00CE32DE" w:rsidRPr="009348F2" w:rsidRDefault="00CE32DE" w:rsidP="00CE32DE">
            <w:pPr>
              <w:pStyle w:val="af"/>
              <w:rPr>
                <w:ins w:id="2335" w:author="Windows 用户" w:date="2021-12-06T11:19:00Z"/>
                <w:color w:val="0070C0"/>
                <w:szCs w:val="21"/>
              </w:rPr>
            </w:pPr>
            <w:ins w:id="2336" w:author="Windows 用户" w:date="2021-12-06T11:24:00Z">
              <w:r w:rsidRPr="00CE32DE">
                <w:rPr>
                  <w:color w:val="0070C0"/>
                  <w:rPrChange w:id="2337" w:author="Windows 用户" w:date="2021-12-06T11:24:00Z">
                    <w:rPr/>
                  </w:rPrChange>
                </w:rPr>
                <w:t>5.74%</w:t>
              </w:r>
            </w:ins>
          </w:p>
        </w:tc>
      </w:tr>
      <w:tr w:rsidR="00CE32DE" w:rsidRPr="00D46136" w14:paraId="7968CBCF" w14:textId="1675D348" w:rsidTr="00BB4D1C">
        <w:trPr>
          <w:trHeight w:val="20"/>
          <w:jc w:val="center"/>
          <w:ins w:id="2338" w:author="Windows 用户" w:date="2021-12-01T16:24:00Z"/>
          <w:trPrChange w:id="2339" w:author="Windows 用户" w:date="2021-12-06T11:24:00Z">
            <w:trPr>
              <w:trHeight w:val="20"/>
              <w:jc w:val="center"/>
            </w:trPr>
          </w:trPrChange>
        </w:trPr>
        <w:tc>
          <w:tcPr>
            <w:tcW w:w="393" w:type="pct"/>
            <w:vMerge/>
            <w:vAlign w:val="center"/>
            <w:tcPrChange w:id="2340" w:author="Windows 用户" w:date="2021-12-06T11:24:00Z">
              <w:tcPr>
                <w:tcW w:w="624" w:type="pct"/>
                <w:gridSpan w:val="2"/>
                <w:vMerge/>
                <w:vAlign w:val="center"/>
              </w:tcPr>
            </w:tcPrChange>
          </w:tcPr>
          <w:p w14:paraId="43E2B729" w14:textId="77777777" w:rsidR="00CE32DE" w:rsidRPr="00D46136" w:rsidRDefault="00CE32DE" w:rsidP="00CE32DE">
            <w:pPr>
              <w:pStyle w:val="af"/>
              <w:rPr>
                <w:ins w:id="2341" w:author="Windows 用户" w:date="2021-12-01T16:24:00Z"/>
                <w:color w:val="0070C0"/>
                <w:szCs w:val="21"/>
                <w:rPrChange w:id="2342" w:author="Windows 用户" w:date="2021-12-03T15:37:00Z">
                  <w:rPr>
                    <w:ins w:id="2343" w:author="Windows 用户" w:date="2021-12-01T16:24:00Z"/>
                    <w:sz w:val="18"/>
                    <w:szCs w:val="18"/>
                  </w:rPr>
                </w:rPrChange>
              </w:rPr>
            </w:pPr>
          </w:p>
        </w:tc>
        <w:tc>
          <w:tcPr>
            <w:tcW w:w="881" w:type="pct"/>
            <w:vAlign w:val="center"/>
            <w:tcPrChange w:id="2344" w:author="Windows 用户" w:date="2021-12-06T11:24:00Z">
              <w:tcPr>
                <w:tcW w:w="1404" w:type="pct"/>
                <w:gridSpan w:val="2"/>
                <w:vAlign w:val="center"/>
              </w:tcPr>
            </w:tcPrChange>
          </w:tcPr>
          <w:p w14:paraId="6B997CF4" w14:textId="77777777" w:rsidR="00CE32DE" w:rsidRPr="00D46136" w:rsidRDefault="00CE32DE" w:rsidP="00CE32DE">
            <w:pPr>
              <w:pStyle w:val="af"/>
              <w:rPr>
                <w:ins w:id="2345" w:author="Windows 用户" w:date="2021-12-01T16:24:00Z"/>
                <w:color w:val="0070C0"/>
                <w:szCs w:val="21"/>
                <w:rPrChange w:id="2346" w:author="Windows 用户" w:date="2021-12-03T15:37:00Z">
                  <w:rPr>
                    <w:ins w:id="2347" w:author="Windows 用户" w:date="2021-12-01T16:24:00Z"/>
                    <w:sz w:val="18"/>
                    <w:szCs w:val="18"/>
                  </w:rPr>
                </w:rPrChange>
              </w:rPr>
            </w:pPr>
            <m:oMathPara>
              <m:oMath>
                <m:r>
                  <w:ins w:id="2348" w:author="Windows 用户" w:date="2021-12-01T16:24:00Z">
                    <m:rPr>
                      <m:sty m:val="p"/>
                    </m:rPr>
                    <w:rPr>
                      <w:rFonts w:ascii="Cambria Math" w:hAnsi="Cambria Math"/>
                      <w:color w:val="0070C0"/>
                      <w:szCs w:val="21"/>
                      <w:rPrChange w:id="2349" w:author="Windows 用户" w:date="2021-12-03T15:37:00Z">
                        <w:rPr>
                          <w:rFonts w:ascii="Cambria Math" w:hAnsi="Cambria Math"/>
                          <w:sz w:val="18"/>
                          <w:szCs w:val="18"/>
                        </w:rPr>
                      </w:rPrChange>
                    </w:rPr>
                    <m:t>1.2×</m:t>
                  </w:ins>
                </m:r>
                <m:sSub>
                  <m:sSubPr>
                    <m:ctrlPr>
                      <w:ins w:id="2350" w:author="Windows 用户" w:date="2021-12-01T16:24:00Z">
                        <w:rPr>
                          <w:rFonts w:ascii="Cambria Math" w:hAnsi="Cambria Math"/>
                          <w:color w:val="0070C0"/>
                          <w:szCs w:val="21"/>
                        </w:rPr>
                      </w:ins>
                    </m:ctrlPr>
                  </m:sSubPr>
                  <m:e>
                    <m:r>
                      <w:ins w:id="2351" w:author="Windows 用户" w:date="2021-12-01T16:24:00Z">
                        <w:rPr>
                          <w:rFonts w:ascii="Cambria Math" w:hAnsi="Cambria Math"/>
                          <w:color w:val="0070C0"/>
                          <w:szCs w:val="21"/>
                          <w:rPrChange w:id="2352" w:author="Windows 用户" w:date="2021-12-03T15:37:00Z">
                            <w:rPr>
                              <w:rFonts w:ascii="Cambria Math" w:hAnsi="Cambria Math"/>
                              <w:sz w:val="18"/>
                              <w:szCs w:val="18"/>
                            </w:rPr>
                          </w:rPrChange>
                        </w:rPr>
                        <m:t>es</m:t>
                      </w:ins>
                    </m:r>
                  </m:e>
                  <m:sub>
                    <m:r>
                      <w:ins w:id="2353" w:author="Windows 用户" w:date="2021-12-01T16:24:00Z">
                        <w:rPr>
                          <w:rFonts w:ascii="Cambria Math" w:hAnsi="Cambria Math"/>
                          <w:color w:val="0070C0"/>
                          <w:szCs w:val="21"/>
                          <w:rPrChange w:id="2354" w:author="Windows 用户" w:date="2021-12-03T15:37:00Z">
                            <w:rPr>
                              <w:rFonts w:ascii="Cambria Math" w:hAnsi="Cambria Math"/>
                              <w:sz w:val="18"/>
                              <w:szCs w:val="18"/>
                            </w:rPr>
                          </w:rPrChange>
                        </w:rPr>
                        <m:t>n</m:t>
                      </w:ins>
                    </m:r>
                    <m:r>
                      <w:ins w:id="2355" w:author="Windows 用户" w:date="2021-12-01T16:24:00Z">
                        <m:rPr>
                          <m:sty m:val="p"/>
                        </m:rPr>
                        <w:rPr>
                          <w:rFonts w:ascii="Cambria Math" w:hAnsi="Cambria Math"/>
                          <w:color w:val="0070C0"/>
                          <w:szCs w:val="21"/>
                          <w:rPrChange w:id="2356" w:author="Windows 用户" w:date="2021-12-03T15:37:00Z">
                            <w:rPr>
                              <w:rFonts w:ascii="Cambria Math" w:hAnsi="Cambria Math"/>
                              <w:sz w:val="18"/>
                              <w:szCs w:val="18"/>
                            </w:rPr>
                          </w:rPrChange>
                        </w:rPr>
                        <m:t>+1</m:t>
                      </w:ins>
                    </m:r>
                  </m:sub>
                </m:sSub>
              </m:oMath>
            </m:oMathPara>
          </w:p>
        </w:tc>
        <w:tc>
          <w:tcPr>
            <w:tcW w:w="977" w:type="pct"/>
            <w:vAlign w:val="center"/>
            <w:tcPrChange w:id="2357" w:author="Windows 用户" w:date="2021-12-06T11:24:00Z">
              <w:tcPr>
                <w:tcW w:w="991" w:type="pct"/>
                <w:vAlign w:val="center"/>
              </w:tcPr>
            </w:tcPrChange>
          </w:tcPr>
          <w:p w14:paraId="7A5B8D68" w14:textId="66A5F8F6" w:rsidR="00CE32DE" w:rsidRPr="00D46136" w:rsidRDefault="00AD7374" w:rsidP="00CE32DE">
            <w:pPr>
              <w:pStyle w:val="af"/>
              <w:rPr>
                <w:ins w:id="2358" w:author="Windows 用户" w:date="2021-12-01T16:24:00Z"/>
                <w:color w:val="0070C0"/>
                <w:szCs w:val="21"/>
                <w:rPrChange w:id="2359" w:author="Windows 用户" w:date="2021-12-03T15:37:00Z">
                  <w:rPr>
                    <w:ins w:id="2360" w:author="Windows 用户" w:date="2021-12-01T16:24:00Z"/>
                    <w:sz w:val="18"/>
                    <w:szCs w:val="18"/>
                  </w:rPr>
                </w:rPrChange>
              </w:rPr>
            </w:pPr>
            <w:ins w:id="2361" w:author="Windows 用户" w:date="2021-12-06T14:32:00Z">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ins>
          </w:p>
        </w:tc>
        <w:tc>
          <w:tcPr>
            <w:tcW w:w="750" w:type="pct"/>
            <w:vAlign w:val="center"/>
            <w:tcPrChange w:id="2362" w:author="Windows 用户" w:date="2021-12-06T11:24:00Z">
              <w:tcPr>
                <w:tcW w:w="991" w:type="pct"/>
                <w:vAlign w:val="center"/>
              </w:tcPr>
            </w:tcPrChange>
          </w:tcPr>
          <w:p w14:paraId="254CB6DC" w14:textId="2820AAD4" w:rsidR="00CE32DE" w:rsidRPr="00D46136" w:rsidRDefault="00AD7374" w:rsidP="00CE32DE">
            <w:pPr>
              <w:pStyle w:val="af"/>
              <w:rPr>
                <w:ins w:id="2363" w:author="Windows 用户" w:date="2021-12-01T16:24:00Z"/>
                <w:color w:val="0070C0"/>
                <w:szCs w:val="21"/>
                <w:rPrChange w:id="2364" w:author="Windows 用户" w:date="2021-12-03T15:37:00Z">
                  <w:rPr>
                    <w:ins w:id="2365" w:author="Windows 用户" w:date="2021-12-01T16:24:00Z"/>
                    <w:sz w:val="18"/>
                    <w:szCs w:val="18"/>
                  </w:rPr>
                </w:rPrChange>
              </w:rPr>
            </w:pPr>
            <w:ins w:id="2366" w:author="Windows 用户" w:date="2021-12-06T14:32:00Z">
              <w:r>
                <w:rPr>
                  <w:rFonts w:hint="eastAsia"/>
                  <w:color w:val="0070C0"/>
                  <w:szCs w:val="21"/>
                </w:rPr>
                <w:t>-</w:t>
              </w:r>
              <w:r>
                <w:rPr>
                  <w:color w:val="0070C0"/>
                  <w:szCs w:val="21"/>
                </w:rPr>
                <w:t>4</w:t>
              </w:r>
            </w:ins>
            <w:ins w:id="2367" w:author="Windows 用户" w:date="2021-12-06T14:33:00Z">
              <w:r>
                <w:rPr>
                  <w:color w:val="0070C0"/>
                  <w:szCs w:val="21"/>
                </w:rPr>
                <w:t>2</w:t>
              </w:r>
              <w:r>
                <w:rPr>
                  <w:rFonts w:hint="eastAsia"/>
                  <w:color w:val="0070C0"/>
                  <w:szCs w:val="21"/>
                </w:rPr>
                <w:t>.</w:t>
              </w:r>
              <w:r>
                <w:rPr>
                  <w:color w:val="0070C0"/>
                  <w:szCs w:val="21"/>
                </w:rPr>
                <w:t>25</w:t>
              </w:r>
              <w:r>
                <w:rPr>
                  <w:rFonts w:hint="eastAsia"/>
                  <w:color w:val="0070C0"/>
                  <w:szCs w:val="21"/>
                </w:rPr>
                <w:t>%</w:t>
              </w:r>
            </w:ins>
          </w:p>
        </w:tc>
        <w:tc>
          <w:tcPr>
            <w:tcW w:w="1001" w:type="pct"/>
            <w:vAlign w:val="center"/>
            <w:tcPrChange w:id="2368" w:author="Windows 用户" w:date="2021-12-06T11:24:00Z">
              <w:tcPr>
                <w:tcW w:w="990" w:type="pct"/>
                <w:vAlign w:val="center"/>
              </w:tcPr>
            </w:tcPrChange>
          </w:tcPr>
          <w:p w14:paraId="0B0FD4F1" w14:textId="1CD4F218" w:rsidR="00CE32DE" w:rsidRPr="00D46136" w:rsidRDefault="00AD7374" w:rsidP="00CE32DE">
            <w:pPr>
              <w:pStyle w:val="af"/>
              <w:rPr>
                <w:ins w:id="2369" w:author="Windows 用户" w:date="2021-12-01T16:24:00Z"/>
                <w:color w:val="0070C0"/>
                <w:szCs w:val="21"/>
                <w:rPrChange w:id="2370" w:author="Windows 用户" w:date="2021-12-03T15:37:00Z">
                  <w:rPr>
                    <w:ins w:id="2371" w:author="Windows 用户" w:date="2021-12-01T16:24:00Z"/>
                    <w:sz w:val="18"/>
                    <w:szCs w:val="18"/>
                  </w:rPr>
                </w:rPrChange>
              </w:rPr>
            </w:pPr>
            <w:ins w:id="2372" w:author="Windows 用户" w:date="2021-12-06T14:33:00Z">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ins>
          </w:p>
        </w:tc>
        <w:tc>
          <w:tcPr>
            <w:tcW w:w="998" w:type="pct"/>
            <w:tcPrChange w:id="2373" w:author="Windows 用户" w:date="2021-12-06T11:24:00Z">
              <w:tcPr>
                <w:tcW w:w="1" w:type="pct"/>
              </w:tcPr>
            </w:tcPrChange>
          </w:tcPr>
          <w:p w14:paraId="41373FE8" w14:textId="7AA17DE3" w:rsidR="00CE32DE" w:rsidRPr="009348F2" w:rsidRDefault="00CE32DE" w:rsidP="00CE32DE">
            <w:pPr>
              <w:pStyle w:val="af"/>
              <w:rPr>
                <w:ins w:id="2374" w:author="Windows 用户" w:date="2021-12-06T11:19:00Z"/>
                <w:color w:val="0070C0"/>
                <w:szCs w:val="21"/>
              </w:rPr>
            </w:pPr>
            <w:ins w:id="2375" w:author="Windows 用户" w:date="2021-12-06T11:24:00Z">
              <w:r w:rsidRPr="00CE32DE">
                <w:rPr>
                  <w:color w:val="0070C0"/>
                  <w:rPrChange w:id="2376" w:author="Windows 用户" w:date="2021-12-06T11:24:00Z">
                    <w:rPr/>
                  </w:rPrChange>
                </w:rPr>
                <w:t>-33.85%</w:t>
              </w:r>
            </w:ins>
          </w:p>
        </w:tc>
      </w:tr>
      <w:bookmarkEnd w:id="2079"/>
    </w:tbl>
    <w:p w14:paraId="59FD767C" w14:textId="32D93F0E" w:rsidR="00EB3A45" w:rsidDel="007D7122" w:rsidRDefault="00EB3A45" w:rsidP="001F1E24">
      <w:pPr>
        <w:ind w:firstLine="420"/>
        <w:rPr>
          <w:del w:id="2377" w:author="Windows 用户" w:date="2021-12-06T14:33:00Z"/>
          <w:rFonts w:cs="Times New Roman"/>
        </w:rPr>
      </w:pPr>
    </w:p>
    <w:p w14:paraId="5354C990" w14:textId="537D8011" w:rsidR="007D7122" w:rsidRDefault="007D7122" w:rsidP="001F1E24">
      <w:pPr>
        <w:ind w:firstLine="420"/>
        <w:rPr>
          <w:ins w:id="2378" w:author="Windows 用户" w:date="2021-12-30T14:57:00Z"/>
          <w:rFonts w:cs="Times New Roman"/>
        </w:rPr>
      </w:pPr>
    </w:p>
    <w:p w14:paraId="1A2B8DE1" w14:textId="77777777" w:rsidR="007D716A" w:rsidRPr="00A57B74" w:rsidRDefault="007D716A" w:rsidP="001F1E24">
      <w:pPr>
        <w:ind w:firstLine="420"/>
      </w:pPr>
      <w:r w:rsidRPr="00A57B74">
        <w:rPr>
          <w:rFonts w:cs="Times New Roman"/>
        </w:rPr>
        <w:t>Overall</w:t>
      </w:r>
      <w:r w:rsidRPr="00A57B74">
        <w:t xml:space="preserve">, the experimental results show that our GA can effectively solve the RLP-PS. The solution quality of the GA is higher than that of the TSHA. The solutions obtained by the GA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lastRenderedPageBreak/>
        <w:t>Sensitivity analysis</w:t>
      </w:r>
    </w:p>
    <w:p w14:paraId="45919E7B" w14:textId="77777777"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GA. According to the experimental results in Section 4.4, the GA has the best performance when the termination condition is 5000 </w:t>
      </w:r>
      <w:r w:rsidRPr="00A57B74">
        <w:rPr>
          <w:rFonts w:hint="eastAsia"/>
        </w:rPr>
        <w:t>schedules</w:t>
      </w:r>
      <w:r w:rsidRPr="00A57B74">
        <w:t>. For two different deadlines, the impacts of different factors are similar. Therefore, in our sensitivity analysis, we focus on GA-5K and the tight project deadline.</w:t>
      </w:r>
    </w:p>
    <w:p w14:paraId="7E79A2AE" w14:textId="3D166923"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Pr="00A57B74">
        <w:rPr>
          <w:rFonts w:hint="eastAsia"/>
        </w:rPr>
        <w:t xml:space="preserve">GA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in</w:t>
      </w:r>
      <w:r w:rsidRPr="00A57B74">
        <w:t xml:space="preserve">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ins w:id="2379" w:author="Windows 用户" w:date="2022-01-11T09:36:00Z">
        <w:r w:rsidR="00D00A17" w:rsidRPr="00867963">
          <w:t xml:space="preserve">Fig. </w:t>
        </w:r>
        <w:r w:rsidR="00D00A17">
          <w:rPr>
            <w:noProof/>
          </w:rPr>
          <w:t>6</w:t>
        </w:r>
      </w:ins>
      <w:del w:id="2380" w:author="Windows 用户" w:date="2021-11-17T15:57:00Z">
        <w:r w:rsidR="00D161EF" w:rsidRPr="00867963" w:rsidDel="00660CB8">
          <w:delText>Fig. 7</w:delText>
        </w:r>
      </w:del>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GA in small-scale instances, </w:t>
      </w:r>
      <w:r w:rsidRPr="00A57B74">
        <w:t>thereby</w:t>
      </w:r>
      <w:r w:rsidRPr="00A57B74">
        <w:rPr>
          <w:rFonts w:hint="eastAsia"/>
        </w:rPr>
        <w:t xml:space="preserve"> show</w:t>
      </w:r>
      <w:r w:rsidRPr="00A57B74">
        <w:t xml:space="preserve">ing that our GA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GA is poor when the RF is equal to 0.5, </w:t>
      </w:r>
      <w:bookmarkStart w:id="2381" w:name="OLE_LINK46"/>
      <w:bookmarkStart w:id="2382" w:name="OLE_LINK51"/>
      <w:r w:rsidRPr="00A57B74">
        <w:t xml:space="preserve">the GA improves as the number of </w:t>
      </w:r>
      <w:r w:rsidRPr="00A57B74">
        <w:rPr>
          <w:rFonts w:cs="Times New Roman"/>
        </w:rPr>
        <w:t xml:space="preserve">resource </w:t>
      </w:r>
      <w:r w:rsidRPr="00A57B74">
        <w:t>types increases. This means that our GA is more suitable for projects with more resource types. Overall, our GA is stable when solving small-scale instances.</w:t>
      </w:r>
      <w:bookmarkEnd w:id="2381"/>
      <w:bookmarkEnd w:id="2382"/>
    </w:p>
    <w:p w14:paraId="1B62F0CA" w14:textId="360CF4E5" w:rsidR="007D716A" w:rsidRPr="00A57B74" w:rsidRDefault="007D716A" w:rsidP="001F1E24">
      <w:pPr>
        <w:ind w:firstLine="420"/>
      </w:pPr>
      <w:r w:rsidRPr="00A57B74">
        <w:t>Next, the impacts of the above-mentioned three factors on the GA are analyzed for large-scale and hard instance</w:t>
      </w:r>
      <w:r w:rsidRPr="00A57B74">
        <w:rPr>
          <w:rFonts w:hint="eastAsia"/>
        </w:rPr>
        <w:t>s</w:t>
      </w:r>
      <w:r w:rsidRPr="00A57B74">
        <w:t xml:space="preserve"> (i.e., the J120 dataset i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ins w:id="2383" w:author="Windows 用户" w:date="2022-01-11T09:36:00Z">
        <w:r w:rsidR="00D00A17" w:rsidRPr="00867963">
          <w:t xml:space="preserve">Fig. </w:t>
        </w:r>
        <w:r w:rsidR="00D00A17">
          <w:rPr>
            <w:noProof/>
          </w:rPr>
          <w:t>6</w:t>
        </w:r>
      </w:ins>
      <w:del w:id="2384" w:author="Windows 用户" w:date="2021-11-17T15:57:00Z">
        <w:r w:rsidR="00D161EF" w:rsidRPr="00867963" w:rsidDel="00660CB8">
          <w:delText>Fig. 7</w:delText>
        </w:r>
      </w:del>
      <w:r w:rsidR="00D161EF">
        <w:fldChar w:fldCharType="end"/>
      </w:r>
      <w:r w:rsidRPr="00A57B74">
        <w:t>, from which we can see that as the NC increases, the improvement degree of the GA gradually increases. This indicates that the more complex the project network</w:t>
      </w:r>
      <w:r w:rsidRPr="00A57B74">
        <w:rPr>
          <w:rFonts w:cs="Times New Roman"/>
        </w:rPr>
        <w:t xml:space="preserve"> is</w:t>
      </w:r>
      <w:r w:rsidRPr="00A57B74">
        <w:t xml:space="preserve">, the better the performance of the GA relative to that of the TSHA. The impact of the RS is not obvious, indicating that the GA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747E8B63" w:rsidR="007D716A" w:rsidRPr="00867963" w:rsidRDefault="00811358" w:rsidP="00867963">
      <w:pPr>
        <w:pStyle w:val="a4"/>
      </w:pPr>
      <w:bookmarkStart w:id="2385" w:name="_Ref81394975"/>
      <w:r w:rsidRPr="00867963">
        <w:lastRenderedPageBreak/>
        <w:t xml:space="preserve">Fig. </w:t>
      </w:r>
      <w:fldSimple w:instr=" SEQ Fig. \* ARABIC ">
        <w:ins w:id="2386" w:author="Windows 用户" w:date="2022-01-11T09:36:00Z">
          <w:r w:rsidR="00D00A17">
            <w:rPr>
              <w:noProof/>
            </w:rPr>
            <w:t>6</w:t>
          </w:r>
        </w:ins>
        <w:del w:id="2387" w:author="Windows 用户" w:date="2021-11-17T15:57:00Z">
          <w:r w:rsidR="00254FC4" w:rsidDel="00660CB8">
            <w:rPr>
              <w:noProof/>
            </w:rPr>
            <w:delText>7</w:delText>
          </w:r>
        </w:del>
      </w:fldSimple>
      <w:bookmarkEnd w:id="2385"/>
      <w:r w:rsidR="00867963" w:rsidRPr="00867963">
        <w:t xml:space="preserve"> The impacts of PSPLIB parameters on the GA-5K for J30</w:t>
      </w:r>
    </w:p>
    <w:p w14:paraId="4623A3EB" w14:textId="6B9E009F" w:rsidR="007D716A" w:rsidRPr="00A57B74" w:rsidRDefault="007D716A" w:rsidP="001F1E24">
      <w:pPr>
        <w:ind w:firstLine="420"/>
      </w:pPr>
      <w:r w:rsidRPr="00A57B74">
        <w:rPr>
          <w:rFonts w:hint="eastAsia"/>
        </w:rPr>
        <w:t>F</w:t>
      </w:r>
      <w:r w:rsidRPr="00A57B74">
        <w:t xml:space="preserve">inally, we analyze the impacts of the flexible structure related parameters (i.e.,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GA. These parameters used in the previous experiments are all given a single value and this is not suitable in the sensitivity analysis. Therefore, we extend the J30, J60 and J120 datasets in the PSPLIB based on the parameter settings listed in Table 9.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GA and TSHA. The sensitivity analysis results are shown in </w:t>
      </w:r>
      <w:r w:rsidR="00C75315">
        <w:fldChar w:fldCharType="begin"/>
      </w:r>
      <w:r w:rsidR="00C75315">
        <w:instrText xml:space="preserve"> REF _Ref81395074 \h </w:instrText>
      </w:r>
      <w:r w:rsidR="00C75315">
        <w:fldChar w:fldCharType="separate"/>
      </w:r>
      <w:ins w:id="2388" w:author="Windows 用户" w:date="2022-01-11T09:36:00Z">
        <w:r w:rsidR="00D00A17">
          <w:t xml:space="preserve">Fig. </w:t>
        </w:r>
        <w:r w:rsidR="00D00A17">
          <w:rPr>
            <w:noProof/>
          </w:rPr>
          <w:t>7</w:t>
        </w:r>
      </w:ins>
      <w:del w:id="2389"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In </w:t>
      </w:r>
      <w:r w:rsidR="00C75315">
        <w:fldChar w:fldCharType="begin"/>
      </w:r>
      <w:r w:rsidR="00C75315">
        <w:instrText xml:space="preserve"> REF _Ref81395074 \h </w:instrText>
      </w:r>
      <w:r w:rsidR="00C75315">
        <w:fldChar w:fldCharType="separate"/>
      </w:r>
      <w:ins w:id="2390" w:author="Windows 用户" w:date="2022-01-11T09:36:00Z">
        <w:r w:rsidR="00D00A17">
          <w:t xml:space="preserve">Fig. </w:t>
        </w:r>
        <w:r w:rsidR="00D00A17">
          <w:rPr>
            <w:noProof/>
          </w:rPr>
          <w:t>7</w:t>
        </w:r>
      </w:ins>
      <w:del w:id="2391" w:author="Windows 用户" w:date="2021-11-17T15:57:00Z">
        <w:r w:rsidR="00C75315" w:rsidDel="00660CB8">
          <w:delText xml:space="preserve">Fig. </w:delText>
        </w:r>
        <w:r w:rsidR="00C75315" w:rsidDel="00660CB8">
          <w:rPr>
            <w:noProof/>
          </w:rPr>
          <w:delText>8</w:delText>
        </w:r>
      </w:del>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It can be seen that for J30, both the number of optional activities and the number of dependent activities have positive impacts on the GA. For J60 and J120, with the increase of the number of optional activities, the GA performs better than the TSHA. The number of dependent activities has a negative impact on the GA. On the other hand, when the flexibility of the project increases, the advantage of the GA over the TSHA is shrinking.</w:t>
      </w:r>
    </w:p>
    <w:p w14:paraId="60543ACC" w14:textId="3624C13E" w:rsidR="007D716A" w:rsidRPr="00A57B74" w:rsidRDefault="007D716A" w:rsidP="001F1E24">
      <w:pPr>
        <w:pStyle w:val="a4"/>
        <w:keepNext/>
      </w:pPr>
      <w:bookmarkStart w:id="2392" w:name="_Ref73026566"/>
      <w:r w:rsidRPr="00A57B74">
        <w:t xml:space="preserve">Table </w:t>
      </w:r>
      <w:fldSimple w:instr=" SEQ Table \* ARABIC ">
        <w:r w:rsidR="00D00A17">
          <w:rPr>
            <w:noProof/>
          </w:rPr>
          <w:t>9</w:t>
        </w:r>
      </w:fldSimple>
      <w:bookmarkEnd w:id="2392"/>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8C571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8C571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8C571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8C5715"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lastRenderedPageBreak/>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691E097F" w:rsidR="007D716A" w:rsidRPr="00A57B74" w:rsidRDefault="00254FC4" w:rsidP="00254FC4">
      <w:pPr>
        <w:pStyle w:val="a4"/>
      </w:pPr>
      <w:bookmarkStart w:id="2393" w:name="_Ref81395074"/>
      <w:r>
        <w:t xml:space="preserve">Fig. </w:t>
      </w:r>
      <w:fldSimple w:instr=" SEQ Fig. \* ARABIC ">
        <w:ins w:id="2394" w:author="Windows 用户" w:date="2022-01-11T09:36:00Z">
          <w:r w:rsidR="00D00A17">
            <w:rPr>
              <w:noProof/>
            </w:rPr>
            <w:t>7</w:t>
          </w:r>
        </w:ins>
        <w:del w:id="2395" w:author="Windows 用户" w:date="2021-11-17T15:57:00Z">
          <w:r w:rsidDel="00660CB8">
            <w:rPr>
              <w:noProof/>
            </w:rPr>
            <w:delText>8</w:delText>
          </w:r>
        </w:del>
      </w:fldSimple>
      <w:bookmarkEnd w:id="2393"/>
      <w:r>
        <w:t xml:space="preserve"> </w:t>
      </w:r>
      <w:r w:rsidRPr="00A57B74">
        <w:rPr>
          <w:rFonts w:hint="eastAsia"/>
        </w:rPr>
        <w:t>T</w:t>
      </w:r>
      <w:r w:rsidRPr="00A57B74">
        <w:t>he impacts of flexible structure related parameters on the 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77777777" w:rsidR="007D716A" w:rsidRPr="00A57B74" w:rsidRDefault="007D716A" w:rsidP="001F1E24">
      <w:pPr>
        <w:ind w:firstLine="420"/>
      </w:pPr>
      <w:r w:rsidRPr="00A57B74">
        <w:t xml:space="preserve">To further investigate the performance of our GA, we compare the GA-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26910893" w:rsidR="007D716A" w:rsidRPr="00A57B74" w:rsidRDefault="007D716A" w:rsidP="001F1E24">
      <w:pPr>
        <w:ind w:firstLine="420"/>
      </w:pPr>
      <w:r w:rsidRPr="00A57B74">
        <w:t xml:space="preserve">In the experiment, the same termination condition (i.e., generating a maximum of 5000 schedules) is used by the GA-5K and the AHSA. The experimental results are shown in </w:t>
      </w:r>
      <w:r w:rsidRPr="00A57B74">
        <w:fldChar w:fldCharType="begin"/>
      </w:r>
      <w:r w:rsidRPr="00A57B74">
        <w:instrText xml:space="preserve"> REF _Ref73032812 \h </w:instrText>
      </w:r>
      <w:r w:rsidRPr="00A57B74">
        <w:fldChar w:fldCharType="separate"/>
      </w:r>
      <w:ins w:id="2396" w:author="Windows 用户" w:date="2022-01-11T09:36:00Z">
        <w:r w:rsidR="00D00A17" w:rsidRPr="00A57B74">
          <w:t xml:space="preserve">Table </w:t>
        </w:r>
        <w:r w:rsidR="00D00A17">
          <w:rPr>
            <w:noProof/>
          </w:rPr>
          <w:t>10</w:t>
        </w:r>
      </w:ins>
      <w:del w:id="2397" w:author="Windows 用户" w:date="2021-11-17T15:57:00Z">
        <w:r w:rsidR="00811358" w:rsidRPr="00A57B74" w:rsidDel="00660CB8">
          <w:delText xml:space="preserve">Table </w:delText>
        </w:r>
        <w:r w:rsidR="00811358" w:rsidDel="00660CB8">
          <w:rPr>
            <w:noProof/>
          </w:rPr>
          <w:delText>10</w:delText>
        </w:r>
      </w:del>
      <w:r w:rsidRPr="00A57B74">
        <w:fldChar w:fldCharType="end"/>
      </w:r>
      <w:r w:rsidRPr="00A57B74">
        <w:t xml:space="preserve">. In Table 10, the values of ARD and GA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and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GA outperforms the AHSA in all cases. </w:t>
      </w:r>
      <w:r w:rsidRPr="00A57B74">
        <w:rPr>
          <w:rFonts w:hint="eastAsia"/>
        </w:rPr>
        <w:t>Note</w:t>
      </w:r>
      <w:r w:rsidRPr="00A57B74">
        <w:t xml:space="preserve"> that since the optimal solutions for J120 are not available, the ARD cannot be calculated and the corresponding cells in Table 10 are marked with “-”.</w:t>
      </w:r>
    </w:p>
    <w:p w14:paraId="2949159B" w14:textId="35DA7DFD" w:rsidR="007D716A" w:rsidRPr="00A57B74" w:rsidRDefault="007D716A" w:rsidP="001F1E24">
      <w:pPr>
        <w:pStyle w:val="a4"/>
        <w:keepNext/>
      </w:pPr>
      <w:bookmarkStart w:id="2398" w:name="_Ref73032812"/>
      <w:bookmarkStart w:id="2399" w:name="_Ref73032807"/>
      <w:r w:rsidRPr="00A57B74">
        <w:lastRenderedPageBreak/>
        <w:t xml:space="preserve">Table </w:t>
      </w:r>
      <w:fldSimple w:instr=" SEQ Table \* ARABIC ">
        <w:r w:rsidR="00D00A17">
          <w:rPr>
            <w:noProof/>
          </w:rPr>
          <w:t>10</w:t>
        </w:r>
      </w:fldSimple>
      <w:bookmarkEnd w:id="2398"/>
      <w:r w:rsidRPr="00A57B74">
        <w:t>. Comparison results</w:t>
      </w:r>
      <w:bookmarkEnd w:id="2399"/>
    </w:p>
    <w:tbl>
      <w:tblPr>
        <w:tblStyle w:val="a5"/>
        <w:tblW w:w="441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350"/>
        <w:gridCol w:w="1228"/>
        <w:gridCol w:w="1268"/>
        <w:gridCol w:w="278"/>
        <w:gridCol w:w="1272"/>
        <w:gridCol w:w="1270"/>
      </w:tblGrid>
      <w:tr w:rsidR="007D716A" w:rsidRPr="00A57B74" w14:paraId="3F26B045" w14:textId="77777777" w:rsidTr="001F1E24">
        <w:trPr>
          <w:trHeight w:val="283"/>
          <w:jc w:val="center"/>
        </w:trPr>
        <w:tc>
          <w:tcPr>
            <w:tcW w:w="544" w:type="pct"/>
            <w:tcBorders>
              <w:top w:val="single" w:sz="4" w:space="0" w:color="auto"/>
              <w:bottom w:val="nil"/>
            </w:tcBorders>
            <w:vAlign w:val="center"/>
          </w:tcPr>
          <w:p w14:paraId="73CEABA1"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single" w:sz="4" w:space="0" w:color="auto"/>
              <w:bottom w:val="nil"/>
            </w:tcBorders>
            <w:vAlign w:val="center"/>
          </w:tcPr>
          <w:p w14:paraId="5A9B34E6" w14:textId="77777777" w:rsidR="007D716A" w:rsidRPr="00A57B74" w:rsidRDefault="007D716A" w:rsidP="006D0A53">
            <w:pPr>
              <w:spacing w:line="240" w:lineRule="auto"/>
              <w:ind w:firstLineChars="0" w:firstLine="0"/>
              <w:jc w:val="center"/>
              <w:rPr>
                <w:rFonts w:cs="Times New Roman"/>
                <w:kern w:val="0"/>
                <w:szCs w:val="20"/>
              </w:rPr>
            </w:pPr>
          </w:p>
        </w:tc>
        <w:tc>
          <w:tcPr>
            <w:tcW w:w="1668" w:type="pct"/>
            <w:gridSpan w:val="2"/>
            <w:tcBorders>
              <w:top w:val="single" w:sz="4" w:space="0" w:color="auto"/>
              <w:bottom w:val="single" w:sz="4" w:space="0" w:color="auto"/>
            </w:tcBorders>
            <w:vAlign w:val="center"/>
          </w:tcPr>
          <w:p w14:paraId="0F494DAC"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88" w:type="pct"/>
            <w:tcBorders>
              <w:top w:val="single" w:sz="4" w:space="0" w:color="auto"/>
              <w:bottom w:val="nil"/>
            </w:tcBorders>
            <w:vAlign w:val="center"/>
          </w:tcPr>
          <w:p w14:paraId="0A358B77" w14:textId="77777777" w:rsidR="007D716A" w:rsidRPr="00A57B74" w:rsidRDefault="007D716A" w:rsidP="006D0A53">
            <w:pPr>
              <w:spacing w:line="240" w:lineRule="auto"/>
              <w:ind w:firstLineChars="0" w:firstLine="0"/>
              <w:jc w:val="center"/>
              <w:rPr>
                <w:rFonts w:cs="Times New Roman"/>
                <w:kern w:val="0"/>
                <w:szCs w:val="20"/>
              </w:rPr>
            </w:pPr>
          </w:p>
        </w:tc>
        <w:tc>
          <w:tcPr>
            <w:tcW w:w="1697" w:type="pct"/>
            <w:gridSpan w:val="2"/>
            <w:tcBorders>
              <w:top w:val="single" w:sz="4" w:space="0" w:color="auto"/>
              <w:bottom w:val="single" w:sz="4" w:space="0" w:color="auto"/>
            </w:tcBorders>
            <w:vAlign w:val="center"/>
          </w:tcPr>
          <w:p w14:paraId="43340EC0"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P</w:t>
            </w:r>
          </w:p>
        </w:tc>
      </w:tr>
      <w:tr w:rsidR="007D716A" w:rsidRPr="00A57B74" w14:paraId="775B647B" w14:textId="77777777" w:rsidTr="001F1E24">
        <w:trPr>
          <w:trHeight w:val="283"/>
          <w:jc w:val="center"/>
        </w:trPr>
        <w:tc>
          <w:tcPr>
            <w:tcW w:w="544" w:type="pct"/>
            <w:tcBorders>
              <w:top w:val="nil"/>
              <w:bottom w:val="single" w:sz="4" w:space="0" w:color="auto"/>
            </w:tcBorders>
            <w:vAlign w:val="center"/>
          </w:tcPr>
          <w:p w14:paraId="4A451CB6" w14:textId="77777777" w:rsidR="007D716A" w:rsidRPr="00A57B74" w:rsidRDefault="007D716A" w:rsidP="006D0A53">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902" w:type="pct"/>
            <w:tcBorders>
              <w:top w:val="nil"/>
              <w:bottom w:val="single" w:sz="4" w:space="0" w:color="auto"/>
            </w:tcBorders>
            <w:vAlign w:val="center"/>
          </w:tcPr>
          <w:p w14:paraId="586B3D32" w14:textId="77777777" w:rsidR="007D716A" w:rsidRPr="00A57B74" w:rsidRDefault="008C5715" w:rsidP="006D0A53">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821" w:type="pct"/>
            <w:tcBorders>
              <w:top w:val="single" w:sz="4" w:space="0" w:color="auto"/>
              <w:bottom w:val="single" w:sz="4" w:space="0" w:color="auto"/>
            </w:tcBorders>
            <w:vAlign w:val="center"/>
          </w:tcPr>
          <w:p w14:paraId="2517812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7" w:type="pct"/>
            <w:tcBorders>
              <w:top w:val="single" w:sz="4" w:space="0" w:color="auto"/>
              <w:bottom w:val="single" w:sz="4" w:space="0" w:color="auto"/>
            </w:tcBorders>
            <w:vAlign w:val="center"/>
          </w:tcPr>
          <w:p w14:paraId="11C294C8"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c>
          <w:tcPr>
            <w:tcW w:w="188" w:type="pct"/>
            <w:tcBorders>
              <w:top w:val="nil"/>
              <w:bottom w:val="single" w:sz="4" w:space="0" w:color="auto"/>
            </w:tcBorders>
            <w:vAlign w:val="center"/>
          </w:tcPr>
          <w:p w14:paraId="70D26770" w14:textId="77777777" w:rsidR="007D716A" w:rsidRPr="00A57B74" w:rsidRDefault="007D716A" w:rsidP="006D0A53">
            <w:pPr>
              <w:spacing w:line="240" w:lineRule="auto"/>
              <w:ind w:firstLineChars="0" w:firstLine="0"/>
              <w:jc w:val="center"/>
              <w:rPr>
                <w:rFonts w:cs="Times New Roman"/>
                <w:kern w:val="0"/>
                <w:szCs w:val="20"/>
              </w:rPr>
            </w:pPr>
          </w:p>
        </w:tc>
        <w:tc>
          <w:tcPr>
            <w:tcW w:w="849" w:type="pct"/>
            <w:tcBorders>
              <w:top w:val="single" w:sz="4" w:space="0" w:color="auto"/>
              <w:bottom w:val="single" w:sz="4" w:space="0" w:color="auto"/>
            </w:tcBorders>
            <w:vAlign w:val="center"/>
          </w:tcPr>
          <w:p w14:paraId="52D72906"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GA-5K</w:t>
            </w:r>
          </w:p>
        </w:tc>
        <w:tc>
          <w:tcPr>
            <w:tcW w:w="848" w:type="pct"/>
            <w:tcBorders>
              <w:top w:val="single" w:sz="4" w:space="0" w:color="auto"/>
              <w:bottom w:val="single" w:sz="4" w:space="0" w:color="auto"/>
            </w:tcBorders>
            <w:vAlign w:val="center"/>
          </w:tcPr>
          <w:p w14:paraId="234DB667" w14:textId="77777777" w:rsidR="007D716A" w:rsidRPr="00A57B74" w:rsidRDefault="007D716A" w:rsidP="006D0A53">
            <w:pPr>
              <w:spacing w:line="240" w:lineRule="auto"/>
              <w:ind w:firstLineChars="0" w:firstLine="0"/>
              <w:jc w:val="center"/>
              <w:rPr>
                <w:rFonts w:cs="Times New Roman"/>
                <w:kern w:val="0"/>
                <w:szCs w:val="20"/>
              </w:rPr>
            </w:pPr>
            <w:r w:rsidRPr="00A57B74">
              <w:rPr>
                <w:rFonts w:cs="Times New Roman"/>
                <w:kern w:val="0"/>
                <w:szCs w:val="20"/>
              </w:rPr>
              <w:t>AHSA-5K</w:t>
            </w:r>
          </w:p>
        </w:tc>
      </w:tr>
      <w:tr w:rsidR="007D716A" w:rsidRPr="00A57B74" w14:paraId="7742CE6F" w14:textId="77777777" w:rsidTr="001F1E24">
        <w:trPr>
          <w:jc w:val="center"/>
        </w:trPr>
        <w:tc>
          <w:tcPr>
            <w:tcW w:w="544" w:type="pct"/>
            <w:vMerge w:val="restart"/>
            <w:tcBorders>
              <w:top w:val="single" w:sz="4" w:space="0" w:color="auto"/>
            </w:tcBorders>
            <w:vAlign w:val="center"/>
          </w:tcPr>
          <w:p w14:paraId="082AC570" w14:textId="1630ABC9" w:rsidR="007D716A" w:rsidRPr="007B0C54" w:rsidRDefault="007D716A">
            <w:pPr>
              <w:spacing w:line="240" w:lineRule="auto"/>
              <w:ind w:firstLineChars="0" w:firstLine="0"/>
              <w:jc w:val="center"/>
              <w:rPr>
                <w:rFonts w:cs="Times New Roman"/>
                <w:color w:val="0070C0"/>
                <w:kern w:val="0"/>
                <w:szCs w:val="20"/>
                <w:rPrChange w:id="2400" w:author="Windows 用户" w:date="2021-12-17T15:47:00Z">
                  <w:rPr>
                    <w:rFonts w:cs="Times New Roman"/>
                    <w:kern w:val="0"/>
                    <w:szCs w:val="20"/>
                  </w:rPr>
                </w:rPrChange>
              </w:rPr>
            </w:pPr>
            <w:del w:id="2401" w:author="Windows 用户" w:date="2021-12-17T15:46:00Z">
              <w:r w:rsidRPr="007B0C54" w:rsidDel="007B0C54">
                <w:rPr>
                  <w:rFonts w:cs="Times New Roman"/>
                  <w:color w:val="0070C0"/>
                  <w:kern w:val="0"/>
                  <w:szCs w:val="20"/>
                  <w:rPrChange w:id="2402" w:author="Windows 用户" w:date="2021-12-17T15:47:00Z">
                    <w:rPr>
                      <w:rFonts w:cs="Times New Roman"/>
                      <w:kern w:val="0"/>
                      <w:szCs w:val="20"/>
                    </w:rPr>
                  </w:rPrChange>
                </w:rPr>
                <w:delText>30</w:delText>
              </w:r>
            </w:del>
            <w:ins w:id="2403" w:author="Windows 用户" w:date="2021-12-17T15:46:00Z">
              <w:r w:rsidR="007B0C54" w:rsidRPr="007B0C54">
                <w:rPr>
                  <w:rFonts w:cs="Times New Roman"/>
                  <w:color w:val="0070C0"/>
                  <w:kern w:val="0"/>
                  <w:szCs w:val="20"/>
                  <w:rPrChange w:id="2404" w:author="Windows 用户" w:date="2021-12-17T15:47:00Z">
                    <w:rPr>
                      <w:rFonts w:cs="Times New Roman"/>
                      <w:kern w:val="0"/>
                      <w:szCs w:val="20"/>
                    </w:rPr>
                  </w:rPrChange>
                </w:rPr>
                <w:t>32</w:t>
              </w:r>
            </w:ins>
          </w:p>
        </w:tc>
        <w:tc>
          <w:tcPr>
            <w:tcW w:w="902" w:type="pct"/>
            <w:tcBorders>
              <w:top w:val="single" w:sz="4" w:space="0" w:color="auto"/>
            </w:tcBorders>
            <w:vAlign w:val="center"/>
          </w:tcPr>
          <w:p w14:paraId="6BE50BD0"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top w:val="single" w:sz="4" w:space="0" w:color="auto"/>
            </w:tcBorders>
            <w:vAlign w:val="center"/>
          </w:tcPr>
          <w:p w14:paraId="4D03184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1.19% </w:t>
            </w:r>
          </w:p>
        </w:tc>
        <w:tc>
          <w:tcPr>
            <w:tcW w:w="847" w:type="pct"/>
            <w:tcBorders>
              <w:top w:val="single" w:sz="4" w:space="0" w:color="auto"/>
            </w:tcBorders>
            <w:vAlign w:val="center"/>
          </w:tcPr>
          <w:p w14:paraId="0AC672D2" w14:textId="77777777" w:rsidR="007D716A" w:rsidRPr="00A57B74" w:rsidRDefault="007D716A" w:rsidP="006D0A53">
            <w:pPr>
              <w:spacing w:line="240" w:lineRule="auto"/>
              <w:ind w:firstLineChars="0" w:firstLine="0"/>
              <w:jc w:val="center"/>
              <w:rPr>
                <w:rFonts w:cs="Times New Roman"/>
                <w:kern w:val="0"/>
                <w:szCs w:val="20"/>
              </w:rPr>
            </w:pPr>
            <w:r w:rsidRPr="00A57B74">
              <w:t xml:space="preserve">5.44% </w:t>
            </w:r>
          </w:p>
        </w:tc>
        <w:tc>
          <w:tcPr>
            <w:tcW w:w="188" w:type="pct"/>
            <w:tcBorders>
              <w:top w:val="single" w:sz="4" w:space="0" w:color="auto"/>
            </w:tcBorders>
            <w:vAlign w:val="center"/>
          </w:tcPr>
          <w:p w14:paraId="7A2FA9C4" w14:textId="77777777" w:rsidR="007D716A" w:rsidRPr="00A57B74" w:rsidRDefault="007D716A" w:rsidP="006D0A53">
            <w:pPr>
              <w:spacing w:line="240" w:lineRule="auto"/>
              <w:ind w:firstLineChars="0" w:firstLine="0"/>
              <w:jc w:val="center"/>
            </w:pPr>
          </w:p>
        </w:tc>
        <w:tc>
          <w:tcPr>
            <w:tcW w:w="849" w:type="pct"/>
            <w:tcBorders>
              <w:top w:val="single" w:sz="4" w:space="0" w:color="auto"/>
            </w:tcBorders>
            <w:vAlign w:val="center"/>
          </w:tcPr>
          <w:p w14:paraId="1190CF59" w14:textId="77777777" w:rsidR="007D716A" w:rsidRPr="00A57B74" w:rsidRDefault="007D716A" w:rsidP="006D0A53">
            <w:pPr>
              <w:spacing w:line="240" w:lineRule="auto"/>
              <w:ind w:firstLineChars="0" w:firstLine="0"/>
              <w:jc w:val="center"/>
            </w:pPr>
            <w:r w:rsidRPr="00A57B74">
              <w:t>25.49%</w:t>
            </w:r>
          </w:p>
        </w:tc>
        <w:tc>
          <w:tcPr>
            <w:tcW w:w="848" w:type="pct"/>
            <w:tcBorders>
              <w:top w:val="single" w:sz="4" w:space="0" w:color="auto"/>
            </w:tcBorders>
            <w:vAlign w:val="center"/>
          </w:tcPr>
          <w:p w14:paraId="7B6F48A5" w14:textId="77777777" w:rsidR="007D716A" w:rsidRPr="00A57B74" w:rsidRDefault="007D716A" w:rsidP="006D0A53">
            <w:pPr>
              <w:spacing w:line="240" w:lineRule="auto"/>
              <w:ind w:firstLineChars="0" w:firstLine="0"/>
              <w:jc w:val="center"/>
            </w:pPr>
            <w:r w:rsidRPr="00A57B74">
              <w:t>32.47%</w:t>
            </w:r>
          </w:p>
        </w:tc>
      </w:tr>
      <w:tr w:rsidR="007D716A" w:rsidRPr="00A57B74" w14:paraId="5FF00F44" w14:textId="77777777" w:rsidTr="001F1E24">
        <w:trPr>
          <w:jc w:val="center"/>
        </w:trPr>
        <w:tc>
          <w:tcPr>
            <w:tcW w:w="544" w:type="pct"/>
            <w:vMerge/>
            <w:tcBorders>
              <w:bottom w:val="nil"/>
            </w:tcBorders>
            <w:vAlign w:val="center"/>
          </w:tcPr>
          <w:p w14:paraId="58F67920" w14:textId="77777777" w:rsidR="007D716A" w:rsidRPr="007B0C54" w:rsidRDefault="007D716A" w:rsidP="006D0A53">
            <w:pPr>
              <w:spacing w:line="240" w:lineRule="auto"/>
              <w:ind w:firstLineChars="0" w:firstLine="0"/>
              <w:jc w:val="center"/>
              <w:rPr>
                <w:rFonts w:cs="Times New Roman"/>
                <w:color w:val="0070C0"/>
                <w:kern w:val="0"/>
                <w:szCs w:val="20"/>
                <w:rPrChange w:id="2405" w:author="Windows 用户" w:date="2021-12-17T15:47:00Z">
                  <w:rPr>
                    <w:rFonts w:cs="Times New Roman"/>
                    <w:kern w:val="0"/>
                    <w:szCs w:val="20"/>
                  </w:rPr>
                </w:rPrChange>
              </w:rPr>
            </w:pPr>
          </w:p>
        </w:tc>
        <w:tc>
          <w:tcPr>
            <w:tcW w:w="902" w:type="pct"/>
            <w:tcBorders>
              <w:bottom w:val="nil"/>
            </w:tcBorders>
            <w:vAlign w:val="center"/>
          </w:tcPr>
          <w:p w14:paraId="0291A3C2"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284408DE" w14:textId="77777777" w:rsidR="007D716A" w:rsidRPr="00A57B74" w:rsidRDefault="007D716A" w:rsidP="006D0A53">
            <w:pPr>
              <w:spacing w:line="240" w:lineRule="auto"/>
              <w:ind w:firstLineChars="0" w:firstLine="0"/>
              <w:jc w:val="center"/>
              <w:rPr>
                <w:rFonts w:cs="Times New Roman"/>
                <w:kern w:val="0"/>
                <w:szCs w:val="20"/>
              </w:rPr>
            </w:pPr>
            <w:r w:rsidRPr="00A57B74">
              <w:t>1.25%</w:t>
            </w:r>
          </w:p>
        </w:tc>
        <w:tc>
          <w:tcPr>
            <w:tcW w:w="847" w:type="pct"/>
            <w:vAlign w:val="center"/>
          </w:tcPr>
          <w:p w14:paraId="5514F9C0" w14:textId="77777777" w:rsidR="007D716A" w:rsidRPr="00A57B74" w:rsidRDefault="007D716A" w:rsidP="006D0A53">
            <w:pPr>
              <w:spacing w:line="240" w:lineRule="auto"/>
              <w:ind w:firstLineChars="0" w:firstLine="0"/>
              <w:jc w:val="center"/>
              <w:rPr>
                <w:rFonts w:cs="Times New Roman"/>
                <w:kern w:val="0"/>
                <w:szCs w:val="20"/>
              </w:rPr>
            </w:pPr>
            <w:r w:rsidRPr="00A57B74">
              <w:t>7.80%</w:t>
            </w:r>
          </w:p>
        </w:tc>
        <w:tc>
          <w:tcPr>
            <w:tcW w:w="188" w:type="pct"/>
            <w:vAlign w:val="center"/>
          </w:tcPr>
          <w:p w14:paraId="20BE2813" w14:textId="77777777" w:rsidR="007D716A" w:rsidRPr="00A57B74" w:rsidRDefault="007D716A" w:rsidP="006D0A53">
            <w:pPr>
              <w:spacing w:line="240" w:lineRule="auto"/>
              <w:ind w:firstLineChars="0" w:firstLine="0"/>
              <w:jc w:val="center"/>
            </w:pPr>
          </w:p>
        </w:tc>
        <w:tc>
          <w:tcPr>
            <w:tcW w:w="849" w:type="pct"/>
            <w:vAlign w:val="center"/>
          </w:tcPr>
          <w:p w14:paraId="3A1414E7" w14:textId="77777777" w:rsidR="007D716A" w:rsidRPr="00A57B74" w:rsidRDefault="007D716A" w:rsidP="006D0A53">
            <w:pPr>
              <w:spacing w:line="240" w:lineRule="auto"/>
              <w:ind w:firstLineChars="0" w:firstLine="0"/>
              <w:jc w:val="center"/>
            </w:pPr>
            <w:r w:rsidRPr="00A57B74">
              <w:t>32.00%</w:t>
            </w:r>
          </w:p>
        </w:tc>
        <w:tc>
          <w:tcPr>
            <w:tcW w:w="848" w:type="pct"/>
            <w:vAlign w:val="center"/>
          </w:tcPr>
          <w:p w14:paraId="2F72BE02" w14:textId="77777777" w:rsidR="007D716A" w:rsidRPr="00A57B74" w:rsidRDefault="007D716A" w:rsidP="006D0A53">
            <w:pPr>
              <w:spacing w:line="240" w:lineRule="auto"/>
              <w:ind w:firstLineChars="0" w:firstLine="0"/>
              <w:jc w:val="center"/>
            </w:pPr>
            <w:r w:rsidRPr="00A57B74">
              <w:t>44.21%</w:t>
            </w:r>
          </w:p>
        </w:tc>
      </w:tr>
      <w:tr w:rsidR="007D716A" w:rsidRPr="00A57B74" w14:paraId="413728AA" w14:textId="77777777" w:rsidTr="001F1E24">
        <w:trPr>
          <w:jc w:val="center"/>
        </w:trPr>
        <w:tc>
          <w:tcPr>
            <w:tcW w:w="544" w:type="pct"/>
            <w:vMerge w:val="restart"/>
            <w:tcBorders>
              <w:top w:val="nil"/>
              <w:bottom w:val="nil"/>
            </w:tcBorders>
            <w:vAlign w:val="center"/>
          </w:tcPr>
          <w:p w14:paraId="17869AEB" w14:textId="7F2638B1" w:rsidR="007D716A" w:rsidRPr="007B0C54" w:rsidRDefault="007D716A">
            <w:pPr>
              <w:spacing w:line="240" w:lineRule="auto"/>
              <w:ind w:firstLineChars="0" w:firstLine="0"/>
              <w:jc w:val="center"/>
              <w:rPr>
                <w:rFonts w:cs="Times New Roman"/>
                <w:color w:val="0070C0"/>
                <w:kern w:val="0"/>
                <w:szCs w:val="20"/>
                <w:rPrChange w:id="2406" w:author="Windows 用户" w:date="2021-12-17T15:47:00Z">
                  <w:rPr>
                    <w:rFonts w:cs="Times New Roman"/>
                    <w:kern w:val="0"/>
                    <w:szCs w:val="20"/>
                  </w:rPr>
                </w:rPrChange>
              </w:rPr>
            </w:pPr>
            <w:del w:id="2407" w:author="Windows 用户" w:date="2021-12-17T15:46:00Z">
              <w:r w:rsidRPr="007B0C54" w:rsidDel="007B0C54">
                <w:rPr>
                  <w:rFonts w:cs="Times New Roman"/>
                  <w:color w:val="0070C0"/>
                  <w:kern w:val="0"/>
                  <w:szCs w:val="20"/>
                  <w:rPrChange w:id="2408" w:author="Windows 用户" w:date="2021-12-17T15:47:00Z">
                    <w:rPr>
                      <w:rFonts w:cs="Times New Roman"/>
                      <w:kern w:val="0"/>
                      <w:szCs w:val="20"/>
                    </w:rPr>
                  </w:rPrChange>
                </w:rPr>
                <w:delText>60</w:delText>
              </w:r>
            </w:del>
            <w:ins w:id="2409" w:author="Windows 用户" w:date="2021-12-17T15:46:00Z">
              <w:r w:rsidR="007B0C54" w:rsidRPr="007B0C54">
                <w:rPr>
                  <w:rFonts w:cs="Times New Roman"/>
                  <w:color w:val="0070C0"/>
                  <w:kern w:val="0"/>
                  <w:szCs w:val="20"/>
                  <w:rPrChange w:id="2410" w:author="Windows 用户" w:date="2021-12-17T15:47:00Z">
                    <w:rPr>
                      <w:rFonts w:cs="Times New Roman"/>
                      <w:kern w:val="0"/>
                      <w:szCs w:val="20"/>
                    </w:rPr>
                  </w:rPrChange>
                </w:rPr>
                <w:t>62</w:t>
              </w:r>
            </w:ins>
          </w:p>
        </w:tc>
        <w:tc>
          <w:tcPr>
            <w:tcW w:w="902" w:type="pct"/>
            <w:tcBorders>
              <w:top w:val="nil"/>
              <w:bottom w:val="nil"/>
            </w:tcBorders>
            <w:vAlign w:val="center"/>
          </w:tcPr>
          <w:p w14:paraId="21F1DC79"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56A3E326" w14:textId="77777777" w:rsidR="007D716A" w:rsidRPr="00A57B74" w:rsidRDefault="007D716A" w:rsidP="006D0A53">
            <w:pPr>
              <w:spacing w:line="240" w:lineRule="auto"/>
              <w:ind w:firstLineChars="0" w:firstLine="0"/>
              <w:jc w:val="center"/>
              <w:rPr>
                <w:rFonts w:cs="Times New Roman"/>
                <w:kern w:val="0"/>
                <w:szCs w:val="20"/>
              </w:rPr>
            </w:pPr>
            <w:r w:rsidRPr="00A57B74">
              <w:t>3.51%</w:t>
            </w:r>
          </w:p>
        </w:tc>
        <w:tc>
          <w:tcPr>
            <w:tcW w:w="847" w:type="pct"/>
            <w:vAlign w:val="center"/>
          </w:tcPr>
          <w:p w14:paraId="684E16CC" w14:textId="77777777" w:rsidR="007D716A" w:rsidRPr="00A57B74" w:rsidRDefault="007D716A" w:rsidP="006D0A53">
            <w:pPr>
              <w:spacing w:line="240" w:lineRule="auto"/>
              <w:ind w:firstLineChars="0" w:firstLine="0"/>
              <w:jc w:val="center"/>
              <w:rPr>
                <w:rFonts w:cs="Times New Roman"/>
                <w:kern w:val="0"/>
                <w:szCs w:val="20"/>
              </w:rPr>
            </w:pPr>
            <w:r w:rsidRPr="00A57B74">
              <w:t>12.93%</w:t>
            </w:r>
          </w:p>
        </w:tc>
        <w:tc>
          <w:tcPr>
            <w:tcW w:w="188" w:type="pct"/>
            <w:vAlign w:val="center"/>
          </w:tcPr>
          <w:p w14:paraId="16CD82D4" w14:textId="77777777" w:rsidR="007D716A" w:rsidRPr="00A57B74" w:rsidRDefault="007D716A" w:rsidP="006D0A53">
            <w:pPr>
              <w:spacing w:line="240" w:lineRule="auto"/>
              <w:ind w:firstLineChars="0" w:firstLine="0"/>
              <w:jc w:val="center"/>
            </w:pPr>
          </w:p>
        </w:tc>
        <w:tc>
          <w:tcPr>
            <w:tcW w:w="849" w:type="pct"/>
            <w:vAlign w:val="center"/>
          </w:tcPr>
          <w:p w14:paraId="6520B603" w14:textId="77777777" w:rsidR="007D716A" w:rsidRPr="00A57B74" w:rsidRDefault="007D716A" w:rsidP="006D0A53">
            <w:pPr>
              <w:spacing w:line="240" w:lineRule="auto"/>
              <w:ind w:firstLineChars="0" w:firstLine="0"/>
              <w:jc w:val="center"/>
            </w:pPr>
            <w:r w:rsidRPr="00A57B74">
              <w:t>22.62%</w:t>
            </w:r>
          </w:p>
        </w:tc>
        <w:tc>
          <w:tcPr>
            <w:tcW w:w="848" w:type="pct"/>
            <w:vAlign w:val="center"/>
          </w:tcPr>
          <w:p w14:paraId="32F3775E" w14:textId="77777777" w:rsidR="007D716A" w:rsidRPr="00A57B74" w:rsidRDefault="007D716A" w:rsidP="006D0A53">
            <w:pPr>
              <w:spacing w:line="240" w:lineRule="auto"/>
              <w:ind w:firstLineChars="0" w:firstLine="0"/>
              <w:jc w:val="center"/>
            </w:pPr>
            <w:r w:rsidRPr="00A57B74">
              <w:t>30.90%</w:t>
            </w:r>
          </w:p>
        </w:tc>
      </w:tr>
      <w:tr w:rsidR="007D716A" w:rsidRPr="00A57B74" w14:paraId="3724CEFD" w14:textId="77777777" w:rsidTr="001F1E24">
        <w:trPr>
          <w:jc w:val="center"/>
        </w:trPr>
        <w:tc>
          <w:tcPr>
            <w:tcW w:w="544" w:type="pct"/>
            <w:vMerge/>
            <w:tcBorders>
              <w:top w:val="nil"/>
              <w:bottom w:val="nil"/>
            </w:tcBorders>
            <w:vAlign w:val="center"/>
          </w:tcPr>
          <w:p w14:paraId="7C1FE196" w14:textId="77777777" w:rsidR="007D716A" w:rsidRPr="007B0C54" w:rsidRDefault="007D716A" w:rsidP="006D0A53">
            <w:pPr>
              <w:spacing w:line="240" w:lineRule="auto"/>
              <w:ind w:firstLineChars="0" w:firstLine="0"/>
              <w:jc w:val="center"/>
              <w:rPr>
                <w:rFonts w:cs="Times New Roman"/>
                <w:color w:val="0070C0"/>
                <w:kern w:val="0"/>
                <w:szCs w:val="20"/>
                <w:rPrChange w:id="2411" w:author="Windows 用户" w:date="2021-12-17T15:47:00Z">
                  <w:rPr>
                    <w:rFonts w:cs="Times New Roman"/>
                    <w:kern w:val="0"/>
                    <w:szCs w:val="20"/>
                  </w:rPr>
                </w:rPrChange>
              </w:rPr>
            </w:pPr>
          </w:p>
        </w:tc>
        <w:tc>
          <w:tcPr>
            <w:tcW w:w="902" w:type="pct"/>
            <w:tcBorders>
              <w:top w:val="nil"/>
              <w:bottom w:val="nil"/>
            </w:tcBorders>
            <w:vAlign w:val="center"/>
          </w:tcPr>
          <w:p w14:paraId="6E1E43E8"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1A200469"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3.98%</w:t>
            </w:r>
          </w:p>
        </w:tc>
        <w:tc>
          <w:tcPr>
            <w:tcW w:w="847" w:type="pct"/>
            <w:vAlign w:val="center"/>
          </w:tcPr>
          <w:p w14:paraId="5955DDA0" w14:textId="77777777" w:rsidR="007D716A" w:rsidRPr="00A57B74" w:rsidRDefault="007D716A" w:rsidP="006D0A53">
            <w:pPr>
              <w:spacing w:line="240" w:lineRule="auto"/>
              <w:ind w:firstLineChars="0" w:firstLine="0"/>
              <w:jc w:val="center"/>
              <w:rPr>
                <w:rFonts w:ascii="Times-Bold" w:hAnsi="Times-Bold" w:cs="Times New Roman" w:hint="eastAsia"/>
                <w:kern w:val="0"/>
                <w:szCs w:val="20"/>
              </w:rPr>
            </w:pPr>
            <w:r w:rsidRPr="00A57B74">
              <w:t xml:space="preserve">20.38% </w:t>
            </w:r>
          </w:p>
        </w:tc>
        <w:tc>
          <w:tcPr>
            <w:tcW w:w="188" w:type="pct"/>
            <w:vAlign w:val="center"/>
          </w:tcPr>
          <w:p w14:paraId="4E2426C7" w14:textId="77777777" w:rsidR="007D716A" w:rsidRPr="00A57B74" w:rsidRDefault="007D716A" w:rsidP="006D0A53">
            <w:pPr>
              <w:spacing w:line="240" w:lineRule="auto"/>
              <w:ind w:firstLineChars="0" w:firstLine="0"/>
              <w:jc w:val="center"/>
            </w:pPr>
          </w:p>
        </w:tc>
        <w:tc>
          <w:tcPr>
            <w:tcW w:w="849" w:type="pct"/>
            <w:vAlign w:val="center"/>
          </w:tcPr>
          <w:p w14:paraId="5BF09076" w14:textId="77777777" w:rsidR="007D716A" w:rsidRPr="00A57B74" w:rsidRDefault="007D716A" w:rsidP="006D0A53">
            <w:pPr>
              <w:spacing w:line="240" w:lineRule="auto"/>
              <w:ind w:firstLineChars="0" w:firstLine="0"/>
              <w:jc w:val="center"/>
            </w:pPr>
            <w:r w:rsidRPr="00A57B74">
              <w:t>28.56%</w:t>
            </w:r>
          </w:p>
        </w:tc>
        <w:tc>
          <w:tcPr>
            <w:tcW w:w="848" w:type="pct"/>
            <w:vAlign w:val="center"/>
          </w:tcPr>
          <w:p w14:paraId="36E2D57C" w14:textId="77777777" w:rsidR="007D716A" w:rsidRPr="00A57B74" w:rsidRDefault="007D716A" w:rsidP="006D0A53">
            <w:pPr>
              <w:spacing w:line="240" w:lineRule="auto"/>
              <w:ind w:firstLineChars="0" w:firstLine="0"/>
              <w:jc w:val="center"/>
            </w:pPr>
            <w:r w:rsidRPr="00A57B74">
              <w:t>45.50%</w:t>
            </w:r>
          </w:p>
        </w:tc>
      </w:tr>
      <w:tr w:rsidR="007D716A" w:rsidRPr="00A57B74" w14:paraId="32444DA0" w14:textId="77777777" w:rsidTr="001F1E24">
        <w:trPr>
          <w:jc w:val="center"/>
        </w:trPr>
        <w:tc>
          <w:tcPr>
            <w:tcW w:w="544" w:type="pct"/>
            <w:vMerge w:val="restart"/>
            <w:tcBorders>
              <w:top w:val="nil"/>
            </w:tcBorders>
            <w:vAlign w:val="center"/>
          </w:tcPr>
          <w:p w14:paraId="1A258AB1" w14:textId="2FDF7B95" w:rsidR="007D716A" w:rsidRPr="007B0C54" w:rsidRDefault="007D716A">
            <w:pPr>
              <w:spacing w:line="240" w:lineRule="auto"/>
              <w:ind w:firstLineChars="0" w:firstLine="0"/>
              <w:jc w:val="center"/>
              <w:rPr>
                <w:rFonts w:cs="Times New Roman"/>
                <w:color w:val="0070C0"/>
                <w:kern w:val="0"/>
                <w:szCs w:val="20"/>
                <w:rPrChange w:id="2412" w:author="Windows 用户" w:date="2021-12-17T15:47:00Z">
                  <w:rPr>
                    <w:rFonts w:cs="Times New Roman"/>
                    <w:kern w:val="0"/>
                    <w:szCs w:val="20"/>
                  </w:rPr>
                </w:rPrChange>
              </w:rPr>
            </w:pPr>
            <w:del w:id="2413" w:author="Windows 用户" w:date="2021-12-17T15:46:00Z">
              <w:r w:rsidRPr="007B0C54" w:rsidDel="007B0C54">
                <w:rPr>
                  <w:rFonts w:cs="Times New Roman"/>
                  <w:color w:val="0070C0"/>
                  <w:kern w:val="0"/>
                  <w:szCs w:val="20"/>
                  <w:rPrChange w:id="2414" w:author="Windows 用户" w:date="2021-12-17T15:47:00Z">
                    <w:rPr>
                      <w:rFonts w:cs="Times New Roman"/>
                      <w:kern w:val="0"/>
                      <w:szCs w:val="20"/>
                    </w:rPr>
                  </w:rPrChange>
                </w:rPr>
                <w:delText>120</w:delText>
              </w:r>
            </w:del>
            <w:ins w:id="2415" w:author="Windows 用户" w:date="2021-12-17T15:46:00Z">
              <w:r w:rsidR="007B0C54" w:rsidRPr="007B0C54">
                <w:rPr>
                  <w:rFonts w:cs="Times New Roman"/>
                  <w:color w:val="0070C0"/>
                  <w:kern w:val="0"/>
                  <w:szCs w:val="20"/>
                  <w:rPrChange w:id="2416" w:author="Windows 用户" w:date="2021-12-17T15:47:00Z">
                    <w:rPr>
                      <w:rFonts w:cs="Times New Roman"/>
                      <w:kern w:val="0"/>
                      <w:szCs w:val="20"/>
                    </w:rPr>
                  </w:rPrChange>
                </w:rPr>
                <w:t>122</w:t>
              </w:r>
            </w:ins>
          </w:p>
        </w:tc>
        <w:tc>
          <w:tcPr>
            <w:tcW w:w="902" w:type="pct"/>
            <w:tcBorders>
              <w:top w:val="nil"/>
              <w:bottom w:val="nil"/>
            </w:tcBorders>
            <w:vAlign w:val="center"/>
          </w:tcPr>
          <w:p w14:paraId="2D46666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vAlign w:val="center"/>
          </w:tcPr>
          <w:p w14:paraId="00D3E09B" w14:textId="77777777" w:rsidR="007D716A" w:rsidRPr="00A57B74" w:rsidRDefault="007D716A" w:rsidP="006D0A53">
            <w:pPr>
              <w:spacing w:line="240" w:lineRule="auto"/>
              <w:ind w:firstLineChars="0" w:firstLine="0"/>
              <w:jc w:val="center"/>
            </w:pPr>
            <w:r w:rsidRPr="00A57B74">
              <w:t xml:space="preserve">- </w:t>
            </w:r>
          </w:p>
        </w:tc>
        <w:tc>
          <w:tcPr>
            <w:tcW w:w="847" w:type="pct"/>
            <w:vAlign w:val="center"/>
          </w:tcPr>
          <w:p w14:paraId="5B5C4398"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vAlign w:val="center"/>
          </w:tcPr>
          <w:p w14:paraId="7D99FB47" w14:textId="77777777" w:rsidR="007D716A" w:rsidRPr="00A57B74" w:rsidRDefault="007D716A" w:rsidP="006D0A53">
            <w:pPr>
              <w:spacing w:line="240" w:lineRule="auto"/>
              <w:ind w:firstLineChars="0" w:firstLine="0"/>
              <w:jc w:val="center"/>
            </w:pPr>
          </w:p>
        </w:tc>
        <w:tc>
          <w:tcPr>
            <w:tcW w:w="849" w:type="pct"/>
            <w:vAlign w:val="center"/>
          </w:tcPr>
          <w:p w14:paraId="1749CF07" w14:textId="77777777" w:rsidR="007D716A" w:rsidRPr="00A57B74" w:rsidRDefault="007D716A" w:rsidP="006D0A53">
            <w:pPr>
              <w:spacing w:line="240" w:lineRule="auto"/>
              <w:ind w:firstLineChars="0" w:firstLine="0"/>
              <w:jc w:val="center"/>
            </w:pPr>
            <w:r w:rsidRPr="00A57B74">
              <w:t>11.85%</w:t>
            </w:r>
          </w:p>
        </w:tc>
        <w:tc>
          <w:tcPr>
            <w:tcW w:w="848" w:type="pct"/>
            <w:vAlign w:val="center"/>
          </w:tcPr>
          <w:p w14:paraId="0597F951" w14:textId="77777777" w:rsidR="007D716A" w:rsidRPr="00A57B74" w:rsidRDefault="007D716A" w:rsidP="006D0A53">
            <w:pPr>
              <w:spacing w:line="240" w:lineRule="auto"/>
              <w:ind w:firstLineChars="0" w:firstLine="0"/>
              <w:jc w:val="center"/>
            </w:pPr>
            <w:r w:rsidRPr="00A57B74">
              <w:t>21.16%</w:t>
            </w:r>
          </w:p>
        </w:tc>
      </w:tr>
      <w:tr w:rsidR="007D716A" w:rsidRPr="00A57B74" w14:paraId="2DD1C582" w14:textId="77777777" w:rsidTr="001F1E24">
        <w:trPr>
          <w:jc w:val="center"/>
        </w:trPr>
        <w:tc>
          <w:tcPr>
            <w:tcW w:w="544" w:type="pct"/>
            <w:vMerge/>
            <w:tcBorders>
              <w:bottom w:val="single" w:sz="4" w:space="0" w:color="auto"/>
            </w:tcBorders>
            <w:vAlign w:val="center"/>
          </w:tcPr>
          <w:p w14:paraId="0162CB9F" w14:textId="77777777" w:rsidR="007D716A" w:rsidRPr="00A57B74" w:rsidRDefault="007D716A" w:rsidP="006D0A53">
            <w:pPr>
              <w:spacing w:line="240" w:lineRule="auto"/>
              <w:ind w:firstLineChars="0" w:firstLine="0"/>
              <w:jc w:val="center"/>
              <w:rPr>
                <w:rFonts w:cs="Times New Roman"/>
                <w:kern w:val="0"/>
                <w:szCs w:val="20"/>
              </w:rPr>
            </w:pPr>
          </w:p>
        </w:tc>
        <w:tc>
          <w:tcPr>
            <w:tcW w:w="902" w:type="pct"/>
            <w:tcBorders>
              <w:top w:val="nil"/>
              <w:bottom w:val="single" w:sz="4" w:space="0" w:color="auto"/>
            </w:tcBorders>
            <w:vAlign w:val="center"/>
          </w:tcPr>
          <w:p w14:paraId="462A33BB" w14:textId="77777777" w:rsidR="007D716A" w:rsidRPr="00A57B74" w:rsidRDefault="007D716A" w:rsidP="006D0A53">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821" w:type="pct"/>
            <w:tcBorders>
              <w:bottom w:val="single" w:sz="4" w:space="0" w:color="auto"/>
            </w:tcBorders>
            <w:vAlign w:val="center"/>
          </w:tcPr>
          <w:p w14:paraId="5C0F63C6"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847" w:type="pct"/>
            <w:tcBorders>
              <w:bottom w:val="single" w:sz="4" w:space="0" w:color="auto"/>
            </w:tcBorders>
            <w:vAlign w:val="center"/>
          </w:tcPr>
          <w:p w14:paraId="55739C3D" w14:textId="77777777" w:rsidR="007D716A" w:rsidRPr="00A57B74" w:rsidRDefault="007D716A" w:rsidP="006D0A53">
            <w:pPr>
              <w:spacing w:line="240" w:lineRule="auto"/>
              <w:ind w:firstLineChars="0" w:firstLine="0"/>
              <w:jc w:val="center"/>
            </w:pPr>
            <w:r w:rsidRPr="00A57B74">
              <w:rPr>
                <w:rFonts w:hint="eastAsia"/>
              </w:rPr>
              <w:t>-</w:t>
            </w:r>
            <w:r w:rsidRPr="00A57B74">
              <w:t xml:space="preserve"> </w:t>
            </w:r>
          </w:p>
        </w:tc>
        <w:tc>
          <w:tcPr>
            <w:tcW w:w="188" w:type="pct"/>
            <w:tcBorders>
              <w:bottom w:val="single" w:sz="4" w:space="0" w:color="auto"/>
            </w:tcBorders>
            <w:vAlign w:val="center"/>
          </w:tcPr>
          <w:p w14:paraId="4F3DACEC" w14:textId="77777777" w:rsidR="007D716A" w:rsidRPr="00A57B74" w:rsidRDefault="007D716A" w:rsidP="006D0A53">
            <w:pPr>
              <w:spacing w:line="240" w:lineRule="auto"/>
              <w:ind w:firstLineChars="0" w:firstLine="0"/>
              <w:jc w:val="center"/>
            </w:pPr>
          </w:p>
        </w:tc>
        <w:tc>
          <w:tcPr>
            <w:tcW w:w="849" w:type="pct"/>
            <w:tcBorders>
              <w:bottom w:val="single" w:sz="4" w:space="0" w:color="auto"/>
            </w:tcBorders>
            <w:vAlign w:val="center"/>
          </w:tcPr>
          <w:p w14:paraId="0C1FAEA2" w14:textId="77777777" w:rsidR="007D716A" w:rsidRPr="00A57B74" w:rsidRDefault="007D716A" w:rsidP="006D0A53">
            <w:pPr>
              <w:spacing w:line="240" w:lineRule="auto"/>
              <w:ind w:firstLineChars="0" w:firstLine="0"/>
              <w:jc w:val="center"/>
            </w:pPr>
            <w:r w:rsidRPr="00A57B74">
              <w:t>14.73%</w:t>
            </w:r>
          </w:p>
        </w:tc>
        <w:tc>
          <w:tcPr>
            <w:tcW w:w="848" w:type="pct"/>
            <w:tcBorders>
              <w:bottom w:val="single" w:sz="4" w:space="0" w:color="auto"/>
            </w:tcBorders>
            <w:vAlign w:val="center"/>
          </w:tcPr>
          <w:p w14:paraId="367B289C" w14:textId="77777777" w:rsidR="007D716A" w:rsidRPr="00A57B74" w:rsidRDefault="007D716A" w:rsidP="006D0A53">
            <w:pPr>
              <w:spacing w:line="240" w:lineRule="auto"/>
              <w:ind w:firstLineChars="0" w:firstLine="0"/>
              <w:jc w:val="center"/>
            </w:pPr>
            <w:r w:rsidRPr="00A57B74">
              <w:t>31.05%</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5AC8CAE" w:rsidR="007D716A" w:rsidRPr="00A57B74" w:rsidRDefault="007D716A" w:rsidP="001F1E24">
      <w:pPr>
        <w:ind w:firstLine="420"/>
      </w:pPr>
      <w:bookmarkStart w:id="2417" w:name="OLE_LINK90"/>
      <w:bookmarkStart w:id="2418"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2417"/>
      <w:bookmarkEnd w:id="2418"/>
      <w:r w:rsidRPr="00A57B74">
        <w:t>To efficiently solve the RLP-PS, we design a TSHA and a</w:t>
      </w:r>
      <w:del w:id="2419" w:author="Windows 用户" w:date="2021-11-18T21:33:00Z">
        <w:r w:rsidRPr="00A57B74" w:rsidDel="008A1EC3">
          <w:delText>n</w:delText>
        </w:r>
      </w:del>
      <w:r w:rsidRPr="00A57B74">
        <w:t xml:space="preserve"> </w:t>
      </w:r>
      <w:ins w:id="2420" w:author="Windows 用户" w:date="2021-11-18T21:33:00Z">
        <w:r w:rsidR="008A1EC3" w:rsidRPr="00B35284">
          <w:rPr>
            <w:color w:val="0070C0"/>
            <w:rPrChange w:id="2421" w:author="Windows 用户" w:date="2021-12-06T14:42:00Z">
              <w:rPr/>
            </w:rPrChange>
          </w:rPr>
          <w:t>customized</w:t>
        </w:r>
      </w:ins>
      <w:del w:id="2422" w:author="Windows 用户" w:date="2021-11-18T21:33:00Z">
        <w:r w:rsidRPr="00A57B74" w:rsidDel="008A1EC3">
          <w:delText>improved</w:delText>
        </w:r>
      </w:del>
      <w:r w:rsidRPr="00A57B74">
        <w:t xml:space="preserve"> GA from the perspectives of problem decomposition and integration, respectively. In our GA, by analyzing the characteristics of the RLP-PS, we devise a problem-specific schedule encoding/decoding mechanism, a crossover operator, a mutation operator and a local improvement method.</w:t>
      </w:r>
    </w:p>
    <w:p w14:paraId="1521E846" w14:textId="77777777" w:rsidR="007D716A" w:rsidRPr="00A57B74" w:rsidRDefault="007D716A" w:rsidP="001F1E24">
      <w:pPr>
        <w:ind w:firstLine="420"/>
      </w:pPr>
      <w:r w:rsidRPr="00A57B74">
        <w:t>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GA and the optimal solutions is less than 1</w:t>
      </w:r>
      <w:r w:rsidRPr="00A57B74">
        <w:rPr>
          <w:rFonts w:hint="eastAsia"/>
        </w:rPr>
        <w:t>.</w:t>
      </w:r>
      <w:r w:rsidRPr="00A57B74">
        <w:t>5% when solving small</w:t>
      </w:r>
      <w:r w:rsidRPr="00A57B74">
        <w:rPr>
          <w:rFonts w:cs="Times New Roman"/>
        </w:rPr>
        <w:t>-</w:t>
      </w:r>
      <w:r w:rsidRPr="00A57B74">
        <w:t xml:space="preserve">scale instances. Our GA is also competitive when solving large-scale instances. Sensitivity analysis </w:t>
      </w:r>
      <w:r>
        <w:rPr>
          <w:rFonts w:hint="eastAsia"/>
        </w:rPr>
        <w:t>is</w:t>
      </w:r>
      <w:r>
        <w:t xml:space="preserve"> </w:t>
      </w:r>
      <w:r w:rsidRPr="00A57B74">
        <w:t xml:space="preserve">also performed to further analyze the performance of our GA.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Our future work will involve designing more efficient algorithms while considering uncertainties 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w:t>
      </w:r>
      <w:r w:rsidRPr="00A57B74">
        <w:lastRenderedPageBreak/>
        <w:t xml:space="preserve">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9F0DFA" w:rsidRDefault="009F0DFA" w:rsidP="001F1E24">
      <w:pPr>
        <w:pStyle w:val="EndNoteBibliography"/>
        <w:ind w:left="400" w:hanging="400"/>
        <w:rPr>
          <w:ins w:id="2423" w:author="Windows 用户" w:date="2021-12-27T14:27:00Z"/>
          <w:color w:val="0070C0"/>
          <w:rPrChange w:id="2424" w:author="Windows 用户" w:date="2021-12-27T14:27:00Z">
            <w:rPr>
              <w:ins w:id="2425" w:author="Windows 用户" w:date="2021-12-27T14:27:00Z"/>
            </w:rPr>
          </w:rPrChange>
        </w:rPr>
      </w:pPr>
      <w:ins w:id="2426" w:author="Windows 用户" w:date="2021-12-27T14:27:00Z">
        <w:r w:rsidRPr="009F0DFA">
          <w:rPr>
            <w:color w:val="0070C0"/>
            <w:rPrChange w:id="2427" w:author="Windows 用户" w:date="2021-12-27T14:27:00Z">
              <w:rPr/>
            </w:rPrChange>
          </w:rPr>
          <w:t xml:space="preserve">Alsayegh, H., &amp; Hariga, M. (2012). Hybrid meta-heuristic methods for the multi-resource leveling problem with activity splitting. </w:t>
        </w:r>
        <w:r w:rsidRPr="009F0DFA">
          <w:rPr>
            <w:i/>
            <w:color w:val="0070C0"/>
            <w:rPrChange w:id="2428" w:author="Windows 用户" w:date="2021-12-27T14:27:00Z">
              <w:rPr>
                <w:i/>
              </w:rPr>
            </w:rPrChange>
          </w:rPr>
          <w:t>Automation in Construction, 27</w:t>
        </w:r>
        <w:r w:rsidRPr="009F0DFA">
          <w:rPr>
            <w:color w:val="0070C0"/>
            <w:rPrChange w:id="2429" w:author="Windows 用户" w:date="2021-12-27T14:27:00Z">
              <w:rPr/>
            </w:rPrChange>
          </w:rPr>
          <w:t>, 89-98.</w:t>
        </w:r>
      </w:ins>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ins w:id="2430" w:author="Windows 用户" w:date="2021-12-06T14:56:00Z"/>
          <w:highlight w:val="yellow"/>
        </w:rPr>
      </w:pPr>
      <w:bookmarkStart w:id="2431" w:name="OLE_LINK57"/>
      <w:bookmarkStart w:id="2432" w:name="OLE_LINK66"/>
      <w:ins w:id="2433" w:author="Windows 用户" w:date="2021-12-06T14:56:00Z">
        <w:r w:rsidRPr="00FD19DB">
          <w:t>Barták</w:t>
        </w:r>
        <w:bookmarkEnd w:id="2431"/>
        <w:bookmarkEnd w:id="2432"/>
        <w:r w:rsidRPr="00FD19DB">
          <w:t>, R., Čepek, O., &amp; Hejna, M. (2007). Temporal reasoning in nested temporal networks with alternatives. In International Workshop on Constraint Solving and Constraint Logic Programming (pp. 17-31). Springer, Berlin, Heidelberg.</w:t>
        </w:r>
        <w:r w:rsidRPr="00FD19DB" w:rsidDel="00FD19DB">
          <w:rPr>
            <w:rPrChange w:id="2434" w:author="Windows 用户" w:date="2021-12-06T14:56:00Z">
              <w:rPr>
                <w:highlight w:val="yellow"/>
              </w:rPr>
            </w:rPrChange>
          </w:rPr>
          <w:t xml:space="preserve"> </w:t>
        </w:r>
      </w:ins>
    </w:p>
    <w:p w14:paraId="061C53D1" w14:textId="541F8AFB" w:rsidR="007D716A" w:rsidRPr="00AE0EBE" w:rsidDel="00FD19DB" w:rsidRDefault="007D716A" w:rsidP="001F1E24">
      <w:pPr>
        <w:pStyle w:val="EndNoteBibliography"/>
        <w:ind w:left="400" w:hanging="400"/>
        <w:rPr>
          <w:del w:id="2435" w:author="Windows 用户" w:date="2021-12-06T14:56:00Z"/>
        </w:rPr>
      </w:pPr>
      <w:del w:id="2436" w:author="Windows 用户" w:date="2021-12-06T14:56:00Z">
        <w:r w:rsidRPr="00CA6D5E" w:rsidDel="00FD19DB">
          <w:rPr>
            <w:highlight w:val="yellow"/>
            <w:rPrChange w:id="2437" w:author="Windows 用户" w:date="2021-11-18T21:35:00Z">
              <w:rPr/>
            </w:rPrChange>
          </w:rPr>
          <w:delText xml:space="preserve">Barták, R., Čepek, O., &amp; Hejna, M. (2007). </w:delText>
        </w:r>
        <w:r w:rsidRPr="00CA6D5E" w:rsidDel="00FD19DB">
          <w:rPr>
            <w:i/>
            <w:highlight w:val="yellow"/>
            <w:rPrChange w:id="2438" w:author="Windows 用户" w:date="2021-11-18T21:35:00Z">
              <w:rPr>
                <w:i/>
              </w:rPr>
            </w:rPrChange>
          </w:rPr>
          <w:delText>Temporal reasoning in nested temporal networks with alternatives.</w:delText>
        </w:r>
        <w:r w:rsidRPr="00CA6D5E" w:rsidDel="00FD19DB">
          <w:rPr>
            <w:highlight w:val="yellow"/>
            <w:rPrChange w:id="2439" w:author="Windows 用户" w:date="2021-11-18T21:35:00Z">
              <w:rPr/>
            </w:rPrChange>
          </w:rPr>
          <w:delText xml:space="preserve"> Paper presented at the International Workshop on Constraint Solving and Constraint Logic Programming.</w:delText>
        </w:r>
      </w:del>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0F203BF7" w:rsidR="007D716A" w:rsidRDefault="007D716A" w:rsidP="001F1E24">
      <w:pPr>
        <w:pStyle w:val="EndNoteBibliography"/>
        <w:ind w:left="400" w:hanging="400"/>
        <w:rPr>
          <w:ins w:id="2440" w:author="Windows 用户" w:date="2021-12-31T15:09:00Z"/>
        </w:rPr>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62A929CD" w14:textId="0B780B3C" w:rsidR="00524DEA" w:rsidRPr="00406416" w:rsidRDefault="00524DEA">
      <w:pPr>
        <w:pStyle w:val="EndNoteBibliography"/>
        <w:ind w:left="400" w:hanging="400"/>
        <w:rPr>
          <w:color w:val="0070C0"/>
          <w:rPrChange w:id="2441" w:author="Windows 用户" w:date="2021-12-31T15:09:00Z">
            <w:rPr/>
          </w:rPrChange>
        </w:rPr>
      </w:pPr>
      <w:ins w:id="2442" w:author="Windows 用户" w:date="2021-12-31T15:09:00Z">
        <w:r w:rsidRPr="00406416">
          <w:rPr>
            <w:color w:val="0070C0"/>
            <w:rPrChange w:id="2443" w:author="Windows 用户" w:date="2021-12-31T15:09:00Z">
              <w:rPr/>
            </w:rPrChange>
          </w:rPr>
          <w:t xml:space="preserve">Birjandi, A., Mousavi, S. M., Hajirezaie, M., &amp; Vahdani, B. (2019). Optimizing and solving project scheduling problem for flexible networks with multiple routes in production environments. </w:t>
        </w:r>
        <w:r w:rsidRPr="00406416">
          <w:rPr>
            <w:i/>
            <w:color w:val="0070C0"/>
            <w:rPrChange w:id="2444" w:author="Windows 用户" w:date="2021-12-31T15:09:00Z">
              <w:rPr>
                <w:i/>
              </w:rPr>
            </w:rPrChange>
          </w:rPr>
          <w:t>Journal of Quality Engineering and Production Optimization, 4</w:t>
        </w:r>
        <w:r w:rsidRPr="00406416">
          <w:rPr>
            <w:color w:val="0070C0"/>
            <w:rPrChange w:id="2445" w:author="Windows 用户" w:date="2021-12-31T15:09:00Z">
              <w:rPr/>
            </w:rPrChange>
          </w:rPr>
          <w:t>(1), 175-196.</w:t>
        </w:r>
      </w:ins>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lastRenderedPageBreak/>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rPr>
          <w:ins w:id="2446" w:author="Windows 用户" w:date="2021-12-27T14:22:00Z"/>
        </w:rPr>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rPr>
          <w:ins w:id="2447" w:author="Windows 用户" w:date="2021-12-27T14:22:00Z"/>
        </w:rPr>
      </w:pPr>
      <w:bookmarkStart w:id="2448" w:name="OLE_LINK56"/>
      <w:ins w:id="2449" w:author="Windows 用户" w:date="2021-12-27T14:22:00Z">
        <w:r w:rsidRPr="00090DCA">
          <w:rPr>
            <w:color w:val="0070C0"/>
          </w:rPr>
          <w:t>Jaskowski, P., &amp; Biruk, S.</w:t>
        </w:r>
        <w:bookmarkEnd w:id="2448"/>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ins>
    </w:p>
    <w:p w14:paraId="4B4F8A34" w14:textId="1E1E2875" w:rsidR="00C463BB" w:rsidRDefault="00C463BB" w:rsidP="001F1E24">
      <w:pPr>
        <w:pStyle w:val="EndNoteBibliography"/>
        <w:ind w:left="400" w:hanging="400"/>
        <w:rPr>
          <w:ins w:id="2450" w:author="Windows 用户" w:date="2021-12-28T11:03:00Z"/>
          <w:color w:val="0070C0"/>
        </w:rPr>
      </w:pPr>
      <w:ins w:id="2451" w:author="Windows 用户" w:date="2021-12-27T14:22:00Z">
        <w:r w:rsidRPr="0009126E">
          <w:rPr>
            <w:color w:val="0070C0"/>
            <w:rPrChange w:id="2452" w:author="Windows 用户" w:date="2021-12-27T14:24:00Z">
              <w:rPr/>
            </w:rPrChange>
          </w:rPr>
          <w:t xml:space="preserve">Karaa, F. A., &amp; Nasr, A. Y. (1986). Resource management in construction. </w:t>
        </w:r>
        <w:r w:rsidRPr="0009126E">
          <w:rPr>
            <w:i/>
            <w:color w:val="0070C0"/>
            <w:rPrChange w:id="2453" w:author="Windows 用户" w:date="2021-12-27T14:24:00Z">
              <w:rPr>
                <w:i/>
              </w:rPr>
            </w:rPrChange>
          </w:rPr>
          <w:t>Journal of construction engineering and management, 112</w:t>
        </w:r>
        <w:r w:rsidRPr="0009126E">
          <w:rPr>
            <w:color w:val="0070C0"/>
            <w:rPrChange w:id="2454" w:author="Windows 用户" w:date="2021-12-27T14:24:00Z">
              <w:rPr/>
            </w:rPrChange>
          </w:rPr>
          <w:t>(3), 346-357.</w:t>
        </w:r>
      </w:ins>
    </w:p>
    <w:p w14:paraId="0602DA89" w14:textId="1B55117D" w:rsidR="00213DC7" w:rsidRPr="00213DC7" w:rsidRDefault="00213DC7" w:rsidP="001F1E24">
      <w:pPr>
        <w:pStyle w:val="EndNoteBibliography"/>
        <w:ind w:left="400" w:hanging="400"/>
        <w:rPr>
          <w:color w:val="0070C0"/>
          <w:rPrChange w:id="2455" w:author="Windows 用户" w:date="2021-12-28T11:03:00Z">
            <w:rPr/>
          </w:rPrChange>
        </w:rPr>
      </w:pPr>
      <w:ins w:id="2456" w:author="Windows 用户" w:date="2021-12-28T11:03:00Z">
        <w:r w:rsidRPr="00213DC7">
          <w:rPr>
            <w:color w:val="0070C0"/>
            <w:rPrChange w:id="2457" w:author="Windows 用户" w:date="2021-12-28T11:03:00Z">
              <w:rPr/>
            </w:rPrChange>
          </w:rPr>
          <w:t xml:space="preserve">Kazemi, S., &amp; Davari-Ardakani, H. (2020). Integrated resource leveling and material procurement with variable execution intensities. </w:t>
        </w:r>
        <w:r w:rsidRPr="00213DC7">
          <w:rPr>
            <w:i/>
            <w:color w:val="0070C0"/>
            <w:rPrChange w:id="2458" w:author="Windows 用户" w:date="2021-12-28T11:03:00Z">
              <w:rPr>
                <w:i/>
              </w:rPr>
            </w:rPrChange>
          </w:rPr>
          <w:t>Computers &amp; Industrial Engineering, 148</w:t>
        </w:r>
        <w:r w:rsidRPr="00213DC7">
          <w:rPr>
            <w:color w:val="0070C0"/>
            <w:rPrChange w:id="2459" w:author="Windows 用户" w:date="2021-12-28T11:03:00Z">
              <w:rPr/>
            </w:rPrChange>
          </w:rPr>
          <w:t>, 106673.</w:t>
        </w:r>
      </w:ins>
    </w:p>
    <w:p w14:paraId="511C005F" w14:textId="47B78D24" w:rsidR="007D716A" w:rsidRDefault="007D716A" w:rsidP="001F1E24">
      <w:pPr>
        <w:pStyle w:val="EndNoteBibliography"/>
        <w:ind w:left="400" w:hanging="400"/>
        <w:rPr>
          <w:ins w:id="2460" w:author="Windows 用户" w:date="2021-12-27T19:13:00Z"/>
        </w:rPr>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67AE7764" w14:textId="4B2E012E" w:rsidR="009714FF" w:rsidRPr="009714FF" w:rsidDel="0036676B" w:rsidRDefault="009714FF" w:rsidP="009977F0">
      <w:pPr>
        <w:pStyle w:val="EndNoteBibliography"/>
        <w:ind w:left="400" w:hanging="400"/>
        <w:rPr>
          <w:del w:id="2461" w:author="Windows 用户" w:date="2021-12-31T14:56:00Z"/>
          <w:color w:val="0070C0"/>
          <w:rPrChange w:id="2462" w:author="Windows 用户" w:date="2021-12-27T19:13:00Z">
            <w:rPr>
              <w:del w:id="2463" w:author="Windows 用户" w:date="2021-12-31T14:56:00Z"/>
            </w:rPr>
          </w:rPrChange>
        </w:rPr>
      </w:pP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rPr>
          <w:ins w:id="2464" w:author="Windows 用户" w:date="2021-12-27T14:24:00Z"/>
        </w:rPr>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30999551" w14:textId="6722A97C" w:rsidR="0009126E" w:rsidRPr="0009126E" w:rsidRDefault="0009126E">
      <w:pPr>
        <w:pStyle w:val="EndNoteBibliography"/>
        <w:ind w:left="400" w:hanging="400"/>
        <w:rPr>
          <w:color w:val="0070C0"/>
          <w:rPrChange w:id="2465" w:author="Windows 用户" w:date="2021-12-27T14:24:00Z">
            <w:rPr/>
          </w:rPrChange>
        </w:rPr>
      </w:pPr>
      <w:ins w:id="2466" w:author="Windows 用户" w:date="2021-12-27T14:24:00Z">
        <w:r w:rsidRPr="0009126E">
          <w:rPr>
            <w:color w:val="0070C0"/>
            <w:rPrChange w:id="2467" w:author="Windows 用户" w:date="2021-12-27T14:24:00Z">
              <w:rPr/>
            </w:rPrChange>
          </w:rPr>
          <w:t xml:space="preserve">Kosztyán, Z. T., &amp; Szalkai, I. (2020). Multimode resource-constrained project scheduling in flexible projects. </w:t>
        </w:r>
        <w:r w:rsidRPr="0009126E">
          <w:rPr>
            <w:i/>
            <w:color w:val="0070C0"/>
            <w:rPrChange w:id="2468" w:author="Windows 用户" w:date="2021-12-27T14:24:00Z">
              <w:rPr>
                <w:i/>
              </w:rPr>
            </w:rPrChange>
          </w:rPr>
          <w:t>Journal of Global Optimization, 76</w:t>
        </w:r>
        <w:r w:rsidRPr="0009126E">
          <w:rPr>
            <w:color w:val="0070C0"/>
            <w:rPrChange w:id="2469" w:author="Windows 用户" w:date="2021-12-27T14:24:00Z">
              <w:rPr/>
            </w:rPrChange>
          </w:rPr>
          <w:t>(1), 211-241.</w:t>
        </w:r>
      </w:ins>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rPr>
          <w:ins w:id="2470" w:author="Windows 用户" w:date="2021-12-27T14:26:00Z"/>
        </w:rPr>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9F0DFA" w:rsidRDefault="009F0DFA" w:rsidP="001F1E24">
      <w:pPr>
        <w:pStyle w:val="EndNoteBibliography"/>
        <w:ind w:left="400" w:hanging="400"/>
        <w:rPr>
          <w:color w:val="0070C0"/>
          <w:rPrChange w:id="2471" w:author="Windows 用户" w:date="2021-12-27T14:26:00Z">
            <w:rPr/>
          </w:rPrChange>
        </w:rPr>
      </w:pPr>
      <w:ins w:id="2472" w:author="Windows 用户" w:date="2021-12-27T14:26:00Z">
        <w:r w:rsidRPr="009F0DFA">
          <w:rPr>
            <w:color w:val="0070C0"/>
            <w:rPrChange w:id="2473" w:author="Windows 用户" w:date="2021-12-27T14:26:00Z">
              <w:rPr/>
            </w:rPrChange>
          </w:rPr>
          <w:t xml:space="preserve">Li, H., &amp; Dong, X. (2018). Multi-mode resource leveling in projects with mode-dependent generalized precedence relations. </w:t>
        </w:r>
        <w:r w:rsidRPr="009F0DFA">
          <w:rPr>
            <w:i/>
            <w:color w:val="0070C0"/>
            <w:rPrChange w:id="2474" w:author="Windows 用户" w:date="2021-12-27T14:26:00Z">
              <w:rPr>
                <w:i/>
              </w:rPr>
            </w:rPrChange>
          </w:rPr>
          <w:t>Expert Systems with Applications, 97</w:t>
        </w:r>
        <w:r w:rsidRPr="009F0DFA">
          <w:rPr>
            <w:color w:val="0070C0"/>
            <w:rPrChange w:id="2475" w:author="Windows 用户" w:date="2021-12-27T14:26:00Z">
              <w:rPr/>
            </w:rPrChange>
          </w:rPr>
          <w:t>, 193-204.</w:t>
        </w:r>
      </w:ins>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rPr>
          <w:ins w:id="2476" w:author="Windows 用户" w:date="2021-12-31T15:18:00Z"/>
        </w:rPr>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3EB47467" w:rsidR="007D716A" w:rsidRPr="00AE0EBE" w:rsidRDefault="007D716A" w:rsidP="001F1E24">
      <w:pPr>
        <w:pStyle w:val="EndNoteBibliography"/>
        <w:ind w:left="400" w:hanging="400"/>
      </w:pPr>
      <w:del w:id="2477" w:author="Windows 用户" w:date="2021-11-21T10:24:00Z">
        <w:r w:rsidRPr="00AE0EBE" w:rsidDel="00C97A38">
          <w:delText xml:space="preserve"> </w:delText>
        </w:r>
      </w:del>
      <w:ins w:id="2478" w:author="Windows 用户" w:date="2021-11-21T10:24:00Z">
        <w:r w:rsidR="00C97A38" w:rsidRPr="00C97A38">
          <w:t xml:space="preserve">Mavrotas, G. (2009). Effective implementation of the ε-constraint method in multi-objective mathematical programming problems. </w:t>
        </w:r>
        <w:r w:rsidR="00C97A38" w:rsidRPr="00C97A38">
          <w:rPr>
            <w:i/>
            <w:rPrChange w:id="2479" w:author="Windows 用户" w:date="2021-11-21T10:24:00Z">
              <w:rPr/>
            </w:rPrChange>
          </w:rPr>
          <w:t>Applied mathematics and computation</w:t>
        </w:r>
        <w:r w:rsidR="00C97A38" w:rsidRPr="00C97A38">
          <w:t>, 213(2), 455-465.</w:t>
        </w:r>
      </w:ins>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w:t>
      </w:r>
      <w:r w:rsidRPr="00AE0EBE">
        <w:lastRenderedPageBreak/>
        <w:t xml:space="preserve">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rPr>
          <w:ins w:id="2480" w:author="Windows 用户" w:date="2022-01-11T10:21:00Z"/>
        </w:rPr>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BE1952" w:rsidRDefault="00BE1952" w:rsidP="004E0903">
      <w:pPr>
        <w:pStyle w:val="EndNoteBibliography"/>
        <w:ind w:left="400" w:hanging="400"/>
        <w:rPr>
          <w:color w:val="0070C0"/>
          <w:rPrChange w:id="2481" w:author="Windows 用户" w:date="2022-01-11T10:21:00Z">
            <w:rPr/>
          </w:rPrChange>
        </w:rPr>
      </w:pPr>
      <w:ins w:id="2482" w:author="Windows 用户" w:date="2022-01-11T10:21:00Z">
        <w:r w:rsidRPr="00BE1952">
          <w:rPr>
            <w:color w:val="0070C0"/>
            <w:rPrChange w:id="2483" w:author="Windows 用户" w:date="2022-01-11T10:21:00Z">
              <w:rPr/>
            </w:rPrChange>
          </w:rPr>
          <w:t xml:space="preserve">Servranckx, T., Coelho, J., &amp; Vanhoucke, M. (2021). Various extensions in resource-constrained project scheduling with alternative subgraphs. </w:t>
        </w:r>
        <w:r w:rsidRPr="00BE1952">
          <w:rPr>
            <w:i/>
            <w:color w:val="0070C0"/>
            <w:rPrChange w:id="2484" w:author="Windows 用户" w:date="2022-01-11T10:21:00Z">
              <w:rPr>
                <w:i/>
              </w:rPr>
            </w:rPrChange>
          </w:rPr>
          <w:t>International Journal of Production Research</w:t>
        </w:r>
        <w:r w:rsidRPr="00BE1952">
          <w:rPr>
            <w:color w:val="0070C0"/>
            <w:rPrChange w:id="2485" w:author="Windows 用户" w:date="2022-01-11T10:21:00Z">
              <w:rPr/>
            </w:rPrChange>
          </w:rPr>
          <w:t>, 1-20.</w:t>
        </w:r>
      </w:ins>
    </w:p>
    <w:p w14:paraId="610554A9" w14:textId="6561874B" w:rsidR="007D716A" w:rsidRDefault="007D716A" w:rsidP="001F1E24">
      <w:pPr>
        <w:pStyle w:val="EndNoteBibliography"/>
        <w:ind w:left="400" w:hanging="400"/>
        <w:rPr>
          <w:ins w:id="2486" w:author="Windows 用户" w:date="2021-12-31T15:22:00Z"/>
        </w:rPr>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rPr>
          <w:ins w:id="2487" w:author="Windows 用户" w:date="2021-12-31T15:22:00Z"/>
        </w:rPr>
      </w:pPr>
      <w:ins w:id="2488" w:author="Windows 用户" w:date="2021-12-31T15:22:00Z">
        <w:r w:rsidRPr="00E41D7E">
          <w:rPr>
            <w:color w:val="0070C0"/>
            <w:rPrChange w:id="2489" w:author="Windows 用户" w:date="2021-12-31T15:22:00Z">
              <w:rPr/>
            </w:rPrChange>
          </w:rPr>
          <w:t xml:space="preserve">Son, J., &amp; Mattila, K. G. (2004). Binary resource leveling model: Activity splitting allowed. </w:t>
        </w:r>
        <w:r w:rsidRPr="00E41D7E">
          <w:rPr>
            <w:i/>
            <w:color w:val="0070C0"/>
            <w:rPrChange w:id="2490" w:author="Windows 用户" w:date="2021-12-31T15:22:00Z">
              <w:rPr>
                <w:i/>
              </w:rPr>
            </w:rPrChange>
          </w:rPr>
          <w:t>Journal of construction engineering and management, 130</w:t>
        </w:r>
        <w:r w:rsidRPr="00E41D7E">
          <w:rPr>
            <w:color w:val="0070C0"/>
            <w:rPrChange w:id="2491" w:author="Windows 用户" w:date="2021-12-31T15:22:00Z">
              <w:rPr/>
            </w:rPrChange>
          </w:rPr>
          <w:t>(6), 887-894.</w:t>
        </w:r>
      </w:ins>
    </w:p>
    <w:p w14:paraId="699035A4" w14:textId="24D08E94" w:rsidR="00E97A04" w:rsidRPr="00AE0EBE" w:rsidDel="00E97A04" w:rsidRDefault="00E97A04" w:rsidP="001F1E24">
      <w:pPr>
        <w:pStyle w:val="EndNoteBibliography"/>
        <w:ind w:left="400" w:hanging="400"/>
        <w:rPr>
          <w:del w:id="2492" w:author="Windows 用户" w:date="2021-12-31T15:22:00Z"/>
        </w:rPr>
      </w:pP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rPr>
          <w:ins w:id="2493" w:author="Windows 用户" w:date="2021-12-27T14:25:00Z"/>
        </w:rPr>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1C405A" w:rsidRDefault="001C405A">
      <w:pPr>
        <w:pStyle w:val="EndNoteBibliography"/>
        <w:ind w:left="400" w:hanging="400"/>
        <w:rPr>
          <w:color w:val="0070C0"/>
          <w:rPrChange w:id="2494" w:author="Windows 用户" w:date="2021-12-27T14:25:00Z">
            <w:rPr/>
          </w:rPrChange>
        </w:rPr>
      </w:pPr>
      <w:ins w:id="2495" w:author="Windows 用户" w:date="2021-12-27T14:25:00Z">
        <w:r w:rsidRPr="001C405A">
          <w:rPr>
            <w:color w:val="0070C0"/>
            <w:rPrChange w:id="2496" w:author="Windows 用户" w:date="2021-12-27T14:25:00Z">
              <w:rPr/>
            </w:rPrChange>
          </w:rPr>
          <w:t xml:space="preserve">Tao, S., Wu, C., Sheng, Z., &amp; Wang, X. (2018). Stochastic project scheduling with hierarchical alternatives. </w:t>
        </w:r>
        <w:r w:rsidRPr="001C405A">
          <w:rPr>
            <w:i/>
            <w:color w:val="0070C0"/>
            <w:rPrChange w:id="2497" w:author="Windows 用户" w:date="2021-12-27T14:25:00Z">
              <w:rPr>
                <w:i/>
              </w:rPr>
            </w:rPrChange>
          </w:rPr>
          <w:t>Applied Mathematical Modelling, 58</w:t>
        </w:r>
        <w:r w:rsidRPr="001C405A">
          <w:rPr>
            <w:color w:val="0070C0"/>
            <w:rPrChange w:id="2498" w:author="Windows 用户" w:date="2021-12-27T14:25:00Z">
              <w:rPr/>
            </w:rPrChange>
          </w:rPr>
          <w:t>, 181-202.</w:t>
        </w:r>
      </w:ins>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rPr>
          <w:ins w:id="2499" w:author="Windows 用户" w:date="2021-12-06T15:03:00Z"/>
        </w:rPr>
      </w:pPr>
    </w:p>
    <w:p w14:paraId="320470DF" w14:textId="493F760A" w:rsidR="006D3BBE" w:rsidDel="00A90CB6" w:rsidRDefault="003E5E86" w:rsidP="00BE1952">
      <w:pPr>
        <w:pStyle w:val="EndNoteBibliography"/>
        <w:ind w:left="400" w:hanging="400"/>
        <w:rPr>
          <w:del w:id="2500" w:author="Windows 用户" w:date="2021-12-06T15:03:00Z"/>
        </w:rPr>
      </w:pPr>
      <w:del w:id="2501" w:author="Windows 用户" w:date="2021-12-06T15:03:00Z">
        <w:r w:rsidDel="00A90CB6">
          <w:fldChar w:fldCharType="begin"/>
        </w:r>
        <w:r w:rsidDel="00A90CB6">
          <w:delInstrText xml:space="preserve"> ADDIN EN.CITE &lt;EndNote&gt;&lt;Cite&gt;&lt;Author&gt;Barták&lt;/Author&gt;&lt;Year&gt;2008&lt;/Year&gt;&lt;RecNum&gt;114&lt;/RecNum&gt;&lt;DisplayText&gt;(Barták et al., 2008)&lt;/DisplayText&gt;&lt;record&gt;&lt;rec-number&gt;114&lt;/rec-number&gt;&lt;foreign-keys&gt;&lt;key app="EN" db-id="xffv0rxrjsrdz5ew9dbxfdvfpf5ept2v0pxz" timestamp="1638774083"&gt;114&lt;/key&gt;&lt;/foreign-keys&gt;&lt;ref-type name="Conference Proceedings"&gt;10&lt;/ref-type&gt;&lt;contributors&gt;&lt;authors&gt;&lt;author&gt;Barták, Roman&lt;/author&gt;&lt;author&gt;Čepek, Ondřej&lt;/author&gt;&lt;author&gt;Hejna, Martin&lt;/author&gt;&lt;/authors&gt;&lt;tertiary-authors&gt;&lt;author&gt;Fages, François&lt;/author&gt;&lt;author&gt;Rossi, Francesca&lt;/author&gt;&lt;author&gt;Soliman, Sylvain&lt;/author&gt;&lt;/tertiary-authors&gt;&lt;/contributors&gt;&lt;titles&gt;&lt;title&gt;Temporal Reasoning in Nested Temporal Networks with Alternatives&lt;/title&gt;&lt;tertiary-title&gt;Recent Advances in Constraints&lt;/tertiary-title&gt;&lt;/titles&gt;&lt;pages&gt;17-31&lt;/pages&gt;&lt;dates&gt;&lt;year&gt;2008&lt;/year&gt;&lt;/dates&gt;&lt;pub-location&gt;Berlin, Heidelberg&lt;/pub-location&gt;&lt;publisher&gt;Springer Berlin Heidelberg&lt;/publisher&gt;&lt;isbn&gt;978-3-540-89812-2&lt;/isbn&gt;&lt;label&gt;10.1007/978-3-540-89812-2_2&lt;/label&gt;&lt;urls&gt;&lt;/urls&gt;&lt;/record&gt;&lt;/Cite&gt;&lt;/EndNote&gt;</w:delInstrText>
        </w:r>
        <w:r w:rsidDel="00A90CB6">
          <w:fldChar w:fldCharType="separate"/>
        </w:r>
        <w:r w:rsidDel="00A90CB6">
          <w:delText>(Barták et al., 2008)</w:delText>
        </w:r>
        <w:r w:rsidDel="00A90CB6">
          <w:fldChar w:fldCharType="end"/>
        </w:r>
      </w:del>
    </w:p>
    <w:p w14:paraId="0D8CDE0A" w14:textId="77777777" w:rsidR="00BE1952" w:rsidRPr="00BE1952" w:rsidRDefault="006D3BBE" w:rsidP="00BE1952">
      <w:pPr>
        <w:pStyle w:val="EndNoteBibliography"/>
        <w:ind w:left="400" w:hanging="400"/>
      </w:pPr>
      <w:r>
        <w:fldChar w:fldCharType="begin"/>
      </w:r>
      <w:r>
        <w:instrText xml:space="preserve"> ADDIN EN.REFLIST </w:instrText>
      </w:r>
      <w:r>
        <w:fldChar w:fldCharType="separate"/>
      </w:r>
      <w:r w:rsidR="00BE1952" w:rsidRPr="00BE1952">
        <w:t xml:space="preserve">Alsayegh, H., &amp; Hariga, M. (2012). Hybrid meta-heuristic methods for the multi-resource leveling problem with activity splitting. </w:t>
      </w:r>
      <w:r w:rsidR="00BE1952" w:rsidRPr="00BE1952">
        <w:rPr>
          <w:i/>
        </w:rPr>
        <w:t>Automation in Construction, 27</w:t>
      </w:r>
      <w:r w:rsidR="00BE1952" w:rsidRPr="00BE1952">
        <w:t>, 89-98.</w:t>
      </w:r>
    </w:p>
    <w:p w14:paraId="2BC167A7" w14:textId="77777777" w:rsidR="00BE1952" w:rsidRPr="00BE1952" w:rsidRDefault="00BE1952" w:rsidP="00BE1952">
      <w:pPr>
        <w:pStyle w:val="EndNoteBibliography"/>
        <w:ind w:left="400" w:hanging="400"/>
      </w:pPr>
      <w:r w:rsidRPr="00BE1952">
        <w:t xml:space="preserve">Birjandi, A., Mousavi, S. M., Hajirezaie, M., &amp; Vahdani, B. (2019). Optimizing and solving project scheduling problem for flexible networks with multiple routes in production environments. </w:t>
      </w:r>
      <w:r w:rsidRPr="00BE1952">
        <w:rPr>
          <w:i/>
        </w:rPr>
        <w:t>Journal of Quality Engineering and Production Optimization, 4</w:t>
      </w:r>
      <w:r w:rsidRPr="00BE1952">
        <w:t>(1), 175-196.</w:t>
      </w:r>
    </w:p>
    <w:p w14:paraId="4442F1CA" w14:textId="77777777" w:rsidR="00BE1952" w:rsidRPr="00BE1952" w:rsidRDefault="00BE1952" w:rsidP="00BE1952">
      <w:pPr>
        <w:pStyle w:val="EndNoteBibliography"/>
        <w:ind w:left="400" w:hanging="400"/>
      </w:pPr>
      <w:r w:rsidRPr="00BE1952">
        <w:t xml:space="preserve">Hariga, M., &amp; El-Sayegh, S. M. (2011). Cost optimization model for the multiresource leveling problem with allowed activity splitting. </w:t>
      </w:r>
      <w:r w:rsidRPr="00BE1952">
        <w:rPr>
          <w:i/>
        </w:rPr>
        <w:t>Journal of construction engineering and management, 137</w:t>
      </w:r>
      <w:r w:rsidRPr="00BE1952">
        <w:t>(1), 56-64.</w:t>
      </w:r>
    </w:p>
    <w:p w14:paraId="6F0C86DF" w14:textId="77777777" w:rsidR="00BE1952" w:rsidRPr="00BE1952" w:rsidRDefault="00BE1952" w:rsidP="00BE1952">
      <w:pPr>
        <w:pStyle w:val="EndNoteBibliography"/>
        <w:ind w:left="400" w:hanging="400"/>
      </w:pPr>
      <w:r w:rsidRPr="00BE1952">
        <w:t xml:space="preserve">Karaa, F. A., &amp; Nasr, A. Y. (1986). Resource management in construction. </w:t>
      </w:r>
      <w:r w:rsidRPr="00BE1952">
        <w:rPr>
          <w:i/>
        </w:rPr>
        <w:t>Journal of construction engineering and management, 112</w:t>
      </w:r>
      <w:r w:rsidRPr="00BE1952">
        <w:t>(3), 346-357.</w:t>
      </w:r>
    </w:p>
    <w:p w14:paraId="464F9EE8" w14:textId="77777777" w:rsidR="00BE1952" w:rsidRPr="00BE1952" w:rsidRDefault="00BE1952" w:rsidP="00BE1952">
      <w:pPr>
        <w:pStyle w:val="EndNoteBibliography"/>
        <w:ind w:left="400" w:hanging="400"/>
      </w:pPr>
      <w:r w:rsidRPr="00BE1952">
        <w:t xml:space="preserve">Kazemi, S., &amp; Davari-Ardakani, H. (2020). Integrated resource leveling and material procurement with variable execution intensities. </w:t>
      </w:r>
      <w:r w:rsidRPr="00BE1952">
        <w:rPr>
          <w:i/>
        </w:rPr>
        <w:t>Computers &amp; Industrial Engineering, 148</w:t>
      </w:r>
      <w:r w:rsidRPr="00BE1952">
        <w:t>, 106673.</w:t>
      </w:r>
    </w:p>
    <w:p w14:paraId="7C323DC4" w14:textId="77777777" w:rsidR="00BE1952" w:rsidRPr="00BE1952" w:rsidRDefault="00BE1952" w:rsidP="00BE1952">
      <w:pPr>
        <w:pStyle w:val="EndNoteBibliography"/>
        <w:ind w:left="400" w:hanging="400"/>
      </w:pPr>
      <w:r w:rsidRPr="00BE1952">
        <w:t xml:space="preserve">Li, H., &amp; Dong, X. (2018). Multi-mode resource leveling in projects with mode-dependent generalized precedence relations. </w:t>
      </w:r>
      <w:r w:rsidRPr="00BE1952">
        <w:rPr>
          <w:i/>
        </w:rPr>
        <w:t>Expert Systems with Applications, 97</w:t>
      </w:r>
      <w:r w:rsidRPr="00BE1952">
        <w:t>, 193-204.</w:t>
      </w:r>
    </w:p>
    <w:p w14:paraId="4E2368BB" w14:textId="77777777" w:rsidR="00BE1952" w:rsidRPr="00BE1952" w:rsidRDefault="00BE1952" w:rsidP="00BE1952">
      <w:pPr>
        <w:pStyle w:val="EndNoteBibliography"/>
        <w:ind w:left="400" w:hanging="400"/>
      </w:pPr>
      <w:r w:rsidRPr="00BE1952">
        <w:t xml:space="preserve">Servranckx, T., Coelho, J., &amp; Vanhoucke, M. (2021). Various extensions in resource-constrained project scheduling with alternative subgraphs. </w:t>
      </w:r>
      <w:r w:rsidRPr="00BE1952">
        <w:rPr>
          <w:i/>
        </w:rPr>
        <w:t>International Journal of Production Research</w:t>
      </w:r>
      <w:r w:rsidRPr="00BE1952">
        <w:t>, 1-20.</w:t>
      </w:r>
    </w:p>
    <w:p w14:paraId="1F7E6AEF" w14:textId="77777777" w:rsidR="00BE1952" w:rsidRPr="00BE1952" w:rsidRDefault="00BE1952" w:rsidP="00BE1952">
      <w:pPr>
        <w:pStyle w:val="EndNoteBibliography"/>
        <w:ind w:left="400" w:hanging="400"/>
      </w:pPr>
      <w:r w:rsidRPr="00BE1952">
        <w:t xml:space="preserve">Son, J., &amp; Mattila, K. G. (2004). Binary resource leveling model: Activity splitting allowed. </w:t>
      </w:r>
      <w:r w:rsidRPr="00BE1952">
        <w:rPr>
          <w:i/>
        </w:rPr>
        <w:t>Journal of construction engineering and management, 130</w:t>
      </w:r>
      <w:r w:rsidRPr="00BE1952">
        <w:t>(6), 887-894.</w:t>
      </w:r>
    </w:p>
    <w:p w14:paraId="65076541" w14:textId="3F75A66D" w:rsidR="004C25C3" w:rsidRDefault="006D3BBE" w:rsidP="006D0A53">
      <w:pPr>
        <w:pStyle w:val="EndNoteBibliography"/>
        <w:ind w:left="400" w:hanging="400"/>
      </w:pPr>
      <w:r>
        <w:fldChar w:fldCharType="end"/>
      </w:r>
    </w:p>
    <w:sectPr w:rsidR="004C25C3" w:rsidSect="00746CF2">
      <w:footerReference w:type="default" r:id="rId19"/>
      <w:pgSz w:w="11906" w:h="16838"/>
      <w:pgMar w:top="1418" w:right="1701" w:bottom="1418" w:left="1701"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61" w:author="Windows 用户" w:date="2021-11-17T15:55:00Z" w:initials="W用">
    <w:p w14:paraId="5A22662A" w14:textId="77777777" w:rsidR="004E0903" w:rsidRDefault="004E0903">
      <w:pPr>
        <w:pStyle w:val="af1"/>
        <w:ind w:firstLine="320"/>
      </w:pPr>
      <w:r>
        <w:rPr>
          <w:rStyle w:val="af0"/>
        </w:rPr>
        <w:annotationRef/>
      </w:r>
      <w:r>
        <w:rPr>
          <w:rFonts w:hint="eastAsia"/>
        </w:rPr>
        <w:t>缩减成一段，简单讨论</w:t>
      </w:r>
    </w:p>
  </w:comment>
  <w:comment w:id="934" w:author="Windows 用户" w:date="2021-11-22T15:01:00Z" w:initials="W用">
    <w:p w14:paraId="0D8D134F" w14:textId="19A4130E" w:rsidR="004E0903" w:rsidRDefault="004E0903">
      <w:pPr>
        <w:pStyle w:val="af1"/>
        <w:ind w:firstLine="320"/>
      </w:pPr>
      <w:r>
        <w:rPr>
          <w:rStyle w:val="af0"/>
        </w:rPr>
        <w:annotationRef/>
      </w:r>
      <w:r>
        <w:rPr>
          <w:rFonts w:cs="Times New Roman"/>
          <w:sz w:val="20"/>
          <w:szCs w:val="22"/>
        </w:rPr>
        <w:t>(</w:t>
      </w:r>
      <w:r>
        <w:rPr>
          <w:rFonts w:cs="Times New Roman" w:hint="eastAsia"/>
          <w:sz w:val="20"/>
          <w:szCs w:val="22"/>
        </w:rPr>
        <w:t>相同求解时间下的可行解偏差</w:t>
      </w:r>
      <w:r>
        <w:rPr>
          <w:rFonts w:cs="Times New Roman" w:hint="eastAsia"/>
          <w:sz w:val="20"/>
          <w:szCs w:val="22"/>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22662A" w15:done="0"/>
  <w15:commentEx w15:paraId="0D8D134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F97F6F" w14:textId="77777777" w:rsidR="008C5715" w:rsidRDefault="008C5715">
      <w:pPr>
        <w:spacing w:line="240" w:lineRule="auto"/>
        <w:ind w:firstLine="420"/>
      </w:pPr>
      <w:r>
        <w:separator/>
      </w:r>
    </w:p>
  </w:endnote>
  <w:endnote w:type="continuationSeparator" w:id="0">
    <w:p w14:paraId="70CA298E" w14:textId="77777777" w:rsidR="008C5715" w:rsidRDefault="008C5715">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t1-gul-regular">
    <w:altName w:val="Times New Roman"/>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20677E17" w:rsidR="004E0903" w:rsidRDefault="004E0903" w:rsidP="001F1E24">
        <w:pPr>
          <w:pStyle w:val="ab"/>
        </w:pPr>
        <w:r>
          <w:fldChar w:fldCharType="begin"/>
        </w:r>
        <w:r>
          <w:instrText>PAGE   \* MERGEFORMAT</w:instrText>
        </w:r>
        <w:r>
          <w:fldChar w:fldCharType="separate"/>
        </w:r>
        <w:r w:rsidR="00764AA1" w:rsidRPr="00764AA1">
          <w:rPr>
            <w:noProof/>
            <w:lang w:val="zh-CN"/>
          </w:rPr>
          <w:t>2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F321C0" w14:textId="77777777" w:rsidR="008C5715" w:rsidRDefault="008C5715">
      <w:pPr>
        <w:spacing w:line="240" w:lineRule="auto"/>
        <w:ind w:firstLine="420"/>
      </w:pPr>
      <w:r>
        <w:separator/>
      </w:r>
    </w:p>
  </w:footnote>
  <w:footnote w:type="continuationSeparator" w:id="0">
    <w:p w14:paraId="4125B914" w14:textId="77777777" w:rsidR="008C5715" w:rsidRDefault="008C5715">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4"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5"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6"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8"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0"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2"/>
  </w:num>
  <w:num w:numId="2">
    <w:abstractNumId w:val="5"/>
  </w:num>
  <w:num w:numId="3">
    <w:abstractNumId w:val="3"/>
  </w:num>
  <w:num w:numId="4">
    <w:abstractNumId w:val="10"/>
  </w:num>
  <w:num w:numId="5">
    <w:abstractNumId w:val="4"/>
  </w:num>
  <w:num w:numId="6">
    <w:abstractNumId w:val="0"/>
  </w:num>
  <w:num w:numId="7">
    <w:abstractNumId w:val="7"/>
  </w:num>
  <w:num w:numId="8">
    <w:abstractNumId w:val="9"/>
  </w:num>
  <w:num w:numId="9">
    <w:abstractNumId w:val="1"/>
  </w:num>
  <w:num w:numId="10">
    <w:abstractNumId w:val="6"/>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Windows Live" w15:userId="783625ccb6fa2b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Ma4FAJrZjsI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106&lt;/item&gt;&lt;item&gt;107&lt;/item&gt;&lt;item&gt;108&lt;/item&gt;&lt;item&gt;109&lt;/item&gt;&lt;item&gt;118&lt;/item&gt;&lt;item&gt;119&lt;/item&gt;&lt;item&gt;121&lt;/item&gt;&lt;item&gt;129&lt;/item&gt;&lt;/record-ids&gt;&lt;/item&gt;&lt;/Libraries&gt;"/>
  </w:docVars>
  <w:rsids>
    <w:rsidRoot w:val="007D716A"/>
    <w:rsid w:val="00001B14"/>
    <w:rsid w:val="00004044"/>
    <w:rsid w:val="000054D1"/>
    <w:rsid w:val="000066D2"/>
    <w:rsid w:val="00006E95"/>
    <w:rsid w:val="000122F8"/>
    <w:rsid w:val="00015C9B"/>
    <w:rsid w:val="0003646F"/>
    <w:rsid w:val="000373AB"/>
    <w:rsid w:val="00037401"/>
    <w:rsid w:val="00040EB2"/>
    <w:rsid w:val="000415A2"/>
    <w:rsid w:val="00045A04"/>
    <w:rsid w:val="000538CE"/>
    <w:rsid w:val="00056BC8"/>
    <w:rsid w:val="000627A3"/>
    <w:rsid w:val="00062866"/>
    <w:rsid w:val="000802D7"/>
    <w:rsid w:val="00090A4D"/>
    <w:rsid w:val="0009126E"/>
    <w:rsid w:val="00091C6F"/>
    <w:rsid w:val="00096623"/>
    <w:rsid w:val="000971F3"/>
    <w:rsid w:val="000A1930"/>
    <w:rsid w:val="000A5123"/>
    <w:rsid w:val="000A671F"/>
    <w:rsid w:val="000B3E2B"/>
    <w:rsid w:val="000B40AF"/>
    <w:rsid w:val="000B6D0C"/>
    <w:rsid w:val="000C2195"/>
    <w:rsid w:val="000C6C16"/>
    <w:rsid w:val="000D0AFA"/>
    <w:rsid w:val="000D0C58"/>
    <w:rsid w:val="000D1EF0"/>
    <w:rsid w:val="000D21F2"/>
    <w:rsid w:val="000E144F"/>
    <w:rsid w:val="000E3E9A"/>
    <w:rsid w:val="000E58FA"/>
    <w:rsid w:val="000E5975"/>
    <w:rsid w:val="000F1108"/>
    <w:rsid w:val="000F2EC3"/>
    <w:rsid w:val="000F3FC6"/>
    <w:rsid w:val="000F682F"/>
    <w:rsid w:val="000F6FF0"/>
    <w:rsid w:val="00113CC1"/>
    <w:rsid w:val="001217D6"/>
    <w:rsid w:val="00121B7C"/>
    <w:rsid w:val="00122444"/>
    <w:rsid w:val="0012354A"/>
    <w:rsid w:val="00133C67"/>
    <w:rsid w:val="00143A4E"/>
    <w:rsid w:val="001474B9"/>
    <w:rsid w:val="0014778F"/>
    <w:rsid w:val="00151DB0"/>
    <w:rsid w:val="00152223"/>
    <w:rsid w:val="001538BA"/>
    <w:rsid w:val="00153914"/>
    <w:rsid w:val="00153B66"/>
    <w:rsid w:val="001542CF"/>
    <w:rsid w:val="00156846"/>
    <w:rsid w:val="001655CA"/>
    <w:rsid w:val="001679B2"/>
    <w:rsid w:val="00176BD7"/>
    <w:rsid w:val="0017753F"/>
    <w:rsid w:val="00186FF1"/>
    <w:rsid w:val="00191CE4"/>
    <w:rsid w:val="00192CF9"/>
    <w:rsid w:val="001A7960"/>
    <w:rsid w:val="001B4830"/>
    <w:rsid w:val="001B4FE4"/>
    <w:rsid w:val="001C00BF"/>
    <w:rsid w:val="001C25E5"/>
    <w:rsid w:val="001C2CF9"/>
    <w:rsid w:val="001C405A"/>
    <w:rsid w:val="001D06A6"/>
    <w:rsid w:val="001D4F78"/>
    <w:rsid w:val="001D763C"/>
    <w:rsid w:val="001E46F8"/>
    <w:rsid w:val="001F1E24"/>
    <w:rsid w:val="001F22DC"/>
    <w:rsid w:val="001F2774"/>
    <w:rsid w:val="001F4289"/>
    <w:rsid w:val="001F5500"/>
    <w:rsid w:val="001F68F0"/>
    <w:rsid w:val="00202CE0"/>
    <w:rsid w:val="002055C2"/>
    <w:rsid w:val="00207634"/>
    <w:rsid w:val="002102E6"/>
    <w:rsid w:val="00213DC7"/>
    <w:rsid w:val="002173E2"/>
    <w:rsid w:val="00227926"/>
    <w:rsid w:val="00230224"/>
    <w:rsid w:val="0023283F"/>
    <w:rsid w:val="002334C3"/>
    <w:rsid w:val="00234AB5"/>
    <w:rsid w:val="0023533F"/>
    <w:rsid w:val="00237708"/>
    <w:rsid w:val="00250C28"/>
    <w:rsid w:val="00253CF5"/>
    <w:rsid w:val="00254FC4"/>
    <w:rsid w:val="002664E2"/>
    <w:rsid w:val="0027233E"/>
    <w:rsid w:val="00275426"/>
    <w:rsid w:val="00276660"/>
    <w:rsid w:val="00285A03"/>
    <w:rsid w:val="00287042"/>
    <w:rsid w:val="00291855"/>
    <w:rsid w:val="0029401B"/>
    <w:rsid w:val="002960E1"/>
    <w:rsid w:val="002A2A9D"/>
    <w:rsid w:val="002B2701"/>
    <w:rsid w:val="002B46EE"/>
    <w:rsid w:val="002C0AD0"/>
    <w:rsid w:val="002C1766"/>
    <w:rsid w:val="002C2175"/>
    <w:rsid w:val="002D114D"/>
    <w:rsid w:val="002E51B5"/>
    <w:rsid w:val="002F1585"/>
    <w:rsid w:val="002F6311"/>
    <w:rsid w:val="002F6855"/>
    <w:rsid w:val="002F70F6"/>
    <w:rsid w:val="0030364D"/>
    <w:rsid w:val="00310077"/>
    <w:rsid w:val="003117F4"/>
    <w:rsid w:val="00316B48"/>
    <w:rsid w:val="0032002E"/>
    <w:rsid w:val="00320645"/>
    <w:rsid w:val="003258E4"/>
    <w:rsid w:val="00327403"/>
    <w:rsid w:val="00327923"/>
    <w:rsid w:val="00334F1D"/>
    <w:rsid w:val="003530A0"/>
    <w:rsid w:val="003657D8"/>
    <w:rsid w:val="0036676B"/>
    <w:rsid w:val="00367AE5"/>
    <w:rsid w:val="00367D08"/>
    <w:rsid w:val="003832B9"/>
    <w:rsid w:val="00394842"/>
    <w:rsid w:val="003A5070"/>
    <w:rsid w:val="003A6265"/>
    <w:rsid w:val="003A6777"/>
    <w:rsid w:val="003A68CB"/>
    <w:rsid w:val="003A6BBC"/>
    <w:rsid w:val="003A76C8"/>
    <w:rsid w:val="003B1042"/>
    <w:rsid w:val="003B32E0"/>
    <w:rsid w:val="003B3629"/>
    <w:rsid w:val="003B51E0"/>
    <w:rsid w:val="003B598D"/>
    <w:rsid w:val="003B5990"/>
    <w:rsid w:val="003B6208"/>
    <w:rsid w:val="003C2ECF"/>
    <w:rsid w:val="003C57D2"/>
    <w:rsid w:val="003C6E9D"/>
    <w:rsid w:val="003D4BCF"/>
    <w:rsid w:val="003E06A6"/>
    <w:rsid w:val="003E0BB6"/>
    <w:rsid w:val="003E0E12"/>
    <w:rsid w:val="003E2179"/>
    <w:rsid w:val="003E220C"/>
    <w:rsid w:val="003E237B"/>
    <w:rsid w:val="003E41EE"/>
    <w:rsid w:val="003E526D"/>
    <w:rsid w:val="003E54C8"/>
    <w:rsid w:val="003E5E86"/>
    <w:rsid w:val="003F015C"/>
    <w:rsid w:val="003F04CE"/>
    <w:rsid w:val="003F54D1"/>
    <w:rsid w:val="004019C5"/>
    <w:rsid w:val="00406220"/>
    <w:rsid w:val="00406416"/>
    <w:rsid w:val="00406FC7"/>
    <w:rsid w:val="004210A2"/>
    <w:rsid w:val="00421E89"/>
    <w:rsid w:val="00422A73"/>
    <w:rsid w:val="00427CF1"/>
    <w:rsid w:val="00434C04"/>
    <w:rsid w:val="00441443"/>
    <w:rsid w:val="004426DC"/>
    <w:rsid w:val="0044287C"/>
    <w:rsid w:val="00445F11"/>
    <w:rsid w:val="00447A4A"/>
    <w:rsid w:val="0045218D"/>
    <w:rsid w:val="00465852"/>
    <w:rsid w:val="00465F6C"/>
    <w:rsid w:val="00466C45"/>
    <w:rsid w:val="00470014"/>
    <w:rsid w:val="004725D9"/>
    <w:rsid w:val="004727AD"/>
    <w:rsid w:val="0047369A"/>
    <w:rsid w:val="00473BC3"/>
    <w:rsid w:val="004751E9"/>
    <w:rsid w:val="00477C33"/>
    <w:rsid w:val="004825DA"/>
    <w:rsid w:val="00483C3C"/>
    <w:rsid w:val="00484D92"/>
    <w:rsid w:val="00484E25"/>
    <w:rsid w:val="00485A8F"/>
    <w:rsid w:val="004871D9"/>
    <w:rsid w:val="00490E19"/>
    <w:rsid w:val="00494483"/>
    <w:rsid w:val="00494850"/>
    <w:rsid w:val="004B041B"/>
    <w:rsid w:val="004B32BC"/>
    <w:rsid w:val="004B38F3"/>
    <w:rsid w:val="004C25C3"/>
    <w:rsid w:val="004C6CDA"/>
    <w:rsid w:val="004C78C6"/>
    <w:rsid w:val="004D4EFA"/>
    <w:rsid w:val="004E0903"/>
    <w:rsid w:val="004E0CC8"/>
    <w:rsid w:val="004E178B"/>
    <w:rsid w:val="004E2A73"/>
    <w:rsid w:val="004E3ACB"/>
    <w:rsid w:val="004E3FA8"/>
    <w:rsid w:val="004E4939"/>
    <w:rsid w:val="004E4A52"/>
    <w:rsid w:val="004F0105"/>
    <w:rsid w:val="004F276B"/>
    <w:rsid w:val="004F47E0"/>
    <w:rsid w:val="004F54DE"/>
    <w:rsid w:val="004F635D"/>
    <w:rsid w:val="00501EDB"/>
    <w:rsid w:val="00505971"/>
    <w:rsid w:val="00512C55"/>
    <w:rsid w:val="00514F9B"/>
    <w:rsid w:val="005159AB"/>
    <w:rsid w:val="00520FDF"/>
    <w:rsid w:val="0052126D"/>
    <w:rsid w:val="005233F4"/>
    <w:rsid w:val="00524DEA"/>
    <w:rsid w:val="00537FCB"/>
    <w:rsid w:val="005409D1"/>
    <w:rsid w:val="00542AD3"/>
    <w:rsid w:val="00546972"/>
    <w:rsid w:val="00547053"/>
    <w:rsid w:val="00551AD1"/>
    <w:rsid w:val="0055401E"/>
    <w:rsid w:val="00561ECA"/>
    <w:rsid w:val="00564A8C"/>
    <w:rsid w:val="00576B86"/>
    <w:rsid w:val="0058432F"/>
    <w:rsid w:val="00585D9E"/>
    <w:rsid w:val="00587BFB"/>
    <w:rsid w:val="00587E35"/>
    <w:rsid w:val="005926EC"/>
    <w:rsid w:val="00593516"/>
    <w:rsid w:val="00595F93"/>
    <w:rsid w:val="005A6EC5"/>
    <w:rsid w:val="005A78A8"/>
    <w:rsid w:val="005B2EB6"/>
    <w:rsid w:val="005B4AEA"/>
    <w:rsid w:val="005C07A9"/>
    <w:rsid w:val="005D1CD3"/>
    <w:rsid w:val="005D3CF5"/>
    <w:rsid w:val="005D5D5F"/>
    <w:rsid w:val="005E1749"/>
    <w:rsid w:val="005E2ED7"/>
    <w:rsid w:val="005E40A1"/>
    <w:rsid w:val="005E602E"/>
    <w:rsid w:val="005E643A"/>
    <w:rsid w:val="005F5586"/>
    <w:rsid w:val="00602211"/>
    <w:rsid w:val="006036C6"/>
    <w:rsid w:val="0060422D"/>
    <w:rsid w:val="006102F3"/>
    <w:rsid w:val="00614211"/>
    <w:rsid w:val="006171FA"/>
    <w:rsid w:val="0062109A"/>
    <w:rsid w:val="006258A3"/>
    <w:rsid w:val="00631525"/>
    <w:rsid w:val="00631C0E"/>
    <w:rsid w:val="0063460A"/>
    <w:rsid w:val="006363E7"/>
    <w:rsid w:val="006556E6"/>
    <w:rsid w:val="006568AE"/>
    <w:rsid w:val="00656B5F"/>
    <w:rsid w:val="0065744E"/>
    <w:rsid w:val="00660CB8"/>
    <w:rsid w:val="00661F69"/>
    <w:rsid w:val="00663A90"/>
    <w:rsid w:val="00665102"/>
    <w:rsid w:val="0066568C"/>
    <w:rsid w:val="00666310"/>
    <w:rsid w:val="00667210"/>
    <w:rsid w:val="00684995"/>
    <w:rsid w:val="0068541F"/>
    <w:rsid w:val="006906B7"/>
    <w:rsid w:val="00692251"/>
    <w:rsid w:val="00693D92"/>
    <w:rsid w:val="00697EF3"/>
    <w:rsid w:val="006A349C"/>
    <w:rsid w:val="006A4D62"/>
    <w:rsid w:val="006A5860"/>
    <w:rsid w:val="006A6931"/>
    <w:rsid w:val="006B37FC"/>
    <w:rsid w:val="006B5D69"/>
    <w:rsid w:val="006B6CF4"/>
    <w:rsid w:val="006B6F46"/>
    <w:rsid w:val="006B7EBD"/>
    <w:rsid w:val="006C093D"/>
    <w:rsid w:val="006C2C23"/>
    <w:rsid w:val="006C30A8"/>
    <w:rsid w:val="006C5024"/>
    <w:rsid w:val="006C70D0"/>
    <w:rsid w:val="006D0A53"/>
    <w:rsid w:val="006D1402"/>
    <w:rsid w:val="006D18BA"/>
    <w:rsid w:val="006D3BBE"/>
    <w:rsid w:val="006E2058"/>
    <w:rsid w:val="006E754D"/>
    <w:rsid w:val="006F0A0D"/>
    <w:rsid w:val="006F471F"/>
    <w:rsid w:val="006F549E"/>
    <w:rsid w:val="006F5531"/>
    <w:rsid w:val="006F57C3"/>
    <w:rsid w:val="006F6B87"/>
    <w:rsid w:val="007001DA"/>
    <w:rsid w:val="00705D6D"/>
    <w:rsid w:val="00706AD9"/>
    <w:rsid w:val="00706FA8"/>
    <w:rsid w:val="00707114"/>
    <w:rsid w:val="0071251A"/>
    <w:rsid w:val="00716EAC"/>
    <w:rsid w:val="00716F40"/>
    <w:rsid w:val="00717797"/>
    <w:rsid w:val="00723342"/>
    <w:rsid w:val="00727281"/>
    <w:rsid w:val="0073090D"/>
    <w:rsid w:val="007339B0"/>
    <w:rsid w:val="00735B32"/>
    <w:rsid w:val="00737CF3"/>
    <w:rsid w:val="00746A0D"/>
    <w:rsid w:val="00746CF2"/>
    <w:rsid w:val="00752687"/>
    <w:rsid w:val="00752913"/>
    <w:rsid w:val="00755AB7"/>
    <w:rsid w:val="00760871"/>
    <w:rsid w:val="00764AA1"/>
    <w:rsid w:val="00770634"/>
    <w:rsid w:val="00773821"/>
    <w:rsid w:val="00777530"/>
    <w:rsid w:val="007825F4"/>
    <w:rsid w:val="00784818"/>
    <w:rsid w:val="00786047"/>
    <w:rsid w:val="007921ED"/>
    <w:rsid w:val="007966D0"/>
    <w:rsid w:val="007A1AAE"/>
    <w:rsid w:val="007A422D"/>
    <w:rsid w:val="007A5902"/>
    <w:rsid w:val="007A5E80"/>
    <w:rsid w:val="007A62FC"/>
    <w:rsid w:val="007B0B0D"/>
    <w:rsid w:val="007B0C54"/>
    <w:rsid w:val="007B70B7"/>
    <w:rsid w:val="007C2D37"/>
    <w:rsid w:val="007C5C18"/>
    <w:rsid w:val="007C7E3B"/>
    <w:rsid w:val="007D7122"/>
    <w:rsid w:val="007D716A"/>
    <w:rsid w:val="007E15B0"/>
    <w:rsid w:val="007E56F4"/>
    <w:rsid w:val="007E5E24"/>
    <w:rsid w:val="007F0BBA"/>
    <w:rsid w:val="007F19CD"/>
    <w:rsid w:val="007F64AD"/>
    <w:rsid w:val="00802659"/>
    <w:rsid w:val="0081052C"/>
    <w:rsid w:val="008107C8"/>
    <w:rsid w:val="00811358"/>
    <w:rsid w:val="00811F14"/>
    <w:rsid w:val="00813FF5"/>
    <w:rsid w:val="008141C7"/>
    <w:rsid w:val="00815E1A"/>
    <w:rsid w:val="008172EF"/>
    <w:rsid w:val="0081753B"/>
    <w:rsid w:val="008217E1"/>
    <w:rsid w:val="00824734"/>
    <w:rsid w:val="008263C1"/>
    <w:rsid w:val="00831181"/>
    <w:rsid w:val="00835197"/>
    <w:rsid w:val="008363B4"/>
    <w:rsid w:val="0084133A"/>
    <w:rsid w:val="00842D5F"/>
    <w:rsid w:val="008621C2"/>
    <w:rsid w:val="0086331F"/>
    <w:rsid w:val="0086525B"/>
    <w:rsid w:val="00866753"/>
    <w:rsid w:val="00866B01"/>
    <w:rsid w:val="00867963"/>
    <w:rsid w:val="00867B22"/>
    <w:rsid w:val="00873095"/>
    <w:rsid w:val="00881E71"/>
    <w:rsid w:val="00884555"/>
    <w:rsid w:val="00884942"/>
    <w:rsid w:val="00887225"/>
    <w:rsid w:val="0088741E"/>
    <w:rsid w:val="008917C1"/>
    <w:rsid w:val="008947FC"/>
    <w:rsid w:val="008A0172"/>
    <w:rsid w:val="008A19C6"/>
    <w:rsid w:val="008A1EC3"/>
    <w:rsid w:val="008A5125"/>
    <w:rsid w:val="008A7A1E"/>
    <w:rsid w:val="008B38D8"/>
    <w:rsid w:val="008B3E22"/>
    <w:rsid w:val="008B4ACC"/>
    <w:rsid w:val="008C3BBB"/>
    <w:rsid w:val="008C5715"/>
    <w:rsid w:val="008C60DE"/>
    <w:rsid w:val="008C6947"/>
    <w:rsid w:val="008E00B0"/>
    <w:rsid w:val="008F2B7D"/>
    <w:rsid w:val="008F5FCF"/>
    <w:rsid w:val="00903DE2"/>
    <w:rsid w:val="009062AC"/>
    <w:rsid w:val="0090744F"/>
    <w:rsid w:val="00913563"/>
    <w:rsid w:val="009156B4"/>
    <w:rsid w:val="009167FC"/>
    <w:rsid w:val="00920A4B"/>
    <w:rsid w:val="00926099"/>
    <w:rsid w:val="009262AF"/>
    <w:rsid w:val="00931B11"/>
    <w:rsid w:val="009348F2"/>
    <w:rsid w:val="00934CBB"/>
    <w:rsid w:val="00936E1D"/>
    <w:rsid w:val="00941372"/>
    <w:rsid w:val="009443DA"/>
    <w:rsid w:val="009532B6"/>
    <w:rsid w:val="00963A62"/>
    <w:rsid w:val="009649D2"/>
    <w:rsid w:val="00967962"/>
    <w:rsid w:val="00970C97"/>
    <w:rsid w:val="009714FF"/>
    <w:rsid w:val="00977AA9"/>
    <w:rsid w:val="0098050D"/>
    <w:rsid w:val="00981230"/>
    <w:rsid w:val="00981FFB"/>
    <w:rsid w:val="009903C0"/>
    <w:rsid w:val="00991EB7"/>
    <w:rsid w:val="009977F0"/>
    <w:rsid w:val="009B1A9C"/>
    <w:rsid w:val="009B40FA"/>
    <w:rsid w:val="009B4D6D"/>
    <w:rsid w:val="009B6805"/>
    <w:rsid w:val="009C0F5A"/>
    <w:rsid w:val="009C428E"/>
    <w:rsid w:val="009C533D"/>
    <w:rsid w:val="009C5C6E"/>
    <w:rsid w:val="009D2E1E"/>
    <w:rsid w:val="009D5785"/>
    <w:rsid w:val="009D59DA"/>
    <w:rsid w:val="009E3F71"/>
    <w:rsid w:val="009E42D5"/>
    <w:rsid w:val="009F01C0"/>
    <w:rsid w:val="009F0DFA"/>
    <w:rsid w:val="009F0F4B"/>
    <w:rsid w:val="00A0450A"/>
    <w:rsid w:val="00A12D1A"/>
    <w:rsid w:val="00A12E35"/>
    <w:rsid w:val="00A1499A"/>
    <w:rsid w:val="00A2160F"/>
    <w:rsid w:val="00A25557"/>
    <w:rsid w:val="00A27BEB"/>
    <w:rsid w:val="00A30300"/>
    <w:rsid w:val="00A314E4"/>
    <w:rsid w:val="00A334D9"/>
    <w:rsid w:val="00A419FF"/>
    <w:rsid w:val="00A45385"/>
    <w:rsid w:val="00A45CF6"/>
    <w:rsid w:val="00A473DF"/>
    <w:rsid w:val="00A505A7"/>
    <w:rsid w:val="00A50F47"/>
    <w:rsid w:val="00A52C55"/>
    <w:rsid w:val="00A56B9D"/>
    <w:rsid w:val="00A61A7D"/>
    <w:rsid w:val="00A63651"/>
    <w:rsid w:val="00A63755"/>
    <w:rsid w:val="00A648E9"/>
    <w:rsid w:val="00A676C0"/>
    <w:rsid w:val="00A732BF"/>
    <w:rsid w:val="00A748AD"/>
    <w:rsid w:val="00A772C0"/>
    <w:rsid w:val="00A81F8C"/>
    <w:rsid w:val="00A83BDB"/>
    <w:rsid w:val="00A86588"/>
    <w:rsid w:val="00A9033B"/>
    <w:rsid w:val="00A90CB6"/>
    <w:rsid w:val="00A92D87"/>
    <w:rsid w:val="00A937FC"/>
    <w:rsid w:val="00AA7978"/>
    <w:rsid w:val="00AC3415"/>
    <w:rsid w:val="00AC5D65"/>
    <w:rsid w:val="00AD09E7"/>
    <w:rsid w:val="00AD7374"/>
    <w:rsid w:val="00AD759F"/>
    <w:rsid w:val="00AE24FD"/>
    <w:rsid w:val="00AE29D2"/>
    <w:rsid w:val="00AE5618"/>
    <w:rsid w:val="00AE5E54"/>
    <w:rsid w:val="00AE7EDD"/>
    <w:rsid w:val="00AF3CD5"/>
    <w:rsid w:val="00AF6919"/>
    <w:rsid w:val="00AF77CB"/>
    <w:rsid w:val="00AF7C8D"/>
    <w:rsid w:val="00B0374D"/>
    <w:rsid w:val="00B06F93"/>
    <w:rsid w:val="00B11D2B"/>
    <w:rsid w:val="00B124CC"/>
    <w:rsid w:val="00B128EA"/>
    <w:rsid w:val="00B14519"/>
    <w:rsid w:val="00B20D2A"/>
    <w:rsid w:val="00B25267"/>
    <w:rsid w:val="00B346BB"/>
    <w:rsid w:val="00B35284"/>
    <w:rsid w:val="00B40F0A"/>
    <w:rsid w:val="00B42DF5"/>
    <w:rsid w:val="00B507B6"/>
    <w:rsid w:val="00B53DF2"/>
    <w:rsid w:val="00B56798"/>
    <w:rsid w:val="00B708BC"/>
    <w:rsid w:val="00B71F95"/>
    <w:rsid w:val="00B80CDC"/>
    <w:rsid w:val="00B83771"/>
    <w:rsid w:val="00B83ADA"/>
    <w:rsid w:val="00B8461E"/>
    <w:rsid w:val="00B918AE"/>
    <w:rsid w:val="00B93628"/>
    <w:rsid w:val="00B94AC9"/>
    <w:rsid w:val="00BA0716"/>
    <w:rsid w:val="00BB2B62"/>
    <w:rsid w:val="00BB4574"/>
    <w:rsid w:val="00BB4D1C"/>
    <w:rsid w:val="00BB4F92"/>
    <w:rsid w:val="00BB6E4A"/>
    <w:rsid w:val="00BC06B6"/>
    <w:rsid w:val="00BC11AE"/>
    <w:rsid w:val="00BC132C"/>
    <w:rsid w:val="00BC1900"/>
    <w:rsid w:val="00BC2C88"/>
    <w:rsid w:val="00BC3F1A"/>
    <w:rsid w:val="00BC3F22"/>
    <w:rsid w:val="00BC4DFC"/>
    <w:rsid w:val="00BD5BA6"/>
    <w:rsid w:val="00BD5F07"/>
    <w:rsid w:val="00BE1952"/>
    <w:rsid w:val="00BE6287"/>
    <w:rsid w:val="00BF0805"/>
    <w:rsid w:val="00BF5989"/>
    <w:rsid w:val="00BF5D08"/>
    <w:rsid w:val="00C103A3"/>
    <w:rsid w:val="00C128ED"/>
    <w:rsid w:val="00C13242"/>
    <w:rsid w:val="00C14A54"/>
    <w:rsid w:val="00C1565B"/>
    <w:rsid w:val="00C20114"/>
    <w:rsid w:val="00C21A5C"/>
    <w:rsid w:val="00C23080"/>
    <w:rsid w:val="00C250C0"/>
    <w:rsid w:val="00C30537"/>
    <w:rsid w:val="00C311C3"/>
    <w:rsid w:val="00C34DE5"/>
    <w:rsid w:val="00C36923"/>
    <w:rsid w:val="00C42DE6"/>
    <w:rsid w:val="00C4331B"/>
    <w:rsid w:val="00C4444C"/>
    <w:rsid w:val="00C463BB"/>
    <w:rsid w:val="00C47C88"/>
    <w:rsid w:val="00C602D6"/>
    <w:rsid w:val="00C6048A"/>
    <w:rsid w:val="00C61D00"/>
    <w:rsid w:val="00C62953"/>
    <w:rsid w:val="00C669E8"/>
    <w:rsid w:val="00C701AD"/>
    <w:rsid w:val="00C70BEA"/>
    <w:rsid w:val="00C74787"/>
    <w:rsid w:val="00C75315"/>
    <w:rsid w:val="00C75BC8"/>
    <w:rsid w:val="00C76384"/>
    <w:rsid w:val="00C9506F"/>
    <w:rsid w:val="00C9789D"/>
    <w:rsid w:val="00C97A38"/>
    <w:rsid w:val="00CA1B4A"/>
    <w:rsid w:val="00CA3AF2"/>
    <w:rsid w:val="00CA6D5E"/>
    <w:rsid w:val="00CB106B"/>
    <w:rsid w:val="00CB6AE1"/>
    <w:rsid w:val="00CC12A5"/>
    <w:rsid w:val="00CC1DBD"/>
    <w:rsid w:val="00CC463C"/>
    <w:rsid w:val="00CC5F37"/>
    <w:rsid w:val="00CC6D40"/>
    <w:rsid w:val="00CD0D25"/>
    <w:rsid w:val="00CD25D7"/>
    <w:rsid w:val="00CD68F8"/>
    <w:rsid w:val="00CD6945"/>
    <w:rsid w:val="00CE32DE"/>
    <w:rsid w:val="00CE6372"/>
    <w:rsid w:val="00CF6D1C"/>
    <w:rsid w:val="00CF7EEC"/>
    <w:rsid w:val="00D00A17"/>
    <w:rsid w:val="00D0182B"/>
    <w:rsid w:val="00D027DF"/>
    <w:rsid w:val="00D10BD6"/>
    <w:rsid w:val="00D12214"/>
    <w:rsid w:val="00D155A8"/>
    <w:rsid w:val="00D161EF"/>
    <w:rsid w:val="00D25AE2"/>
    <w:rsid w:val="00D27287"/>
    <w:rsid w:val="00D2786F"/>
    <w:rsid w:val="00D3392C"/>
    <w:rsid w:val="00D34AB2"/>
    <w:rsid w:val="00D35158"/>
    <w:rsid w:val="00D42FE4"/>
    <w:rsid w:val="00D44DA2"/>
    <w:rsid w:val="00D46136"/>
    <w:rsid w:val="00D50256"/>
    <w:rsid w:val="00D51131"/>
    <w:rsid w:val="00D62157"/>
    <w:rsid w:val="00D7121F"/>
    <w:rsid w:val="00D729BE"/>
    <w:rsid w:val="00D740FB"/>
    <w:rsid w:val="00D77F1F"/>
    <w:rsid w:val="00D85749"/>
    <w:rsid w:val="00D9285E"/>
    <w:rsid w:val="00DA0833"/>
    <w:rsid w:val="00DA0C88"/>
    <w:rsid w:val="00DA22FE"/>
    <w:rsid w:val="00DB3FDF"/>
    <w:rsid w:val="00DD2057"/>
    <w:rsid w:val="00DD20F1"/>
    <w:rsid w:val="00DD3AEE"/>
    <w:rsid w:val="00DD49F0"/>
    <w:rsid w:val="00DD525E"/>
    <w:rsid w:val="00DD6E33"/>
    <w:rsid w:val="00DD77BE"/>
    <w:rsid w:val="00DE01F2"/>
    <w:rsid w:val="00DE2AE6"/>
    <w:rsid w:val="00DE3075"/>
    <w:rsid w:val="00DF64DE"/>
    <w:rsid w:val="00DF7BC9"/>
    <w:rsid w:val="00E008C3"/>
    <w:rsid w:val="00E020F0"/>
    <w:rsid w:val="00E14DA3"/>
    <w:rsid w:val="00E20EF4"/>
    <w:rsid w:val="00E211D0"/>
    <w:rsid w:val="00E3572D"/>
    <w:rsid w:val="00E41D7E"/>
    <w:rsid w:val="00E43A5F"/>
    <w:rsid w:val="00E45D3F"/>
    <w:rsid w:val="00E5155C"/>
    <w:rsid w:val="00E53126"/>
    <w:rsid w:val="00E542EB"/>
    <w:rsid w:val="00E60251"/>
    <w:rsid w:val="00E62DA9"/>
    <w:rsid w:val="00E63363"/>
    <w:rsid w:val="00E64DCD"/>
    <w:rsid w:val="00E64F63"/>
    <w:rsid w:val="00E65E3D"/>
    <w:rsid w:val="00E735A1"/>
    <w:rsid w:val="00E80D97"/>
    <w:rsid w:val="00E8154D"/>
    <w:rsid w:val="00E832B6"/>
    <w:rsid w:val="00E84741"/>
    <w:rsid w:val="00E8545E"/>
    <w:rsid w:val="00E919B4"/>
    <w:rsid w:val="00E92613"/>
    <w:rsid w:val="00E92C27"/>
    <w:rsid w:val="00E93C31"/>
    <w:rsid w:val="00E94828"/>
    <w:rsid w:val="00E97A04"/>
    <w:rsid w:val="00E97BBF"/>
    <w:rsid w:val="00EB11ED"/>
    <w:rsid w:val="00EB13E4"/>
    <w:rsid w:val="00EB3A45"/>
    <w:rsid w:val="00EB4972"/>
    <w:rsid w:val="00ED2196"/>
    <w:rsid w:val="00ED7D63"/>
    <w:rsid w:val="00EE0FD6"/>
    <w:rsid w:val="00EE266A"/>
    <w:rsid w:val="00EF09B0"/>
    <w:rsid w:val="00EF230C"/>
    <w:rsid w:val="00EF7E09"/>
    <w:rsid w:val="00F01D74"/>
    <w:rsid w:val="00F06CE1"/>
    <w:rsid w:val="00F1041D"/>
    <w:rsid w:val="00F17D7C"/>
    <w:rsid w:val="00F20068"/>
    <w:rsid w:val="00F2614D"/>
    <w:rsid w:val="00F31784"/>
    <w:rsid w:val="00F367D5"/>
    <w:rsid w:val="00F368DD"/>
    <w:rsid w:val="00F41804"/>
    <w:rsid w:val="00F45BC1"/>
    <w:rsid w:val="00F46634"/>
    <w:rsid w:val="00F5189C"/>
    <w:rsid w:val="00F544E0"/>
    <w:rsid w:val="00F56B5C"/>
    <w:rsid w:val="00F6561D"/>
    <w:rsid w:val="00F71206"/>
    <w:rsid w:val="00F71BA5"/>
    <w:rsid w:val="00F73557"/>
    <w:rsid w:val="00F7786C"/>
    <w:rsid w:val="00F8283D"/>
    <w:rsid w:val="00F83DEC"/>
    <w:rsid w:val="00F85AD0"/>
    <w:rsid w:val="00F86204"/>
    <w:rsid w:val="00F942BC"/>
    <w:rsid w:val="00FA2BAE"/>
    <w:rsid w:val="00FA4AA2"/>
    <w:rsid w:val="00FA72D5"/>
    <w:rsid w:val="00FB10A8"/>
    <w:rsid w:val="00FB4792"/>
    <w:rsid w:val="00FB480C"/>
    <w:rsid w:val="00FB5063"/>
    <w:rsid w:val="00FC0892"/>
    <w:rsid w:val="00FC0B49"/>
    <w:rsid w:val="00FC169C"/>
    <w:rsid w:val="00FC3AF4"/>
    <w:rsid w:val="00FD19DB"/>
    <w:rsid w:val="00FE0E5A"/>
    <w:rsid w:val="00FE134E"/>
    <w:rsid w:val="00FE16F5"/>
    <w:rsid w:val="00FE1D58"/>
    <w:rsid w:val="00FF18F5"/>
    <w:rsid w:val="00FF2E4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7D716A"/>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7D716A"/>
    <w:pPr>
      <w:keepNext/>
      <w:keepLines/>
      <w:numPr>
        <w:ilvl w:val="2"/>
        <w:numId w:val="8"/>
      </w:numPr>
      <w:spacing w:before="260" w:after="260" w:line="416"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7D716A"/>
    <w:rPr>
      <w:rFonts w:ascii="Times New Roman" w:eastAsia="宋体" w:hAnsi="Times New Roman" w:cstheme="majorBidi"/>
      <w:b/>
      <w:bCs/>
      <w:szCs w:val="32"/>
    </w:rPr>
  </w:style>
  <w:style w:type="character" w:customStyle="1" w:styleId="30">
    <w:name w:val="标题 3 字符"/>
    <w:basedOn w:val="a0"/>
    <w:link w:val="3"/>
    <w:uiPriority w:val="9"/>
    <w:rsid w:val="007D716A"/>
    <w:rPr>
      <w:rFonts w:ascii="Times New Roman" w:eastAsia="宋体" w:hAnsi="Times New Roman"/>
      <w:b/>
      <w:bCs/>
      <w:sz w:val="32"/>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9FF2B4-1048-4ECC-A4CB-7199E646A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1</TotalTime>
  <Pages>34</Pages>
  <Words>13993</Words>
  <Characters>79763</Characters>
  <Application>Microsoft Office Word</Application>
  <DocSecurity>0</DocSecurity>
  <Lines>664</Lines>
  <Paragraphs>187</Paragraphs>
  <ScaleCrop>false</ScaleCrop>
  <Company/>
  <LinksUpToDate>false</LinksUpToDate>
  <CharactersWithSpaces>9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4</cp:revision>
  <dcterms:created xsi:type="dcterms:W3CDTF">2021-08-28T12:19:00Z</dcterms:created>
  <dcterms:modified xsi:type="dcterms:W3CDTF">2022-01-12T01:12:00Z</dcterms:modified>
</cp:coreProperties>
</file>